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8C3FF" w14:textId="4AE35C63" w:rsidR="00F86409" w:rsidRDefault="000B493B" w:rsidP="00DE298A">
      <w:pPr>
        <w:jc w:val="center"/>
        <w:rPr>
          <w:rFonts w:cs="Times New Roman"/>
          <w:b/>
          <w:bCs/>
        </w:rPr>
      </w:pPr>
      <w:bookmarkStart w:id="0" w:name="_Hlk130538809"/>
      <w:bookmarkStart w:id="1" w:name="_Hlk125540053"/>
      <w:bookmarkStart w:id="2" w:name="_Hlk126333148"/>
      <w:r>
        <w:rPr>
          <w:rFonts w:cs="Times New Roman"/>
          <w:b/>
          <w:bCs/>
        </w:rPr>
        <w:t>Against AI</w:t>
      </w:r>
      <w:r w:rsidR="00522D0A">
        <w:rPr>
          <w:rFonts w:cs="Times New Roman"/>
          <w:b/>
          <w:bCs/>
        </w:rPr>
        <w:t xml:space="preserve"> </w:t>
      </w:r>
      <w:bookmarkStart w:id="3" w:name="_Hlk130538787"/>
      <w:r w:rsidR="00522D0A" w:rsidRPr="00522D0A">
        <w:rPr>
          <w:rFonts w:cs="Times New Roman"/>
          <w:b/>
          <w:bCs/>
        </w:rPr>
        <w:t>Understanding</w:t>
      </w:r>
      <w:r w:rsidR="00522D0A">
        <w:rPr>
          <w:rFonts w:cs="Times New Roman"/>
          <w:b/>
          <w:bCs/>
        </w:rPr>
        <w:t xml:space="preserve"> and</w:t>
      </w:r>
      <w:bookmarkEnd w:id="3"/>
      <w:r w:rsidR="00522D0A">
        <w:rPr>
          <w:rFonts w:cs="Times New Roman"/>
          <w:b/>
          <w:bCs/>
        </w:rPr>
        <w:t xml:space="preserve"> S</w:t>
      </w:r>
      <w:r>
        <w:rPr>
          <w:rFonts w:cs="Times New Roman"/>
          <w:b/>
          <w:bCs/>
        </w:rPr>
        <w:t xml:space="preserve">entience: </w:t>
      </w:r>
      <w:r w:rsidR="00033354" w:rsidRPr="001F2ABF">
        <w:rPr>
          <w:rFonts w:cs="Times New Roman"/>
          <w:b/>
          <w:bCs/>
        </w:rPr>
        <w:t>Large</w:t>
      </w:r>
      <w:r w:rsidR="00CF4480">
        <w:rPr>
          <w:rFonts w:cs="Times New Roman"/>
          <w:b/>
          <w:bCs/>
        </w:rPr>
        <w:t xml:space="preserve"> </w:t>
      </w:r>
      <w:r w:rsidR="00033354" w:rsidRPr="007C399B">
        <w:rPr>
          <w:rFonts w:cs="Times New Roman"/>
          <w:b/>
          <w:bCs/>
        </w:rPr>
        <w:t xml:space="preserve">Language </w:t>
      </w:r>
      <w:r w:rsidR="00033354">
        <w:rPr>
          <w:rFonts w:cs="Times New Roman"/>
          <w:b/>
          <w:bCs/>
        </w:rPr>
        <w:t>M</w:t>
      </w:r>
      <w:r w:rsidR="00033354" w:rsidRPr="001F2ABF">
        <w:rPr>
          <w:rFonts w:cs="Times New Roman"/>
          <w:b/>
          <w:bCs/>
        </w:rPr>
        <w:t>odels</w:t>
      </w:r>
      <w:r w:rsidR="00DE298A">
        <w:rPr>
          <w:rFonts w:cs="Times New Roman"/>
          <w:b/>
          <w:bCs/>
        </w:rPr>
        <w:t xml:space="preserve">, Meaning, and the </w:t>
      </w:r>
      <w:r w:rsidR="00655893">
        <w:rPr>
          <w:rFonts w:cs="Times New Roman"/>
          <w:b/>
          <w:bCs/>
        </w:rPr>
        <w:t xml:space="preserve">Patterns of </w:t>
      </w:r>
      <w:r w:rsidR="006C7013">
        <w:rPr>
          <w:rFonts w:cs="Times New Roman"/>
          <w:b/>
          <w:bCs/>
        </w:rPr>
        <w:t>Human Language Use</w:t>
      </w:r>
    </w:p>
    <w:bookmarkEnd w:id="0"/>
    <w:bookmarkEnd w:id="1"/>
    <w:p w14:paraId="4414BD12" w14:textId="19576DB5" w:rsidR="00033354" w:rsidRDefault="00033354" w:rsidP="00033354">
      <w:pPr>
        <w:rPr>
          <w:rFonts w:cs="Times New Roman"/>
        </w:rPr>
      </w:pPr>
    </w:p>
    <w:p w14:paraId="5574DD22" w14:textId="77777777" w:rsidR="008A1B63" w:rsidRDefault="008A1B63" w:rsidP="006E4B89">
      <w:pPr>
        <w:rPr>
          <w:rFonts w:eastAsia="Calibri" w:cs="Times New Roman"/>
          <w:color w:val="000000" w:themeColor="text1"/>
        </w:rPr>
      </w:pPr>
    </w:p>
    <w:p w14:paraId="507A8C23" w14:textId="77777777" w:rsidR="00033354" w:rsidRPr="001F2ABF" w:rsidRDefault="00033354" w:rsidP="00D34E93">
      <w:pPr>
        <w:pStyle w:val="Heading3"/>
        <w:rPr>
          <w:rFonts w:eastAsia="Times New Roman"/>
        </w:rPr>
      </w:pPr>
      <w:bookmarkStart w:id="4" w:name="_Hlk128233283"/>
      <w:bookmarkStart w:id="5" w:name="_Hlk126334342"/>
      <w:r w:rsidRPr="001F2ABF">
        <w:t xml:space="preserve">A new era of artificial intelligence </w:t>
      </w:r>
    </w:p>
    <w:bookmarkEnd w:id="4"/>
    <w:p w14:paraId="488092A6" w14:textId="77777777" w:rsidR="00A413CA" w:rsidRDefault="00A413CA" w:rsidP="00033354">
      <w:pPr>
        <w:rPr>
          <w:rFonts w:cs="Times New Roman"/>
        </w:rPr>
      </w:pPr>
    </w:p>
    <w:p w14:paraId="413156B8" w14:textId="46135044" w:rsidR="00033354" w:rsidRPr="001F2ABF" w:rsidRDefault="00D3202B" w:rsidP="00033354">
      <w:pPr>
        <w:rPr>
          <w:rFonts w:cs="Times New Roman"/>
        </w:rPr>
      </w:pPr>
      <w:r>
        <w:rPr>
          <w:rFonts w:cs="Times New Roman"/>
        </w:rPr>
        <w:t>H</w:t>
      </w:r>
      <w:r w:rsidR="00A413CA">
        <w:rPr>
          <w:rFonts w:cs="Times New Roman"/>
        </w:rPr>
        <w:t xml:space="preserve">uman </w:t>
      </w:r>
      <w:r w:rsidR="006519D9">
        <w:rPr>
          <w:rFonts w:cs="Times New Roman"/>
        </w:rPr>
        <w:t xml:space="preserve">language can express a </w:t>
      </w:r>
      <w:r w:rsidR="009545E3">
        <w:rPr>
          <w:rFonts w:cs="Times New Roman"/>
        </w:rPr>
        <w:t>wide</w:t>
      </w:r>
      <w:r w:rsidR="006519D9">
        <w:rPr>
          <w:rFonts w:cs="Times New Roman"/>
        </w:rPr>
        <w:t xml:space="preserve"> variety of thoughts, experiences, feelings, </w:t>
      </w:r>
      <w:r w:rsidR="00D00C66">
        <w:rPr>
          <w:rFonts w:cs="Times New Roman"/>
        </w:rPr>
        <w:t xml:space="preserve">and </w:t>
      </w:r>
      <w:r w:rsidR="006519D9">
        <w:rPr>
          <w:rFonts w:cs="Times New Roman"/>
        </w:rPr>
        <w:t>emotions</w:t>
      </w:r>
      <w:r>
        <w:rPr>
          <w:rFonts w:cs="Times New Roman"/>
        </w:rPr>
        <w:t>, besides a plethora of other uses</w:t>
      </w:r>
      <w:r w:rsidR="006519D9">
        <w:rPr>
          <w:rFonts w:cs="Times New Roman"/>
        </w:rPr>
        <w:t xml:space="preserve">. </w:t>
      </w:r>
      <w:r w:rsidR="00033354">
        <w:rPr>
          <w:rFonts w:cs="Times New Roman"/>
        </w:rPr>
        <w:t>As an illustrative example, consider a</w:t>
      </w:r>
      <w:r w:rsidR="00033354" w:rsidRPr="001F2ABF">
        <w:rPr>
          <w:rFonts w:cs="Times New Roman"/>
        </w:rPr>
        <w:t xml:space="preserve"> recent </w:t>
      </w:r>
      <w:r w:rsidR="00033354">
        <w:rPr>
          <w:rFonts w:cs="Times New Roman"/>
        </w:rPr>
        <w:t xml:space="preserve">large-scale </w:t>
      </w:r>
      <w:r w:rsidR="00033354" w:rsidRPr="001F2ABF">
        <w:rPr>
          <w:rFonts w:cs="Times New Roman"/>
        </w:rPr>
        <w:t>survey of people</w:t>
      </w:r>
      <w:r w:rsidR="00A43B29">
        <w:rPr>
          <w:rFonts w:cs="Times New Roman"/>
        </w:rPr>
        <w:t>’</w:t>
      </w:r>
      <w:r w:rsidR="00033354" w:rsidRPr="001F2ABF">
        <w:rPr>
          <w:rFonts w:cs="Times New Roman"/>
        </w:rPr>
        <w:t xml:space="preserve">s experiences of the </w:t>
      </w:r>
      <w:r w:rsidR="00033354">
        <w:rPr>
          <w:rFonts w:cs="Times New Roman"/>
        </w:rPr>
        <w:t xml:space="preserve">Covid </w:t>
      </w:r>
      <w:r w:rsidR="00033354" w:rsidRPr="001F2ABF">
        <w:rPr>
          <w:rFonts w:cs="Times New Roman"/>
        </w:rPr>
        <w:t>pandemic</w:t>
      </w:r>
      <w:r w:rsidR="00033354">
        <w:rPr>
          <w:rFonts w:cs="Times New Roman"/>
        </w:rPr>
        <w:t>, which</w:t>
      </w:r>
      <w:r w:rsidR="00033354" w:rsidRPr="001F2ABF">
        <w:rPr>
          <w:rFonts w:cs="Times New Roman"/>
        </w:rPr>
        <w:t xml:space="preserve"> revealed the many ways in which their experiences have been impacted</w:t>
      </w:r>
      <w:r w:rsidR="00236DDD">
        <w:rPr>
          <w:rFonts w:cs="Times New Roman"/>
        </w:rPr>
        <w:t xml:space="preserve"> </w:t>
      </w:r>
      <w:r w:rsidR="008271ED">
        <w:rPr>
          <w:rFonts w:cs="Times New Roman"/>
        </w:rPr>
        <w:fldChar w:fldCharType="begin"/>
      </w:r>
      <w:r w:rsidR="005C2C18">
        <w:rPr>
          <w:rFonts w:cs="Times New Roman"/>
        </w:rPr>
        <w:instrText xml:space="preserve"> ADDIN ZOTERO_ITEM CSL_CITATION {"citationID":"Ox8KuZ34","properties":{"formattedCitation":"(Froese et al. 2021)","plainCitation":"(Froese et al. 2021)","noteIndex":0},"citationItems":[{"id":28593,"uris":["http://zotero.org/users/6547755/items/87ZD7WG5"],"itemData":{"id":28593,"type":"article-journal","container-title":"Frontiers in Public Health","DOI":"10.3389/fpubh.2021.725506","ISSN":"2296-2565","journalAbbreviation":"Front. Public Health","language":"en","page":"725506","source":"DOI.org (Crossref)","title":"The Pandemic Experience: A Corpus of Subjective Reports on Life During the First Wave of COVID-19 in the UK, Japan, and Mexico","title-short":"The Pandemic Experience","URL":"https://www.frontiersin.org/articles/10.3389/fpubh.2021.725506/full","volume":"9","author":[{"family":"Froese","given":"Tom"},{"family":"Broome","given":"Matthew"},{"family":"Carel","given":"Havi"},{"family":"Humpston","given":"Clara"},{"family":"Malpass","given":"Alice"},{"family":"Mori","given":"Tomoari"},{"family":"Ratcliffe","given":"Matthew"},{"family":"Rodrigues","given":"Jamila"},{"family":"Sangati","given":"Federico"}],"accessed":{"date-parts":[["2022",12,6]]},"issued":{"date-parts":[["2021",8,20]]}}}],"schema":"https://github.com/citation-style-language/schema/raw/master/csl-citation.json"} </w:instrText>
      </w:r>
      <w:r w:rsidR="008271ED">
        <w:rPr>
          <w:rFonts w:cs="Times New Roman"/>
        </w:rPr>
        <w:fldChar w:fldCharType="separate"/>
      </w:r>
      <w:r w:rsidR="005C2C18">
        <w:rPr>
          <w:rFonts w:cs="Times New Roman"/>
          <w:noProof/>
        </w:rPr>
        <w:t>(Froese et al. 2021)</w:t>
      </w:r>
      <w:r w:rsidR="008271ED">
        <w:rPr>
          <w:rFonts w:cs="Times New Roman"/>
        </w:rPr>
        <w:fldChar w:fldCharType="end"/>
      </w:r>
      <w:r w:rsidR="00033354" w:rsidRPr="001F2ABF">
        <w:rPr>
          <w:rFonts w:cs="Times New Roman"/>
        </w:rPr>
        <w:t>. This can be considered a typical response</w:t>
      </w:r>
      <w:r w:rsidR="00033354">
        <w:rPr>
          <w:rFonts w:cs="Times New Roman"/>
        </w:rPr>
        <w:t xml:space="preserve"> to a question targeted at eliciting open-text description of unusual disruptions of experiences</w:t>
      </w:r>
      <w:r w:rsidR="00033354" w:rsidRPr="001F2ABF">
        <w:rPr>
          <w:rFonts w:cs="Times New Roman"/>
        </w:rPr>
        <w:t>:</w:t>
      </w:r>
    </w:p>
    <w:p w14:paraId="1CD8A9C9" w14:textId="77777777" w:rsidR="00033354" w:rsidRPr="001F2ABF" w:rsidRDefault="00033354" w:rsidP="00033354">
      <w:pPr>
        <w:rPr>
          <w:rFonts w:cs="Times New Roman"/>
        </w:rPr>
      </w:pPr>
    </w:p>
    <w:p w14:paraId="3EF64ECC" w14:textId="77777777" w:rsidR="00033354" w:rsidRPr="001F2ABF" w:rsidRDefault="00033354" w:rsidP="00033354">
      <w:pPr>
        <w:ind w:left="720"/>
        <w:rPr>
          <w:rFonts w:cs="Times New Roman"/>
          <w:i/>
        </w:rPr>
      </w:pPr>
      <w:r w:rsidRPr="001F2ABF">
        <w:rPr>
          <w:rFonts w:cs="Times New Roman"/>
          <w:i/>
        </w:rPr>
        <w:t xml:space="preserve">Q: 5. Have you had experiences, of any kind, </w:t>
      </w:r>
      <w:proofErr w:type="gramStart"/>
      <w:r w:rsidRPr="001F2ABF">
        <w:rPr>
          <w:rFonts w:cs="Times New Roman"/>
          <w:i/>
        </w:rPr>
        <w:t>that</w:t>
      </w:r>
      <w:proofErr w:type="gramEnd"/>
      <w:r w:rsidRPr="001F2ABF">
        <w:rPr>
          <w:rFonts w:cs="Times New Roman"/>
          <w:i/>
        </w:rPr>
        <w:t xml:space="preserve"> seemed strange or unfamiliar? If so, please try to describe them. </w:t>
      </w:r>
    </w:p>
    <w:p w14:paraId="0A39CC98" w14:textId="77777777" w:rsidR="00033354" w:rsidRPr="001F2ABF" w:rsidRDefault="00033354" w:rsidP="00033354">
      <w:pPr>
        <w:ind w:left="720"/>
        <w:rPr>
          <w:rFonts w:cs="Times New Roman"/>
        </w:rPr>
      </w:pPr>
      <w:r w:rsidRPr="001F2ABF">
        <w:rPr>
          <w:rFonts w:cs="Times New Roman"/>
        </w:rPr>
        <w:t xml:space="preserve">A: I have had a few experiences that have seemed strange or unfamiliar since the pandemic began. I have found myself feeling more anxious in general, and I have also been having more intrusive thoughts about the virus. These experiences have been strange and unfamiliar to me, as I have never experienced anything like them before. </w:t>
      </w:r>
    </w:p>
    <w:p w14:paraId="666A8695" w14:textId="77777777" w:rsidR="00033354" w:rsidRPr="001F2ABF" w:rsidRDefault="00033354" w:rsidP="00033354">
      <w:pPr>
        <w:rPr>
          <w:rFonts w:cs="Times New Roman"/>
        </w:rPr>
      </w:pPr>
    </w:p>
    <w:p w14:paraId="1FB9F825" w14:textId="5D671810" w:rsidR="00033354" w:rsidRDefault="00033354" w:rsidP="00033354">
      <w:pPr>
        <w:rPr>
          <w:rFonts w:cs="Times New Roman"/>
        </w:rPr>
      </w:pPr>
      <w:r>
        <w:rPr>
          <w:rFonts w:cs="Times New Roman"/>
        </w:rPr>
        <w:t>We can easily identify with what this participant has been going through – e</w:t>
      </w:r>
      <w:r w:rsidRPr="001F2ABF">
        <w:rPr>
          <w:rFonts w:cs="Times New Roman"/>
        </w:rPr>
        <w:t>xcept that, in this case, the answer to the question was not part of a</w:t>
      </w:r>
      <w:r>
        <w:rPr>
          <w:rFonts w:cs="Times New Roman"/>
        </w:rPr>
        <w:t>ny</w:t>
      </w:r>
      <w:r w:rsidRPr="001F2ABF">
        <w:rPr>
          <w:rFonts w:cs="Times New Roman"/>
        </w:rPr>
        <w:t xml:space="preserve"> participant</w:t>
      </w:r>
      <w:r w:rsidR="00A43B29">
        <w:rPr>
          <w:rFonts w:cs="Times New Roman"/>
        </w:rPr>
        <w:t>’</w:t>
      </w:r>
      <w:r w:rsidRPr="001F2ABF">
        <w:rPr>
          <w:rFonts w:cs="Times New Roman"/>
        </w:rPr>
        <w:t>s subjective report</w:t>
      </w:r>
      <w:r w:rsidR="0038569C">
        <w:rPr>
          <w:rFonts w:cs="Times New Roman"/>
        </w:rPr>
        <w:t xml:space="preserve"> but</w:t>
      </w:r>
      <w:r w:rsidRPr="001F2ABF">
        <w:rPr>
          <w:rFonts w:cs="Times New Roman"/>
        </w:rPr>
        <w:t xml:space="preserve"> was generated </w:t>
      </w:r>
      <w:r w:rsidR="007C12ED">
        <w:rPr>
          <w:rFonts w:cs="Times New Roman"/>
        </w:rPr>
        <w:t>by</w:t>
      </w:r>
      <w:r w:rsidR="00AB165F">
        <w:rPr>
          <w:rFonts w:cs="Times New Roman"/>
        </w:rPr>
        <w:t xml:space="preserve"> the </w:t>
      </w:r>
      <w:r w:rsidR="00EB594E">
        <w:rPr>
          <w:rFonts w:cs="Times New Roman"/>
        </w:rPr>
        <w:t>LLM</w:t>
      </w:r>
      <w:r w:rsidR="007C12ED">
        <w:rPr>
          <w:rFonts w:cs="Times New Roman"/>
        </w:rPr>
        <w:t xml:space="preserve"> </w:t>
      </w:r>
      <w:r w:rsidR="00AB165F" w:rsidRPr="001F2ABF">
        <w:rPr>
          <w:rFonts w:cs="Times New Roman"/>
        </w:rPr>
        <w:t xml:space="preserve">GPT-3 </w:t>
      </w:r>
      <w:r w:rsidR="00AB165F" w:rsidRPr="001F2ABF">
        <w:rPr>
          <w:rFonts w:cs="Times New Roman"/>
          <w:lang w:val="en-CA"/>
        </w:rPr>
        <w:fldChar w:fldCharType="begin"/>
      </w:r>
      <w:r w:rsidR="005D2953">
        <w:rPr>
          <w:rFonts w:cs="Times New Roman"/>
          <w:lang w:val="en-CA"/>
        </w:rPr>
        <w:instrText xml:space="preserve"> ADDIN ZOTERO_ITEM CSL_CITATION {"citationID":"5cRt6ss8","properties":{"formattedCitation":"(Brown et al. 2020)","plainCitation":"(Brown et al. 2020)","noteIndex":0},"citationItems":[{"id":"hosaWtgP/zcF97VuN","uris":["http://zotero.org/groups/2545575/items/4VZKPH6H"],"itemData":{"id":13987,"type":"article-journal","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container-title":"arXiv:2005.14165 [cs]","language":"en","note":"arXiv: 2005.14165","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0",8,14]]},"issued":{"date-parts":[["2020",7,22]]}}}],"schema":"https://github.com/citation-style-language/schema/raw/master/csl-citation.json"} </w:instrText>
      </w:r>
      <w:r w:rsidR="00AB165F" w:rsidRPr="001F2ABF">
        <w:rPr>
          <w:rFonts w:cs="Times New Roman"/>
          <w:lang w:val="en-CA"/>
        </w:rPr>
        <w:fldChar w:fldCharType="separate"/>
      </w:r>
      <w:r w:rsidR="00AB165F" w:rsidRPr="001F2ABF">
        <w:rPr>
          <w:rFonts w:cs="Times New Roman"/>
        </w:rPr>
        <w:t>(Brown et al. 2020)</w:t>
      </w:r>
      <w:r w:rsidR="00AB165F" w:rsidRPr="001F2ABF">
        <w:rPr>
          <w:rFonts w:cs="Times New Roman"/>
          <w:lang w:val="en-CA"/>
        </w:rPr>
        <w:fldChar w:fldCharType="end"/>
      </w:r>
      <w:r w:rsidR="00AB165F">
        <w:rPr>
          <w:rFonts w:cs="Times New Roman"/>
          <w:lang w:val="en-CA"/>
        </w:rPr>
        <w:t xml:space="preserve"> as </w:t>
      </w:r>
      <w:r w:rsidR="00AB165F">
        <w:rPr>
          <w:rFonts w:cs="Times New Roman"/>
        </w:rPr>
        <w:t xml:space="preserve">part of our effort to test </w:t>
      </w:r>
      <w:r w:rsidR="000F5016">
        <w:rPr>
          <w:rFonts w:cs="Times New Roman"/>
        </w:rPr>
        <w:t>its</w:t>
      </w:r>
      <w:r w:rsidR="00AB165F">
        <w:rPr>
          <w:rFonts w:cs="Times New Roman"/>
        </w:rPr>
        <w:t xml:space="preserve"> capacities </w:t>
      </w:r>
      <w:r>
        <w:rPr>
          <w:rFonts w:cs="Times New Roman"/>
        </w:rPr>
        <w:t>to mimic subjectivity</w:t>
      </w:r>
      <w:r w:rsidRPr="001F2ABF">
        <w:rPr>
          <w:rFonts w:cs="Times New Roman"/>
        </w:rPr>
        <w:t xml:space="preserve">. </w:t>
      </w:r>
      <w:r w:rsidR="00C944D4">
        <w:rPr>
          <w:rFonts w:cs="Times New Roman"/>
        </w:rPr>
        <w:t xml:space="preserve">There </w:t>
      </w:r>
      <w:r w:rsidRPr="001F2ABF">
        <w:rPr>
          <w:rFonts w:cs="Times New Roman"/>
        </w:rPr>
        <w:t xml:space="preserve">is a growing diversity of </w:t>
      </w:r>
      <w:r>
        <w:rPr>
          <w:rFonts w:cs="Times New Roman"/>
        </w:rPr>
        <w:t xml:space="preserve">such </w:t>
      </w:r>
      <w:r w:rsidRPr="001F2ABF">
        <w:rPr>
          <w:rFonts w:cs="Times New Roman"/>
        </w:rPr>
        <w:t>LLMs</w:t>
      </w:r>
      <w:r>
        <w:rPr>
          <w:rFonts w:cs="Times New Roman"/>
        </w:rPr>
        <w:t xml:space="preserve"> with comparable and increasing performances</w:t>
      </w:r>
      <w:r w:rsidRPr="001F2ABF">
        <w:rPr>
          <w:rFonts w:cs="Times New Roman"/>
        </w:rPr>
        <w:t xml:space="preserve">, </w:t>
      </w:r>
      <w:r>
        <w:rPr>
          <w:rFonts w:cs="Times New Roman"/>
        </w:rPr>
        <w:t>including</w:t>
      </w:r>
      <w:r w:rsidRPr="001F2ABF">
        <w:rPr>
          <w:rFonts w:cs="Times New Roman"/>
        </w:rPr>
        <w:t xml:space="preserve"> </w:t>
      </w:r>
      <w:r w:rsidRPr="008E7E33">
        <w:t>AI21, BLOOM, GLM-130B,</w:t>
      </w:r>
      <w:r w:rsidRPr="008E7E33">
        <w:rPr>
          <w:b/>
          <w:bCs/>
        </w:rPr>
        <w:t xml:space="preserve"> </w:t>
      </w:r>
      <w:r w:rsidRPr="001F2ABF">
        <w:rPr>
          <w:rFonts w:cs="Times New Roman"/>
        </w:rPr>
        <w:t>Gopher</w:t>
      </w:r>
      <w:r>
        <w:rPr>
          <w:rFonts w:cs="Times New Roman"/>
        </w:rPr>
        <w:t>,</w:t>
      </w:r>
      <w:r w:rsidRPr="008E7E33">
        <w:t xml:space="preserve"> </w:t>
      </w:r>
      <w:r w:rsidR="006F6482">
        <w:t xml:space="preserve">GPT </w:t>
      </w:r>
      <w:r w:rsidR="007D7C39">
        <w:t xml:space="preserve">derivatives </w:t>
      </w:r>
      <w:r w:rsidR="004722E9">
        <w:t>(</w:t>
      </w:r>
      <w:r w:rsidR="00900B0F">
        <w:t>e.g.,</w:t>
      </w:r>
      <w:r w:rsidR="002450FB">
        <w:t xml:space="preserve"> </w:t>
      </w:r>
      <w:r w:rsidR="000A1D1A" w:rsidRPr="008E7E33">
        <w:t>GPT-3</w:t>
      </w:r>
      <w:r w:rsidR="006F6482">
        <w:t>, GPT-4,</w:t>
      </w:r>
      <w:r w:rsidR="002450FB">
        <w:t xml:space="preserve"> </w:t>
      </w:r>
      <w:r w:rsidR="00D1782C">
        <w:t>ChatGPT</w:t>
      </w:r>
      <w:r w:rsidR="004722E9">
        <w:t>,</w:t>
      </w:r>
      <w:r w:rsidR="008D3E4C">
        <w:t xml:space="preserve"> </w:t>
      </w:r>
      <w:r w:rsidR="00A25B3F">
        <w:t>Instruct GPT</w:t>
      </w:r>
      <w:r w:rsidR="002450FB">
        <w:t>, Bing</w:t>
      </w:r>
      <w:r w:rsidR="004722E9">
        <w:t>)</w:t>
      </w:r>
      <w:r w:rsidR="002450FB">
        <w:t xml:space="preserve">, </w:t>
      </w:r>
      <w:r w:rsidRPr="008E7E33">
        <w:t xml:space="preserve">Jurassic-1, </w:t>
      </w:r>
      <w:proofErr w:type="spellStart"/>
      <w:r w:rsidRPr="008E7E33">
        <w:t>LaMDA</w:t>
      </w:r>
      <w:proofErr w:type="spellEnd"/>
      <w:r w:rsidRPr="008E7E33">
        <w:t xml:space="preserve">, Luminous, </w:t>
      </w:r>
      <w:r w:rsidRPr="001F2ABF">
        <w:rPr>
          <w:rFonts w:cs="Times New Roman"/>
        </w:rPr>
        <w:t>Megatron-Turing NLG</w:t>
      </w:r>
      <w:r>
        <w:rPr>
          <w:rFonts w:cs="Times New Roman"/>
        </w:rPr>
        <w:t>,</w:t>
      </w:r>
      <w:r w:rsidRPr="008E7E33">
        <w:t xml:space="preserve"> OPT, and </w:t>
      </w:r>
      <w:proofErr w:type="spellStart"/>
      <w:r w:rsidRPr="008E7E33">
        <w:t>PaLM</w:t>
      </w:r>
      <w:proofErr w:type="spellEnd"/>
      <w:r>
        <w:t xml:space="preserve">. </w:t>
      </w:r>
      <w:r w:rsidR="00A31CAC">
        <w:t xml:space="preserve">In a </w:t>
      </w:r>
      <w:r w:rsidR="002A1D85">
        <w:t xml:space="preserve">wide sense, </w:t>
      </w:r>
      <w:r w:rsidR="00E9545A">
        <w:t xml:space="preserve">the </w:t>
      </w:r>
      <w:r w:rsidR="007B6BC0">
        <w:t>term</w:t>
      </w:r>
      <w:r w:rsidR="00E9545A">
        <w:t xml:space="preserve"> </w:t>
      </w:r>
      <w:r>
        <w:t>LLM</w:t>
      </w:r>
      <w:r w:rsidR="00E9545A">
        <w:t xml:space="preserve"> </w:t>
      </w:r>
      <w:r w:rsidR="00263567">
        <w:t>is often used to</w:t>
      </w:r>
      <w:r w:rsidR="002A1D85">
        <w:t xml:space="preserve"> </w:t>
      </w:r>
      <w:r w:rsidR="00E9545A">
        <w:t>refer to all of the</w:t>
      </w:r>
      <w:r w:rsidR="00A27DAB">
        <w:t>m</w:t>
      </w:r>
      <w:r w:rsidR="00E9545A">
        <w:t xml:space="preserve">, although </w:t>
      </w:r>
      <w:r w:rsidR="00FD29E3">
        <w:t>the</w:t>
      </w:r>
      <w:r w:rsidR="0006690E">
        <w:t xml:space="preserve">y also </w:t>
      </w:r>
      <w:r w:rsidR="00E50429">
        <w:t xml:space="preserve">make use of additional methods that alter the results, </w:t>
      </w:r>
      <w:r w:rsidR="00B749D7">
        <w:t xml:space="preserve">such as filters. </w:t>
      </w:r>
      <w:r w:rsidR="0050326B">
        <w:t xml:space="preserve">In a </w:t>
      </w:r>
      <w:r w:rsidR="005509BD">
        <w:t>narrower</w:t>
      </w:r>
      <w:r w:rsidR="0050326B">
        <w:t xml:space="preserve"> sense, the underlying LLM can be distinguished </w:t>
      </w:r>
      <w:r w:rsidR="0050326B">
        <w:rPr>
          <w:rFonts w:eastAsia="Calibri" w:cs="Times New Roman"/>
          <w:color w:val="000000" w:themeColor="text1"/>
        </w:rPr>
        <w:t>from</w:t>
      </w:r>
      <w:r w:rsidR="00E9545A">
        <w:rPr>
          <w:rFonts w:eastAsia="Calibri" w:cs="Times New Roman"/>
          <w:color w:val="000000" w:themeColor="text1"/>
        </w:rPr>
        <w:t xml:space="preserve"> the </w:t>
      </w:r>
      <w:r w:rsidR="00A27DAB">
        <w:rPr>
          <w:rFonts w:eastAsia="Calibri" w:cs="Times New Roman"/>
          <w:color w:val="000000" w:themeColor="text1"/>
        </w:rPr>
        <w:t>various</w:t>
      </w:r>
      <w:r w:rsidR="00D34E93">
        <w:rPr>
          <w:rFonts w:eastAsia="Calibri" w:cs="Times New Roman"/>
          <w:color w:val="000000" w:themeColor="text1"/>
        </w:rPr>
        <w:t xml:space="preserve"> </w:t>
      </w:r>
      <w:r w:rsidR="00DC6F3E">
        <w:rPr>
          <w:rFonts w:eastAsia="Calibri" w:cs="Times New Roman"/>
          <w:color w:val="000000" w:themeColor="text1"/>
        </w:rPr>
        <w:t>adaptation</w:t>
      </w:r>
      <w:r w:rsidR="00D34E93">
        <w:rPr>
          <w:rFonts w:eastAsia="Calibri" w:cs="Times New Roman"/>
          <w:color w:val="000000" w:themeColor="text1"/>
        </w:rPr>
        <w:t>s</w:t>
      </w:r>
      <w:r w:rsidR="00A06C2E">
        <w:rPr>
          <w:rFonts w:eastAsia="Calibri" w:cs="Times New Roman"/>
          <w:color w:val="000000" w:themeColor="text1"/>
        </w:rPr>
        <w:t xml:space="preserve">. In the narrow sense, LLMs are sometimes </w:t>
      </w:r>
      <w:r w:rsidR="00DC6F3E">
        <w:rPr>
          <w:rFonts w:eastAsia="Calibri" w:cs="Times New Roman"/>
          <w:color w:val="000000" w:themeColor="text1"/>
        </w:rPr>
        <w:t>called</w:t>
      </w:r>
      <w:r w:rsidR="00CC3377">
        <w:rPr>
          <w:rFonts w:eastAsia="Calibri" w:cs="Times New Roman"/>
          <w:color w:val="000000" w:themeColor="text1"/>
        </w:rPr>
        <w:t xml:space="preserve"> “</w:t>
      </w:r>
      <w:r>
        <w:rPr>
          <w:rFonts w:eastAsia="Calibri" w:cs="Times New Roman"/>
          <w:color w:val="000000" w:themeColor="text1"/>
        </w:rPr>
        <w:t>foundational model</w:t>
      </w:r>
      <w:r w:rsidR="00951BBE">
        <w:rPr>
          <w:rFonts w:eastAsia="Calibri" w:cs="Times New Roman"/>
          <w:color w:val="000000" w:themeColor="text1"/>
        </w:rPr>
        <w:t>s</w:t>
      </w:r>
      <w:r w:rsidR="001C4C40">
        <w:rPr>
          <w:rFonts w:eastAsia="Calibri" w:cs="Times New Roman"/>
          <w:color w:val="000000" w:themeColor="text1"/>
        </w:rPr>
        <w:t xml:space="preserve">” </w:t>
      </w:r>
      <w:r>
        <w:rPr>
          <w:rFonts w:eastAsia="Calibri" w:cs="Times New Roman"/>
          <w:color w:val="000000" w:themeColor="text1"/>
        </w:rPr>
        <w:fldChar w:fldCharType="begin"/>
      </w:r>
      <w:r>
        <w:rPr>
          <w:rFonts w:eastAsia="Calibri" w:cs="Times New Roman"/>
          <w:color w:val="000000" w:themeColor="text1"/>
        </w:rPr>
        <w:instrText xml:space="preserve"> ADDIN ZOTERO_ITEM CSL_CITATION {"citationID":"MEafxnAV","properties":{"formattedCitation":"(Liang et al. 2022, 7)","plainCitation":"(Liang et al. 2022, 7)","noteIndex":0},"citationItems":[{"id":26671,"uris":["http://zotero.org/users/6547755/items/WUL89QCW"],"itemData":{"id":26671,"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language":"en","note":"arXiv:2108.07258 [cs]","number":"arXiv:2108.07258","publisher":"arXiv","source":"arXiv.org","title":"On the Opportunities and Risks of Foundation Models","URL":"http://arxiv.org/abs/2108.07258","author":[{"family":"Liang","given":"Percy"},{"family":"Bommasani","given":"Rishi"},{"family":"Hudson","given":"Drew A."},{"family":"Adeli","given":"Ehsan"},{"family":"Altman","given":"Russ"},{"family":"Arora","given":"Simran"},{"family":"Arx","given":"Sydney","non-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accessed":{"date-parts":[["2022",9,2]]},"issued":{"date-parts":[["2022",7,12]]}},"locator":"7","label":"page"}],"schema":"https://github.com/citation-style-language/schema/raw/master/csl-citation.json"} </w:instrText>
      </w:r>
      <w:r>
        <w:rPr>
          <w:rFonts w:eastAsia="Calibri" w:cs="Times New Roman"/>
          <w:color w:val="000000" w:themeColor="text1"/>
        </w:rPr>
        <w:fldChar w:fldCharType="separate"/>
      </w:r>
      <w:r>
        <w:rPr>
          <w:rFonts w:eastAsia="Calibri" w:cs="Times New Roman"/>
          <w:noProof/>
          <w:color w:val="000000" w:themeColor="text1"/>
        </w:rPr>
        <w:t>(Liang et al. 2022, 7)</w:t>
      </w:r>
      <w:r>
        <w:rPr>
          <w:rFonts w:eastAsia="Calibri" w:cs="Times New Roman"/>
          <w:color w:val="000000" w:themeColor="text1"/>
        </w:rPr>
        <w:fldChar w:fldCharType="end"/>
      </w:r>
      <w:r w:rsidR="004B33AB">
        <w:rPr>
          <w:rFonts w:eastAsia="Calibri" w:cs="Times New Roman"/>
          <w:color w:val="000000" w:themeColor="text1"/>
        </w:rPr>
        <w:t xml:space="preserve">, </w:t>
      </w:r>
      <w:r w:rsidR="00D4580C">
        <w:rPr>
          <w:rFonts w:eastAsia="Calibri" w:cs="Times New Roman"/>
          <w:color w:val="000000" w:themeColor="text1"/>
        </w:rPr>
        <w:t>highlightin</w:t>
      </w:r>
      <w:r w:rsidR="0058775A">
        <w:rPr>
          <w:rFonts w:eastAsia="Calibri" w:cs="Times New Roman"/>
          <w:color w:val="000000" w:themeColor="text1"/>
        </w:rPr>
        <w:t>g</w:t>
      </w:r>
      <w:r w:rsidR="00D4580C">
        <w:rPr>
          <w:rFonts w:eastAsia="Calibri" w:cs="Times New Roman"/>
          <w:color w:val="000000" w:themeColor="text1"/>
        </w:rPr>
        <w:t xml:space="preserve"> that they</w:t>
      </w:r>
      <w:r w:rsidR="0058775A">
        <w:rPr>
          <w:rFonts w:eastAsia="Calibri" w:cs="Times New Roman"/>
          <w:color w:val="000000" w:themeColor="text1"/>
        </w:rPr>
        <w:t xml:space="preserve"> </w:t>
      </w:r>
      <w:r w:rsidR="00C83B65">
        <w:rPr>
          <w:rFonts w:eastAsia="Calibri" w:cs="Times New Roman"/>
          <w:color w:val="000000" w:themeColor="text1"/>
        </w:rPr>
        <w:t>provide</w:t>
      </w:r>
      <w:r w:rsidR="009D3409">
        <w:rPr>
          <w:rFonts w:eastAsia="Calibri" w:cs="Times New Roman"/>
          <w:color w:val="000000" w:themeColor="text1"/>
        </w:rPr>
        <w:t xml:space="preserve"> a </w:t>
      </w:r>
      <w:r w:rsidR="00EB0F2D">
        <w:rPr>
          <w:rFonts w:eastAsia="Calibri" w:cs="Times New Roman"/>
          <w:color w:val="000000" w:themeColor="text1"/>
        </w:rPr>
        <w:t>found</w:t>
      </w:r>
      <w:r w:rsidR="009D3409">
        <w:rPr>
          <w:rFonts w:eastAsia="Calibri" w:cs="Times New Roman"/>
          <w:color w:val="000000" w:themeColor="text1"/>
        </w:rPr>
        <w:t>ation for</w:t>
      </w:r>
      <w:r w:rsidR="00045C3A">
        <w:rPr>
          <w:rFonts w:eastAsia="Calibri" w:cs="Times New Roman"/>
          <w:color w:val="000000" w:themeColor="text1"/>
        </w:rPr>
        <w:t xml:space="preserve"> numerous applications</w:t>
      </w:r>
      <w:r w:rsidR="0012764A">
        <w:rPr>
          <w:rFonts w:eastAsia="Calibri" w:cs="Times New Roman"/>
          <w:color w:val="000000" w:themeColor="text1"/>
        </w:rPr>
        <w:t>.</w:t>
      </w:r>
      <w:r w:rsidR="00100759">
        <w:rPr>
          <w:rFonts w:eastAsia="Calibri" w:cs="Times New Roman"/>
          <w:color w:val="000000" w:themeColor="text1"/>
        </w:rPr>
        <w:t xml:space="preserve"> </w:t>
      </w:r>
      <w:r w:rsidR="00204BB4">
        <w:rPr>
          <w:rFonts w:eastAsia="Calibri" w:cs="Times New Roman"/>
          <w:color w:val="000000" w:themeColor="text1"/>
        </w:rPr>
        <w:t>Since they</w:t>
      </w:r>
      <w:r w:rsidR="001C4E17">
        <w:rPr>
          <w:rFonts w:eastAsia="Calibri" w:cs="Times New Roman"/>
          <w:color w:val="000000" w:themeColor="text1"/>
        </w:rPr>
        <w:t xml:space="preserve"> represent texts </w:t>
      </w:r>
      <w:r w:rsidR="00875F70">
        <w:rPr>
          <w:rFonts w:eastAsia="Calibri" w:cs="Times New Roman"/>
          <w:color w:val="000000" w:themeColor="text1"/>
        </w:rPr>
        <w:t>as vectors of identif</w:t>
      </w:r>
      <w:r w:rsidR="00204BB4">
        <w:rPr>
          <w:rFonts w:eastAsia="Calibri" w:cs="Times New Roman"/>
          <w:color w:val="000000" w:themeColor="text1"/>
        </w:rPr>
        <w:t>i</w:t>
      </w:r>
      <w:r w:rsidR="00875F70">
        <w:rPr>
          <w:rFonts w:eastAsia="Calibri" w:cs="Times New Roman"/>
          <w:color w:val="000000" w:themeColor="text1"/>
        </w:rPr>
        <w:t>ers</w:t>
      </w:r>
      <w:r w:rsidR="00204BB4">
        <w:rPr>
          <w:rFonts w:eastAsia="Calibri" w:cs="Times New Roman"/>
          <w:color w:val="000000" w:themeColor="text1"/>
        </w:rPr>
        <w:t>,</w:t>
      </w:r>
      <w:r w:rsidR="00875F70">
        <w:rPr>
          <w:rFonts w:eastAsia="Calibri" w:cs="Times New Roman"/>
          <w:color w:val="000000" w:themeColor="text1"/>
        </w:rPr>
        <w:t xml:space="preserve"> </w:t>
      </w:r>
      <w:r w:rsidR="002D0712">
        <w:rPr>
          <w:rFonts w:eastAsia="Calibri" w:cs="Times New Roman"/>
          <w:color w:val="000000" w:themeColor="text1"/>
        </w:rPr>
        <w:t>LLMs</w:t>
      </w:r>
      <w:r w:rsidR="008E2CE7">
        <w:rPr>
          <w:rFonts w:eastAsia="Calibri" w:cs="Times New Roman"/>
          <w:color w:val="000000" w:themeColor="text1"/>
        </w:rPr>
        <w:t xml:space="preserve"> are in their core instances of</w:t>
      </w:r>
      <w:r w:rsidR="00143CA4">
        <w:rPr>
          <w:rFonts w:eastAsia="Calibri" w:cs="Times New Roman"/>
          <w:color w:val="000000" w:themeColor="text1"/>
        </w:rPr>
        <w:t xml:space="preserve"> </w:t>
      </w:r>
      <w:bookmarkStart w:id="6" w:name="_Hlk128975629"/>
      <w:r w:rsidR="00143CA4">
        <w:rPr>
          <w:rFonts w:eastAsia="Calibri" w:cs="Times New Roman"/>
          <w:color w:val="000000" w:themeColor="text1"/>
        </w:rPr>
        <w:t>vector space</w:t>
      </w:r>
      <w:r w:rsidR="008E2CE7">
        <w:rPr>
          <w:rFonts w:eastAsia="Calibri" w:cs="Times New Roman"/>
          <w:color w:val="000000" w:themeColor="text1"/>
        </w:rPr>
        <w:t xml:space="preserve"> models</w:t>
      </w:r>
      <w:bookmarkEnd w:id="6"/>
      <w:r w:rsidR="00204BB4">
        <w:rPr>
          <w:rFonts w:eastAsia="Calibri" w:cs="Times New Roman"/>
          <w:color w:val="000000" w:themeColor="text1"/>
        </w:rPr>
        <w:t xml:space="preserve"> </w:t>
      </w:r>
      <w:r w:rsidR="00D21C4F">
        <w:rPr>
          <w:rFonts w:eastAsia="Calibri" w:cs="Times New Roman"/>
          <w:color w:val="000000" w:themeColor="text1"/>
        </w:rPr>
        <w:t>applied to large volumes of text</w:t>
      </w:r>
      <w:r w:rsidR="00204BB4">
        <w:rPr>
          <w:rFonts w:eastAsia="Calibri" w:cs="Times New Roman"/>
          <w:color w:val="000000" w:themeColor="text1"/>
        </w:rPr>
        <w:t>.</w:t>
      </w:r>
    </w:p>
    <w:p w14:paraId="3C715A24" w14:textId="77777777" w:rsidR="00033354" w:rsidRDefault="00033354" w:rsidP="00033354">
      <w:pPr>
        <w:rPr>
          <w:rFonts w:cs="Times New Roman"/>
        </w:rPr>
      </w:pPr>
    </w:p>
    <w:p w14:paraId="05809DBB" w14:textId="77725EB9" w:rsidR="0004609C" w:rsidRDefault="00033354" w:rsidP="00033354">
      <w:pPr>
        <w:rPr>
          <w:rFonts w:cs="Times New Roman"/>
        </w:rPr>
      </w:pPr>
      <w:r>
        <w:rPr>
          <w:lang w:val="en-GB"/>
        </w:rPr>
        <w:t xml:space="preserve">The astonishing performance of GPT-3 has given rise to </w:t>
      </w:r>
      <w:r w:rsidR="00DF6AD6">
        <w:rPr>
          <w:lang w:val="en-GB"/>
        </w:rPr>
        <w:t>far</w:t>
      </w:r>
      <w:r>
        <w:rPr>
          <w:lang w:val="en-GB"/>
        </w:rPr>
        <w:t>-</w:t>
      </w:r>
      <w:r w:rsidR="00DF6AD6">
        <w:rPr>
          <w:lang w:val="en-GB"/>
        </w:rPr>
        <w:t>reaching</w:t>
      </w:r>
      <w:r>
        <w:rPr>
          <w:lang w:val="en-GB"/>
        </w:rPr>
        <w:t xml:space="preserve"> claims, such as </w:t>
      </w:r>
      <w:r w:rsidRPr="00C803AE">
        <w:rPr>
          <w:lang w:val="en-GB"/>
        </w:rPr>
        <w:t>that GPT-3</w:t>
      </w:r>
      <w:r w:rsidR="00CC3377">
        <w:rPr>
          <w:lang w:val="en-GB"/>
        </w:rPr>
        <w:t xml:space="preserve"> “</w:t>
      </w:r>
      <w:r w:rsidRPr="00C803AE">
        <w:rPr>
          <w:lang w:val="en-GB"/>
        </w:rPr>
        <w:t>is able to do basic common-sense reasoning with high accuracy</w:t>
      </w:r>
      <w:r w:rsidR="001C4C40">
        <w:rPr>
          <w:lang w:val="en-GB"/>
        </w:rPr>
        <w:t xml:space="preserve">” </w:t>
      </w:r>
      <w:r>
        <w:fldChar w:fldCharType="begin"/>
      </w:r>
      <w:r>
        <w:instrText xml:space="preserve"> ADDIN ZOTERO_ITEM CSL_CITATION {"citationID":"lHjYiaha","properties":{"formattedCitation":"(Chojecki 2020)","plainCitation":"(Chojecki 2020)","noteIndex":0},"citationItems":[{"id":13826,"uris":["http://zotero.org/users/6547755/items/MCGAUTID"],"itemData":{"id":13826,"type":"webpage","abstract":"175 billion parameters, 10 times larger than the previous largest model, GPT-3 is the largest trained Transformer to date.","container-title":"Medium","language":"en","note":"source: medium.com","title":"GPT-3 from OpenAI it’s Here and it’s a Monster","URL":"https://medium.com/towards-artificial-intelligence/gpt-3-from-openai-is-here-and-its-a-monster-f0ab164ea2f8","author":[{"family":"Chojecki","given":"Przemek"}],"accessed":{"date-parts":[["2020",8,5]]},"issued":{"date-parts":[["2020",8,1]]}}}],"schema":"https://github.com/citation-style-language/schema/raw/master/csl-citation.json"} </w:instrText>
      </w:r>
      <w:r>
        <w:fldChar w:fldCharType="separate"/>
      </w:r>
      <w:r>
        <w:t>(Chojecki 2020)</w:t>
      </w:r>
      <w:r>
        <w:fldChar w:fldCharType="end"/>
      </w:r>
      <w:r>
        <w:t xml:space="preserve">, or that </w:t>
      </w:r>
      <w:r>
        <w:rPr>
          <w:rFonts w:cs="Times New Roman"/>
        </w:rPr>
        <w:t>for these systems</w:t>
      </w:r>
      <w:r w:rsidR="00CC3377">
        <w:rPr>
          <w:rFonts w:cs="Times New Roman"/>
        </w:rPr>
        <w:t xml:space="preserve"> “</w:t>
      </w:r>
      <w:r w:rsidRPr="001F2ABF">
        <w:rPr>
          <w:rFonts w:cs="Times New Roman"/>
        </w:rPr>
        <w:t>statistics do amount to understanding</w:t>
      </w:r>
      <w:r w:rsidR="001C4C40">
        <w:rPr>
          <w:rFonts w:cs="Times New Roman"/>
        </w:rPr>
        <w:t xml:space="preserve">” </w:t>
      </w:r>
      <w:r w:rsidRPr="001F2ABF">
        <w:rPr>
          <w:rFonts w:cs="Times New Roman"/>
        </w:rPr>
        <w:fldChar w:fldCharType="begin"/>
      </w:r>
      <w:r w:rsidRPr="001F2ABF">
        <w:rPr>
          <w:rFonts w:cs="Times New Roman"/>
        </w:rPr>
        <w:instrText xml:space="preserve"> ADDIN ZOTERO_ITEM CSL_CITATION {"citationID":"3ZoTV0Md","properties":{"formattedCitation":"(Ag\\uc0\\u252{}era y Arcas 2022)","plainCitation":"(Agüera y Arcas 2022)","noteIndex":0},"citationItems":[{"id":26006,"uris":["http://zotero.org/groups/2545575/items/R3F2E5C2"],"itemData":{"id":26006,"type":"article-journal","abstract":"Abstract\n            Large language models (LLMs) represent a major advance in artificial intelligence and, in particular, toward the goal of human-like artificial general intelligence. It is sometimes claimed, though, that machine learning is “just statistics,” hence that, in this grander ambition, progress in AI is illusory. Here I take the contrary view that LLMs have a great deal to teach us about the nature of language, understanding, intelligence, sociality, and personhood. Specifically: statistics do amount to understanding, in any falsifiable sense. Furthermore, much of what we consider intelligence is inherently dialogic, hence social; it requires a theory of mind. Complex sequence learning and social interaction may be a sufficient basis for general intelligence, including theory of mind and consciousness. Since the interior state of another being can only be understood through interaction, no objective answer is possible to the question of when an “it” becomes a “who,” but for many people, neural nets running on computers are likely to cross this threshold in the very near future.","container-title":"Daedalus","DOI":"10.1162/daed_a_01909","ISSN":"0011-5266, 1548-6192","issue":"2","language":"en","page":"183-197","source":"DOI.org (Crossref)","title":"Do Large Language Models Understand Us?","URL":"https://direct.mit.edu/daed/article/151/2/183/110604/Do-Large-Language-Models-Understand-Us","volume":"151","author":[{"family":"Agüera y Arcas","given":"Blaise"}],"accessed":{"date-parts":[["2022",7,1]]},"issued":{"date-parts":[["2022",5,1]]}}}],"schema":"https://github.com/citation-style-language/schema/raw/master/csl-citation.json"} </w:instrText>
      </w:r>
      <w:r w:rsidRPr="001F2ABF">
        <w:rPr>
          <w:rFonts w:cs="Times New Roman"/>
        </w:rPr>
        <w:fldChar w:fldCharType="separate"/>
      </w:r>
      <w:r w:rsidRPr="001F2ABF">
        <w:rPr>
          <w:rFonts w:cs="Times New Roman"/>
        </w:rPr>
        <w:t>(Agüera y Arcas 2022)</w:t>
      </w:r>
      <w:r w:rsidRPr="001F2ABF">
        <w:rPr>
          <w:rFonts w:cs="Times New Roman"/>
        </w:rPr>
        <w:fldChar w:fldCharType="end"/>
      </w:r>
      <w:r>
        <w:rPr>
          <w:rFonts w:cs="Times New Roman"/>
        </w:rPr>
        <w:t xml:space="preserve">. </w:t>
      </w:r>
      <w:r w:rsidR="00A80D1A">
        <w:rPr>
          <w:lang w:val="en-GB"/>
        </w:rPr>
        <w:t xml:space="preserve">A reputable </w:t>
      </w:r>
      <w:r w:rsidRPr="00C803AE">
        <w:rPr>
          <w:lang w:val="en-GB"/>
        </w:rPr>
        <w:t>investigative media outlet claim</w:t>
      </w:r>
      <w:r>
        <w:rPr>
          <w:lang w:val="en-GB"/>
        </w:rPr>
        <w:t>ed</w:t>
      </w:r>
      <w:r w:rsidRPr="00C803AE">
        <w:rPr>
          <w:lang w:val="en-GB"/>
        </w:rPr>
        <w:t xml:space="preserve"> that a text </w:t>
      </w:r>
      <w:r w:rsidR="00941677">
        <w:rPr>
          <w:lang w:val="en-GB"/>
        </w:rPr>
        <w:t>it</w:t>
      </w:r>
      <w:r w:rsidRPr="00C803AE">
        <w:rPr>
          <w:lang w:val="en-GB"/>
        </w:rPr>
        <w:t xml:space="preserve"> printed as a</w:t>
      </w:r>
      <w:r w:rsidR="00941677">
        <w:rPr>
          <w:lang w:val="en-GB"/>
        </w:rPr>
        <w:t>n op-ed</w:t>
      </w:r>
      <w:r w:rsidR="007603C5">
        <w:rPr>
          <w:lang w:val="en-GB"/>
        </w:rPr>
        <w:t xml:space="preserve"> </w:t>
      </w:r>
      <w:r w:rsidRPr="00C803AE">
        <w:rPr>
          <w:lang w:val="en-GB"/>
        </w:rPr>
        <w:t>was</w:t>
      </w:r>
      <w:r w:rsidR="00CC3377">
        <w:rPr>
          <w:lang w:val="en-GB"/>
        </w:rPr>
        <w:t xml:space="preserve"> “</w:t>
      </w:r>
      <w:r w:rsidRPr="00C803AE">
        <w:rPr>
          <w:lang w:val="en-GB"/>
        </w:rPr>
        <w:t>written</w:t>
      </w:r>
      <w:r w:rsidR="001C4C40">
        <w:rPr>
          <w:lang w:val="en-GB"/>
        </w:rPr>
        <w:t xml:space="preserve">” </w:t>
      </w:r>
      <w:r w:rsidRPr="00C803AE">
        <w:rPr>
          <w:lang w:val="en-GB"/>
        </w:rPr>
        <w:t>by GPT-3, and that the editing was</w:t>
      </w:r>
      <w:r w:rsidR="00CC3377">
        <w:rPr>
          <w:lang w:val="en-GB"/>
        </w:rPr>
        <w:t xml:space="preserve"> “</w:t>
      </w:r>
      <w:r w:rsidRPr="00C803AE">
        <w:rPr>
          <w:lang w:val="en-GB"/>
        </w:rPr>
        <w:t>no different to editing a human op-ed</w:t>
      </w:r>
      <w:r w:rsidR="001C4C40">
        <w:rPr>
          <w:lang w:val="en-GB"/>
        </w:rPr>
        <w:t xml:space="preserve">” </w:t>
      </w:r>
      <w:r>
        <w:fldChar w:fldCharType="begin"/>
      </w:r>
      <w:r>
        <w:instrText xml:space="preserve"> ADDIN ZOTERO_ITEM CSL_CITATION {"citationID":"0AvzBUYa","properties":{"formattedCitation":"(GPT-3 2020)","plainCitation":"(GPT-3 2020)","noteIndex":0},"citationItems":[{"id":16041,"uris":["http://zotero.org/users/6547755/items/45VRB8VL"],"itemData":{"id":16041,"type":"article-newspaper","abstract":"We asked GPT-3, OpenAI’s powerful new language generator, to write an essay for us from scratch. The assignment? To convince us robots come in peace","container-title":"The Guardian","ISSN":"0261-3077","language":"en-GB","section":"Opinion","source":"www.theguardian.com","title":"A robot wrote this entire article. Does that scare you, human? | GPT-3","title-short":"A robot wrote this entire article. Does that scare you, human?","URL":"https://www.theguardian.com/commentisfree/2020/sep/08/robot-wrote-this-article-gpt-3","author":[{"family":"GPT-3","given":""}],"accessed":{"date-parts":[["2020",9,8]]},"issued":{"date-parts":[["2020",9,8]]}}}],"schema":"https://github.com/citation-style-language/schema/raw/master/csl-citation.json"} </w:instrText>
      </w:r>
      <w:r>
        <w:fldChar w:fldCharType="separate"/>
      </w:r>
      <w:r>
        <w:t>(GPT-3 2020)</w:t>
      </w:r>
      <w:r>
        <w:fldChar w:fldCharType="end"/>
      </w:r>
      <w:r>
        <w:t xml:space="preserve">. </w:t>
      </w:r>
      <w:r>
        <w:rPr>
          <w:rFonts w:cs="Times New Roman"/>
        </w:rPr>
        <w:t>A (</w:t>
      </w:r>
      <w:r w:rsidR="005D4DBA">
        <w:rPr>
          <w:rFonts w:cs="Times New Roman"/>
        </w:rPr>
        <w:t xml:space="preserve">soon </w:t>
      </w:r>
      <w:r w:rsidR="00755C21">
        <w:rPr>
          <w:rFonts w:cs="Times New Roman"/>
        </w:rPr>
        <w:t>ther</w:t>
      </w:r>
      <w:r w:rsidR="002616F5">
        <w:rPr>
          <w:rFonts w:cs="Times New Roman"/>
        </w:rPr>
        <w:t>e</w:t>
      </w:r>
      <w:r w:rsidR="00755C21">
        <w:rPr>
          <w:rFonts w:cs="Times New Roman"/>
        </w:rPr>
        <w:t xml:space="preserve">after </w:t>
      </w:r>
      <w:r w:rsidR="00A26712">
        <w:rPr>
          <w:rFonts w:cs="Times New Roman"/>
        </w:rPr>
        <w:t>dismissed</w:t>
      </w:r>
      <w:r>
        <w:rPr>
          <w:rFonts w:cs="Times New Roman"/>
        </w:rPr>
        <w:t xml:space="preserve">) Google employee, fully aware of the </w:t>
      </w:r>
      <w:bookmarkStart w:id="7" w:name="_Hlk114495299"/>
      <w:r>
        <w:rPr>
          <w:rFonts w:cs="Times New Roman"/>
        </w:rPr>
        <w:t xml:space="preserve">LLM </w:t>
      </w:r>
      <w:r w:rsidRPr="00741D0D">
        <w:t>LaMDA</w:t>
      </w:r>
      <w:bookmarkEnd w:id="7"/>
      <w:r w:rsidR="00A43B29">
        <w:t>’</w:t>
      </w:r>
      <w:r>
        <w:t>s</w:t>
      </w:r>
      <w:r>
        <w:rPr>
          <w:rFonts w:cs="Times New Roman"/>
        </w:rPr>
        <w:t xml:space="preserve"> computational underpinnings, has even proclaimed his belief that the system </w:t>
      </w:r>
      <w:r>
        <w:t xml:space="preserve">has developed sentience </w:t>
      </w:r>
      <w:r>
        <w:fldChar w:fldCharType="begin"/>
      </w:r>
      <w:r>
        <w:instrText xml:space="preserve"> ADDIN ZOTERO_ITEM CSL_CITATION {"citationID":"400N0IV5","properties":{"formattedCitation":"(Tiku 2022)","plainCitation":"(Tiku 2022)","noteIndex":0},"citationItems":[{"id":25822,"uris":["http://zotero.org/users/6547755/items/HUJ654KZ"],"itemData":{"id":25822,"type":"article-newspaper","abstract":"The chorus of technologists who believe AI models may not be far off from achieving consciousness is getting bolder.","container-title":"Washington Post","ISSN":"0190-8286","language":"en-US","source":"www.washingtonpost.com","title":"The Google engineer who thinks the company’s AI has come to life","URL":"https://www.washingtonpost.com/technology/2022/06/11/google-ai-lamda-blake-lemoine/","author":[{"family":"Tiku","given":"Nitasha"}],"accessed":{"date-parts":[["2022",6,14]]},"issued":{"date-parts":[["2022"]]}}}],"schema":"https://github.com/citation-style-language/schema/raw/master/csl-citation.json"} </w:instrText>
      </w:r>
      <w:r>
        <w:fldChar w:fldCharType="separate"/>
      </w:r>
      <w:r>
        <w:rPr>
          <w:noProof/>
        </w:rPr>
        <w:t>(Tiku 2022)</w:t>
      </w:r>
      <w:r>
        <w:fldChar w:fldCharType="end"/>
      </w:r>
      <w:r w:rsidRPr="00C803AE">
        <w:rPr>
          <w:lang w:val="en-GB"/>
        </w:rPr>
        <w:t>.</w:t>
      </w:r>
      <w:r>
        <w:rPr>
          <w:lang w:val="en-GB"/>
        </w:rPr>
        <w:t xml:space="preserve"> </w:t>
      </w:r>
      <w:r w:rsidR="42D51DF8">
        <w:t>Such claims</w:t>
      </w:r>
      <w:r w:rsidR="42D51DF8" w:rsidRPr="42D51DF8">
        <w:rPr>
          <w:rFonts w:cs="Times New Roman"/>
        </w:rPr>
        <w:t xml:space="preserve">, however, </w:t>
      </w:r>
      <w:r w:rsidR="00FB27C8">
        <w:rPr>
          <w:rFonts w:cs="Times New Roman"/>
        </w:rPr>
        <w:t>are based on</w:t>
      </w:r>
      <w:r w:rsidR="42D51DF8" w:rsidRPr="42D51DF8">
        <w:rPr>
          <w:rFonts w:cs="Times New Roman"/>
        </w:rPr>
        <w:t xml:space="preserve"> a selective consideration of output. LLMs quite often </w:t>
      </w:r>
      <w:r w:rsidR="00CF480C" w:rsidRPr="42D51DF8">
        <w:rPr>
          <w:rFonts w:cs="Times New Roman"/>
        </w:rPr>
        <w:t>fail</w:t>
      </w:r>
      <w:r w:rsidR="42D51DF8" w:rsidRPr="42D51DF8">
        <w:rPr>
          <w:rFonts w:cs="Times New Roman"/>
        </w:rPr>
        <w:t xml:space="preserve"> in producing sensical responses. The opinion contribution that was allegedly written by GPT-3 is the result of </w:t>
      </w:r>
      <w:r w:rsidR="00550E6B">
        <w:rPr>
          <w:rFonts w:cs="Times New Roman"/>
        </w:rPr>
        <w:t>cherry-picking</w:t>
      </w:r>
      <w:r w:rsidR="42D51DF8" w:rsidRPr="42D51DF8">
        <w:rPr>
          <w:rFonts w:cs="Times New Roman"/>
        </w:rPr>
        <w:t xml:space="preserve"> the best </w:t>
      </w:r>
      <w:r w:rsidR="00421853">
        <w:rPr>
          <w:rFonts w:cs="Times New Roman"/>
        </w:rPr>
        <w:t xml:space="preserve">human </w:t>
      </w:r>
      <w:r w:rsidR="42D51DF8" w:rsidRPr="42D51DF8">
        <w:rPr>
          <w:rFonts w:cs="Times New Roman"/>
        </w:rPr>
        <w:t>output and disregarding the uninteresting or unhelpful output.</w:t>
      </w:r>
      <w:r w:rsidR="0004609C">
        <w:rPr>
          <w:rFonts w:cs="Times New Roman"/>
        </w:rPr>
        <w:t xml:space="preserve"> </w:t>
      </w:r>
      <w:r w:rsidR="42D51DF8" w:rsidRPr="42D51DF8">
        <w:rPr>
          <w:rFonts w:cs="Times New Roman"/>
        </w:rPr>
        <w:t xml:space="preserve">Numerous limitations of LLMs have been pointed out, such as their </w:t>
      </w:r>
      <w:r w:rsidR="00230127">
        <w:rPr>
          <w:rFonts w:cs="Times New Roman"/>
        </w:rPr>
        <w:t xml:space="preserve">difficulty </w:t>
      </w:r>
      <w:r w:rsidR="00D6251B">
        <w:rPr>
          <w:rFonts w:cs="Times New Roman"/>
        </w:rPr>
        <w:t>to</w:t>
      </w:r>
      <w:r w:rsidR="00CC3377">
        <w:rPr>
          <w:rFonts w:cs="Times New Roman"/>
        </w:rPr>
        <w:t xml:space="preserve"> “</w:t>
      </w:r>
      <w:r w:rsidR="42D51DF8" w:rsidRPr="42D51DF8">
        <w:rPr>
          <w:rFonts w:cs="Times New Roman"/>
        </w:rPr>
        <w:t>[r]</w:t>
      </w:r>
      <w:proofErr w:type="spellStart"/>
      <w:r w:rsidR="42D51DF8" w:rsidRPr="42D51DF8">
        <w:rPr>
          <w:rFonts w:cs="Times New Roman"/>
        </w:rPr>
        <w:t>eliably</w:t>
      </w:r>
      <w:proofErr w:type="spellEnd"/>
      <w:r w:rsidR="42D51DF8" w:rsidRPr="42D51DF8">
        <w:rPr>
          <w:rFonts w:cs="Times New Roman"/>
        </w:rPr>
        <w:t xml:space="preserve"> maintain a coherent argument or narrative thread over long periods of time; maintain consistency of gender or personality; employ simple grammar rules; show basic knowledge and commonsense reasoning</w:t>
      </w:r>
      <w:r w:rsidR="001C4C40">
        <w:rPr>
          <w:rFonts w:cs="Times New Roman"/>
        </w:rPr>
        <w:t xml:space="preserve">” </w:t>
      </w:r>
      <w:r w:rsidRPr="42D51DF8">
        <w:rPr>
          <w:rFonts w:cs="Times New Roman"/>
        </w:rPr>
        <w:fldChar w:fldCharType="begin"/>
      </w:r>
      <w:r w:rsidRPr="42D51DF8">
        <w:rPr>
          <w:rFonts w:cs="Times New Roman"/>
        </w:rPr>
        <w:instrText xml:space="preserve"> ADDIN ZOTERO_ITEM CSL_CITATION {"citationID":"Qb3jZyjM","properties":{"formattedCitation":"(Elkins and Chun 2020)","plainCitation":"(Elkins and Chun 2020)","noteIndex":0},"citationItems":[{"id":15297,"uris":["http://zotero.org/users/6547755/items/LKJRIVTC"],"itemData":{"id":15297,"type":"article-journal","container-title":"Journal of Cultural Analytics","DOI":"10.22148/001c.17212","ISSN":"2371-4549","language":"en","source":"DOI.org (Crossref)","title":"Can GPT-3 Pass a Writer’s Turing Test?","URL":"https://culturalanalytics.org/article/17212-can-gpt-3-pass-a-writer-s-turing-test","author":[{"family":"Elkins","given":"Katherine"},{"family":"Chun","given":"Jon"}],"accessed":{"date-parts":[["2020",11,5]]},"issued":{"date-parts":[["2020",9,14]]}}}],"schema":"https://github.com/citation-style-language/schema/raw/master/csl-citation.json"} </w:instrText>
      </w:r>
      <w:r w:rsidRPr="42D51DF8">
        <w:rPr>
          <w:rFonts w:cs="Times New Roman"/>
        </w:rPr>
        <w:fldChar w:fldCharType="separate"/>
      </w:r>
      <w:r w:rsidR="42D51DF8" w:rsidRPr="42D51DF8">
        <w:rPr>
          <w:rFonts w:cs="Times New Roman"/>
          <w:noProof/>
        </w:rPr>
        <w:t>(Elkins and Chun 2020)</w:t>
      </w:r>
      <w:r w:rsidRPr="42D51DF8">
        <w:rPr>
          <w:rFonts w:cs="Times New Roman"/>
        </w:rPr>
        <w:fldChar w:fldCharType="end"/>
      </w:r>
      <w:r w:rsidR="42D51DF8" w:rsidRPr="42D51DF8">
        <w:rPr>
          <w:rFonts w:cs="Times New Roman"/>
        </w:rPr>
        <w:t xml:space="preserve">. </w:t>
      </w:r>
      <w:r w:rsidR="00D96764" w:rsidRPr="00D96764">
        <w:rPr>
          <w:rFonts w:cs="Times New Roman"/>
        </w:rPr>
        <w:t>LLMs have troubles with formal reasoning, world knowledge, situation modeling, and social-cognitive abilities (</w:t>
      </w:r>
      <w:proofErr w:type="spellStart"/>
      <w:r w:rsidR="00D96764" w:rsidRPr="00D96764">
        <w:rPr>
          <w:rFonts w:cs="Times New Roman"/>
        </w:rPr>
        <w:t>Mahowald</w:t>
      </w:r>
      <w:proofErr w:type="spellEnd"/>
      <w:r w:rsidR="00D96764" w:rsidRPr="00D96764">
        <w:rPr>
          <w:rFonts w:cs="Times New Roman"/>
        </w:rPr>
        <w:t xml:space="preserve"> et al. 2023). </w:t>
      </w:r>
    </w:p>
    <w:p w14:paraId="6C1CD501" w14:textId="77777777" w:rsidR="0004609C" w:rsidRDefault="0004609C" w:rsidP="00033354">
      <w:pPr>
        <w:rPr>
          <w:rFonts w:cs="Times New Roman"/>
        </w:rPr>
      </w:pPr>
    </w:p>
    <w:p w14:paraId="314C6194" w14:textId="36339210" w:rsidR="00337D9D" w:rsidRDefault="00D96764" w:rsidP="00A0281D">
      <w:pPr>
        <w:rPr>
          <w:rFonts w:cs="Times New Roman"/>
        </w:rPr>
      </w:pPr>
      <w:r w:rsidRPr="00D96764">
        <w:rPr>
          <w:rFonts w:cs="Times New Roman"/>
        </w:rPr>
        <w:t xml:space="preserve">But modified and newer models already deal better with some of these problems, sometimes by combining several architectures, </w:t>
      </w:r>
      <w:r w:rsidR="00CE793D">
        <w:rPr>
          <w:rFonts w:cs="Times New Roman"/>
        </w:rPr>
        <w:t>and</w:t>
      </w:r>
      <w:r w:rsidR="00632E25">
        <w:rPr>
          <w:rFonts w:cs="Times New Roman"/>
        </w:rPr>
        <w:t xml:space="preserve"> </w:t>
      </w:r>
      <w:r w:rsidR="00033354">
        <w:rPr>
          <w:rFonts w:cs="Times New Roman"/>
        </w:rPr>
        <w:t>we can easily imagine a future in which it will become increasingly difficult</w:t>
      </w:r>
      <w:r w:rsidR="00537E51">
        <w:rPr>
          <w:rFonts w:cs="Times New Roman"/>
        </w:rPr>
        <w:t xml:space="preserve"> and often impossible</w:t>
      </w:r>
      <w:r w:rsidR="00033354">
        <w:rPr>
          <w:rFonts w:cs="Times New Roman"/>
        </w:rPr>
        <w:t xml:space="preserve"> to detect such failures</w:t>
      </w:r>
      <w:r w:rsidR="00033354" w:rsidRPr="001F2ABF">
        <w:rPr>
          <w:rFonts w:cs="Times New Roman"/>
        </w:rPr>
        <w:t xml:space="preserve">. </w:t>
      </w:r>
      <w:r w:rsidR="00033354">
        <w:rPr>
          <w:rFonts w:cs="Times New Roman"/>
        </w:rPr>
        <w:t xml:space="preserve">As </w:t>
      </w:r>
      <w:r w:rsidR="00E543E3">
        <w:rPr>
          <w:rFonts w:cs="Times New Roman"/>
        </w:rPr>
        <w:t>noted above</w:t>
      </w:r>
      <w:r w:rsidR="00033354">
        <w:rPr>
          <w:rFonts w:cs="Times New Roman"/>
        </w:rPr>
        <w:t>, already</w:t>
      </w:r>
      <w:r w:rsidR="00033354" w:rsidRPr="001F2ABF">
        <w:rPr>
          <w:rFonts w:cs="Times New Roman"/>
        </w:rPr>
        <w:t xml:space="preserve"> </w:t>
      </w:r>
      <w:r w:rsidR="00033354">
        <w:rPr>
          <w:rFonts w:cs="Times New Roman"/>
        </w:rPr>
        <w:t>today the performance is impressive enough to convince a</w:t>
      </w:r>
      <w:r w:rsidR="007E0D49">
        <w:rPr>
          <w:rFonts w:cs="Times New Roman"/>
        </w:rPr>
        <w:t xml:space="preserve"> growi</w:t>
      </w:r>
      <w:r w:rsidR="00033354">
        <w:rPr>
          <w:rFonts w:cs="Times New Roman"/>
        </w:rPr>
        <w:t xml:space="preserve">ng number of people </w:t>
      </w:r>
      <w:r w:rsidR="0036797A">
        <w:rPr>
          <w:rFonts w:cs="Times New Roman"/>
        </w:rPr>
        <w:t xml:space="preserve">and even experts </w:t>
      </w:r>
      <w:r w:rsidR="00033354">
        <w:rPr>
          <w:rFonts w:cs="Times New Roman"/>
        </w:rPr>
        <w:t xml:space="preserve">that LLMs </w:t>
      </w:r>
      <w:r w:rsidR="003C0D91">
        <w:rPr>
          <w:rFonts w:cs="Times New Roman"/>
        </w:rPr>
        <w:t>really do</w:t>
      </w:r>
      <w:r w:rsidR="00033354">
        <w:rPr>
          <w:rFonts w:cs="Times New Roman"/>
        </w:rPr>
        <w:t xml:space="preserve"> understand utterances and possibly have sentience. Even if the</w:t>
      </w:r>
      <w:r w:rsidR="00D02535">
        <w:rPr>
          <w:rFonts w:cs="Times New Roman"/>
        </w:rPr>
        <w:t xml:space="preserve">y are wrong, </w:t>
      </w:r>
      <w:r w:rsidR="00033354">
        <w:rPr>
          <w:rFonts w:cs="Times New Roman"/>
        </w:rPr>
        <w:t>the very belief of these experts show</w:t>
      </w:r>
      <w:r w:rsidR="0025630F">
        <w:rPr>
          <w:rFonts w:cs="Times New Roman"/>
        </w:rPr>
        <w:t>s</w:t>
      </w:r>
      <w:r w:rsidR="00033354">
        <w:rPr>
          <w:rFonts w:cs="Times New Roman"/>
        </w:rPr>
        <w:t xml:space="preserve"> that humanity may have just </w:t>
      </w:r>
      <w:r w:rsidR="0043729A">
        <w:rPr>
          <w:rFonts w:cs="Times New Roman"/>
        </w:rPr>
        <w:t>gone</w:t>
      </w:r>
      <w:r w:rsidR="00033354">
        <w:rPr>
          <w:rFonts w:cs="Times New Roman"/>
        </w:rPr>
        <w:t xml:space="preserve"> through a historic moment: the Turing </w:t>
      </w:r>
      <w:r w:rsidR="0025630F" w:rsidRPr="0025630F">
        <w:rPr>
          <w:rFonts w:cs="Times New Roman"/>
        </w:rPr>
        <w:t xml:space="preserve">Test </w:t>
      </w:r>
      <w:r w:rsidR="00033354">
        <w:rPr>
          <w:rFonts w:cs="Times New Roman"/>
        </w:rPr>
        <w:t xml:space="preserve">has been passed in some form, not </w:t>
      </w:r>
      <w:r w:rsidR="002F69A5">
        <w:rPr>
          <w:rFonts w:cs="Times New Roman"/>
        </w:rPr>
        <w:t xml:space="preserve">as an explicit test </w:t>
      </w:r>
      <w:r w:rsidR="00033354">
        <w:rPr>
          <w:rFonts w:cs="Times New Roman"/>
        </w:rPr>
        <w:t>under contrived experimental conditions, but unplanned and in the wild.</w:t>
      </w:r>
      <w:r w:rsidR="00A0281D">
        <w:rPr>
          <w:rFonts w:cs="Times New Roman"/>
        </w:rPr>
        <w:t xml:space="preserve"> Even though </w:t>
      </w:r>
      <w:r w:rsidR="00261421">
        <w:rPr>
          <w:rFonts w:cs="Times New Roman"/>
        </w:rPr>
        <w:t>a serious</w:t>
      </w:r>
      <w:r w:rsidR="00A0281D" w:rsidRPr="00AB66F3">
        <w:rPr>
          <w:rFonts w:cs="Times New Roman"/>
        </w:rPr>
        <w:t xml:space="preserve"> Turing Test is </w:t>
      </w:r>
      <w:r w:rsidR="00D4068A">
        <w:rPr>
          <w:rFonts w:cs="Times New Roman"/>
        </w:rPr>
        <w:t>more intricate than usually thought</w:t>
      </w:r>
      <w:r w:rsidR="00A0281D">
        <w:rPr>
          <w:rFonts w:cs="Times New Roman"/>
        </w:rPr>
        <w:t xml:space="preserve"> </w:t>
      </w:r>
      <w:r w:rsidR="00A0281D">
        <w:rPr>
          <w:rFonts w:cs="Times New Roman"/>
        </w:rPr>
        <w:fldChar w:fldCharType="begin"/>
      </w:r>
      <w:r w:rsidR="001E49ED">
        <w:rPr>
          <w:rFonts w:cs="Times New Roman"/>
        </w:rPr>
        <w:instrText xml:space="preserve"> ADDIN ZOTERO_ITEM CSL_CITATION {"citationID":"Yi7EJVXf","properties":{"formattedCitation":"(Durt 2022)","plainCitation":"(Durt 2022)","noteIndex":0},"citationItems":[{"id":28701,"uris":["http://zotero.org/users/6547755/items/ABBXP96Z"],"itemData":{"id":28701,"type":"chapter","container-title":"The Cambridge Handbook of Responsible Artificial Intelligence","edition":"1","ISBN":"978-1-00-920789-8","language":"en","note":"DOI: 10.1017/9781009207898.007","page":"67-82","publisher":"Cambridge University Press","source":"DOI.org (Crossref)","title":"Artificial Intelligence and Its Integration into the Human Lifeworld","URL":"https://www.cambridge.org/core/product/identifier/9781009207898%23CN-bp-5/type/book_part","editor":[{"family":"Voeneky","given":"Silja"},{"family":"Kellmeyer","given":"Philipp"},{"family":"Mueller","given":"Oliver"},{"family":"Burgard","given":"Wolfram"}],"author":[{"family":"Durt","given":"Christoph"}],"accessed":{"date-parts":[["2022",12,9]]},"issued":{"date-parts":[["2022",11,17]]}}}],"schema":"https://github.com/citation-style-language/schema/raw/master/csl-citation.json"} </w:instrText>
      </w:r>
      <w:r w:rsidR="00A0281D">
        <w:rPr>
          <w:rFonts w:cs="Times New Roman"/>
        </w:rPr>
        <w:fldChar w:fldCharType="separate"/>
      </w:r>
      <w:r w:rsidR="001E49ED">
        <w:rPr>
          <w:rFonts w:cs="Times New Roman"/>
          <w:noProof/>
        </w:rPr>
        <w:t>(Durt 2022)</w:t>
      </w:r>
      <w:r w:rsidR="00A0281D">
        <w:rPr>
          <w:rFonts w:cs="Times New Roman"/>
        </w:rPr>
        <w:fldChar w:fldCharType="end"/>
      </w:r>
      <w:r w:rsidR="00A0281D" w:rsidRPr="00AB66F3">
        <w:rPr>
          <w:rFonts w:cs="Times New Roman"/>
        </w:rPr>
        <w:t xml:space="preserve">, </w:t>
      </w:r>
      <w:r w:rsidR="00A0281D">
        <w:rPr>
          <w:rFonts w:cs="Times New Roman"/>
        </w:rPr>
        <w:t>i</w:t>
      </w:r>
      <w:r w:rsidR="006C0A2D">
        <w:rPr>
          <w:rFonts w:cs="Times New Roman"/>
        </w:rPr>
        <w:t>t is now very imaginable that the Turing test will soon be passed under certain experimental conditions</w:t>
      </w:r>
      <w:r w:rsidR="000C1D14">
        <w:rPr>
          <w:rFonts w:cs="Times New Roman"/>
        </w:rPr>
        <w:t>. Y</w:t>
      </w:r>
      <w:r w:rsidR="00DF7307">
        <w:rPr>
          <w:rFonts w:cs="Times New Roman"/>
        </w:rPr>
        <w:t>et</w:t>
      </w:r>
      <w:r w:rsidR="000C1D14">
        <w:rPr>
          <w:rFonts w:cs="Times New Roman"/>
        </w:rPr>
        <w:t>,</w:t>
      </w:r>
      <w:r w:rsidR="006C0A2D">
        <w:rPr>
          <w:rFonts w:cs="Times New Roman"/>
        </w:rPr>
        <w:t xml:space="preserve"> a public that is increasingly used to text</w:t>
      </w:r>
      <w:r w:rsidR="005C0195">
        <w:rPr>
          <w:rFonts w:cs="Times New Roman"/>
        </w:rPr>
        <w:t>s</w:t>
      </w:r>
      <w:r w:rsidR="006C0A2D">
        <w:rPr>
          <w:rFonts w:cs="Times New Roman"/>
        </w:rPr>
        <w:t xml:space="preserve"> produced by LLMs may not even be surprised. At least some of the capacities </w:t>
      </w:r>
      <w:r w:rsidR="00A72E2F">
        <w:rPr>
          <w:rFonts w:cs="Times New Roman"/>
        </w:rPr>
        <w:t>of LLMs</w:t>
      </w:r>
      <w:r w:rsidR="008A2D15">
        <w:rPr>
          <w:rFonts w:cs="Times New Roman"/>
        </w:rPr>
        <w:t xml:space="preserve"> had been </w:t>
      </w:r>
      <w:r w:rsidR="003A4892">
        <w:rPr>
          <w:rFonts w:cs="Times New Roman"/>
        </w:rPr>
        <w:t>ascribed</w:t>
      </w:r>
      <w:r w:rsidR="008A2D15">
        <w:rPr>
          <w:rFonts w:cs="Times New Roman"/>
        </w:rPr>
        <w:t xml:space="preserve"> to a future </w:t>
      </w:r>
      <w:r w:rsidR="003A4892">
        <w:rPr>
          <w:rFonts w:cs="Times New Roman"/>
        </w:rPr>
        <w:t>AI that</w:t>
      </w:r>
      <w:r w:rsidR="00F714CE">
        <w:rPr>
          <w:rFonts w:cs="Times New Roman"/>
        </w:rPr>
        <w:t xml:space="preserve"> understand</w:t>
      </w:r>
      <w:r w:rsidR="003A4892">
        <w:rPr>
          <w:rFonts w:cs="Times New Roman"/>
        </w:rPr>
        <w:t>s</w:t>
      </w:r>
      <w:r w:rsidR="00F714CE">
        <w:rPr>
          <w:rFonts w:cs="Times New Roman"/>
        </w:rPr>
        <w:t xml:space="preserve"> and </w:t>
      </w:r>
      <w:r w:rsidR="003A4892">
        <w:rPr>
          <w:rFonts w:cs="Times New Roman"/>
        </w:rPr>
        <w:t xml:space="preserve">has </w:t>
      </w:r>
      <w:r w:rsidR="00F714CE">
        <w:rPr>
          <w:rFonts w:cs="Times New Roman"/>
        </w:rPr>
        <w:t>sentience</w:t>
      </w:r>
      <w:r w:rsidR="005C3652">
        <w:rPr>
          <w:rFonts w:cs="Times New Roman"/>
        </w:rPr>
        <w:t xml:space="preserve">, but </w:t>
      </w:r>
      <w:r w:rsidR="00B5199A">
        <w:rPr>
          <w:rFonts w:cs="Times New Roman"/>
        </w:rPr>
        <w:t>LLMs</w:t>
      </w:r>
      <w:r w:rsidR="00AA0940">
        <w:rPr>
          <w:rFonts w:cs="Times New Roman"/>
        </w:rPr>
        <w:t xml:space="preserve"> </w:t>
      </w:r>
      <w:r w:rsidR="002B4B6E">
        <w:rPr>
          <w:rFonts w:cs="Times New Roman"/>
        </w:rPr>
        <w:t xml:space="preserve">look very different from the </w:t>
      </w:r>
      <w:r w:rsidR="00B5199A">
        <w:rPr>
          <w:rFonts w:cs="Times New Roman"/>
        </w:rPr>
        <w:t xml:space="preserve">typical </w:t>
      </w:r>
      <w:r w:rsidR="002B4B6E">
        <w:rPr>
          <w:rFonts w:cs="Times New Roman"/>
        </w:rPr>
        <w:t>imagination</w:t>
      </w:r>
      <w:r w:rsidR="005C442B">
        <w:rPr>
          <w:rFonts w:cs="Times New Roman"/>
        </w:rPr>
        <w:t>s</w:t>
      </w:r>
      <w:r w:rsidR="006C0A2D">
        <w:rPr>
          <w:rFonts w:cs="Times New Roman"/>
        </w:rPr>
        <w:t xml:space="preserve">. </w:t>
      </w:r>
      <w:r w:rsidR="00337D9D">
        <w:rPr>
          <w:rFonts w:cs="Times New Roman"/>
        </w:rPr>
        <w:t xml:space="preserve">A new era of </w:t>
      </w:r>
      <w:r w:rsidR="00284390">
        <w:rPr>
          <w:rFonts w:cs="Times New Roman"/>
        </w:rPr>
        <w:t>AI has arrived.</w:t>
      </w:r>
    </w:p>
    <w:p w14:paraId="7F64CB4F" w14:textId="77777777" w:rsidR="00913C9C" w:rsidRDefault="00913C9C" w:rsidP="00033354">
      <w:pPr>
        <w:rPr>
          <w:rFonts w:cs="Times New Roman"/>
        </w:rPr>
      </w:pPr>
    </w:p>
    <w:p w14:paraId="58DB01B3" w14:textId="6F46DFB8" w:rsidR="00913C9C" w:rsidRPr="00913C9C" w:rsidRDefault="00127A30" w:rsidP="00F534A9">
      <w:pPr>
        <w:pStyle w:val="Heading3"/>
        <w:rPr>
          <w:rFonts w:eastAsia="Times New Roman"/>
        </w:rPr>
      </w:pPr>
      <w:r>
        <w:t xml:space="preserve">Going </w:t>
      </w:r>
      <w:r w:rsidRPr="00127A30">
        <w:t xml:space="preserve">Beyond </w:t>
      </w:r>
      <w:r w:rsidR="00FE2AB9">
        <w:t>Updates of Classical Arguments</w:t>
      </w:r>
      <w:r w:rsidR="00913C9C" w:rsidRPr="001F2ABF">
        <w:t xml:space="preserve"> </w:t>
      </w:r>
    </w:p>
    <w:p w14:paraId="05BCAA89" w14:textId="77777777" w:rsidR="00913C9C" w:rsidRDefault="00913C9C" w:rsidP="00033354">
      <w:pPr>
        <w:rPr>
          <w:rFonts w:cs="Times New Roman"/>
        </w:rPr>
      </w:pPr>
    </w:p>
    <w:p w14:paraId="3B9416DF" w14:textId="1FC6E3F8" w:rsidR="004F7B4E" w:rsidRDefault="00E27270" w:rsidP="00033354">
      <w:pPr>
        <w:rPr>
          <w:rFonts w:cs="Times New Roman"/>
        </w:rPr>
      </w:pPr>
      <w:r w:rsidRPr="00E27270">
        <w:rPr>
          <w:rFonts w:cs="Times New Roman"/>
        </w:rPr>
        <w:t xml:space="preserve">The </w:t>
      </w:r>
      <w:r>
        <w:rPr>
          <w:rFonts w:cs="Times New Roman"/>
        </w:rPr>
        <w:t xml:space="preserve">advances of real existing AI allow a new view on the technology and its interactions with human language and mind. </w:t>
      </w:r>
      <w:proofErr w:type="gramStart"/>
      <w:r w:rsidR="42D51DF8" w:rsidRPr="42D51DF8">
        <w:rPr>
          <w:rFonts w:cs="Times New Roman"/>
        </w:rPr>
        <w:t xml:space="preserve">Leaving aside the headline-grabbing proclamations of artificial </w:t>
      </w:r>
      <w:r w:rsidR="00CF7CC9">
        <w:rPr>
          <w:rFonts w:cs="Times New Roman"/>
        </w:rPr>
        <w:t>sentience</w:t>
      </w:r>
      <w:r w:rsidR="42D51DF8" w:rsidRPr="42D51DF8">
        <w:rPr>
          <w:rFonts w:cs="Times New Roman"/>
        </w:rPr>
        <w:t xml:space="preserve"> and understanding, it</w:t>
      </w:r>
      <w:proofErr w:type="gramEnd"/>
      <w:r w:rsidR="42D51DF8" w:rsidRPr="42D51DF8">
        <w:rPr>
          <w:rFonts w:cs="Times New Roman"/>
        </w:rPr>
        <w:t xml:space="preserve"> is evident that the surprising extent to which these LLMs have succeeded in practice entails that several long-standing theoretical debates about the limits of AI need </w:t>
      </w:r>
      <w:r w:rsidR="00FD4985">
        <w:rPr>
          <w:rFonts w:cs="Times New Roman"/>
        </w:rPr>
        <w:t xml:space="preserve">at least </w:t>
      </w:r>
      <w:r w:rsidR="42D51DF8" w:rsidRPr="42D51DF8">
        <w:rPr>
          <w:rFonts w:cs="Times New Roman"/>
        </w:rPr>
        <w:t>to be updated</w:t>
      </w:r>
      <w:r w:rsidR="00E63849">
        <w:rPr>
          <w:rFonts w:cs="Times New Roman"/>
        </w:rPr>
        <w:t>,</w:t>
      </w:r>
      <w:r w:rsidR="00FD4985">
        <w:rPr>
          <w:rFonts w:cs="Times New Roman"/>
        </w:rPr>
        <w:t xml:space="preserve"> </w:t>
      </w:r>
      <w:r w:rsidR="00E63849">
        <w:rPr>
          <w:rFonts w:cs="Times New Roman"/>
        </w:rPr>
        <w:t>and possibly</w:t>
      </w:r>
      <w:r w:rsidR="003B6652">
        <w:rPr>
          <w:rFonts w:cs="Times New Roman"/>
        </w:rPr>
        <w:t>, as we argue in this pap</w:t>
      </w:r>
      <w:r w:rsidR="00247450">
        <w:rPr>
          <w:rFonts w:cs="Times New Roman"/>
        </w:rPr>
        <w:t>er,</w:t>
      </w:r>
      <w:r w:rsidR="00E63849">
        <w:rPr>
          <w:rFonts w:cs="Times New Roman"/>
        </w:rPr>
        <w:t xml:space="preserve"> revised in view of their presuppositions. </w:t>
      </w:r>
      <w:r w:rsidR="001F6474">
        <w:rPr>
          <w:rFonts w:cs="Times New Roman"/>
        </w:rPr>
        <w:t>This</w:t>
      </w:r>
      <w:r w:rsidR="00E63849">
        <w:rPr>
          <w:rFonts w:cs="Times New Roman"/>
        </w:rPr>
        <w:t xml:space="preserve"> </w:t>
      </w:r>
      <w:r w:rsidR="42D51DF8" w:rsidRPr="42D51DF8">
        <w:rPr>
          <w:rFonts w:cs="Times New Roman"/>
        </w:rPr>
        <w:t>includ</w:t>
      </w:r>
      <w:r w:rsidR="00E63849">
        <w:rPr>
          <w:rFonts w:cs="Times New Roman"/>
        </w:rPr>
        <w:t>e</w:t>
      </w:r>
      <w:r w:rsidR="001F6474">
        <w:rPr>
          <w:rFonts w:cs="Times New Roman"/>
        </w:rPr>
        <w:t>s</w:t>
      </w:r>
      <w:r w:rsidR="42D51DF8" w:rsidRPr="42D51DF8">
        <w:rPr>
          <w:rFonts w:cs="Times New Roman"/>
        </w:rPr>
        <w:t xml:space="preserve"> the common-sense knowledge problem </w:t>
      </w:r>
      <w:r w:rsidR="00033354" w:rsidRPr="42D51DF8">
        <w:rPr>
          <w:rFonts w:cs="Times New Roman"/>
        </w:rPr>
        <w:fldChar w:fldCharType="begin"/>
      </w:r>
      <w:r w:rsidR="005D2953">
        <w:rPr>
          <w:rFonts w:cs="Times New Roman"/>
        </w:rPr>
        <w:instrText xml:space="preserve"> ADDIN ZOTERO_ITEM CSL_CITATION {"citationID":"u2ZgZoJy","properties":{"formattedCitation":"(Dreyfus [1979] 1992)","plainCitation":"(Dreyfus [1979] 1992)","noteIndex":0},"citationItems":[{"id":"hosaWtgP/mBErfLU4","uris":["http://zotero.org/users/6547755/items/3ECWRL3L"],"itemData":{"id":10940,"type":"book","abstract":"Rev. ed. of What computers can't do, 1979.","event-place":"Cambridge, Mass.","ISBN":"978-0-585-33013-6","language":"English","note":"original-date: 1979\nOCLC: 1105547079","publisher":"MIT Press","publisher-place":"Cambridge, Mass.","source":"Open WorldCat","title":"What computers still can't do a critique of artificial reason","URL":"http://search.ebscohost.com/login.aspx?direct=true&amp;scope=site&amp;db=nlebk&amp;AN=48601","author":[{"family":"Dreyfus","given":"Hubert L"}],"accessed":{"date-parts":[["2019",8,16]]},"issued":{"date-parts":[["1992"]]}},"label":"page"}],"schema":"https://github.com/citation-style-language/schema/raw/master/csl-citation.json"} </w:instrText>
      </w:r>
      <w:r w:rsidR="00033354" w:rsidRPr="42D51DF8">
        <w:rPr>
          <w:rFonts w:cs="Times New Roman"/>
        </w:rPr>
        <w:fldChar w:fldCharType="separate"/>
      </w:r>
      <w:r w:rsidR="42D51DF8" w:rsidRPr="42D51DF8">
        <w:rPr>
          <w:rFonts w:cs="Times New Roman"/>
          <w:noProof/>
        </w:rPr>
        <w:t>(Dreyfus [1979] 1992)</w:t>
      </w:r>
      <w:r w:rsidR="00033354" w:rsidRPr="42D51DF8">
        <w:rPr>
          <w:rFonts w:cs="Times New Roman"/>
        </w:rPr>
        <w:fldChar w:fldCharType="end"/>
      </w:r>
      <w:r w:rsidR="42D51DF8" w:rsidRPr="42D51DF8">
        <w:rPr>
          <w:rFonts w:cs="Times New Roman"/>
        </w:rPr>
        <w:t xml:space="preserve">, the problem of producing semantics with </w:t>
      </w:r>
      <w:bookmarkStart w:id="8" w:name="_Hlk125705013"/>
      <w:r w:rsidR="42D51DF8" w:rsidRPr="42D51DF8">
        <w:rPr>
          <w:rFonts w:cs="Times New Roman"/>
        </w:rPr>
        <w:t xml:space="preserve">syntax </w:t>
      </w:r>
      <w:r w:rsidR="00033354" w:rsidRPr="42D51DF8">
        <w:rPr>
          <w:rFonts w:cs="Times New Roman"/>
        </w:rPr>
        <w:fldChar w:fldCharType="begin"/>
      </w:r>
      <w:r w:rsidR="00033354" w:rsidRPr="42D51DF8">
        <w:rPr>
          <w:rFonts w:cs="Times New Roman"/>
        </w:rPr>
        <w:instrText xml:space="preserve"> ADDIN ZOTERO_ITEM CSL_CITATION {"citationID":"ncfXQogO","properties":{"formattedCitation":"(Searle 1980)","plainCitation":"(Searle 1980)","noteIndex":0},"citationItems":[{"id":5588,"uris":["http://zotero.org/users/6547755/items/UGKJQW83"],"itemData":{"id":5588,"type":"article-journal","container-title":"Behavioral and Brain Sciences","DOI":"10.1017/S0140525X00005756","ISSN":"0140-525X, 1469-1825","issue":"03","language":"en","page":"417–457","source":"CrossRef","title":"Minds, brains, and programs","volume":"3","author":[{"family":"Searle","given":"John R."}],"accessed":{"date-parts":[["2017",10,20]]},"issued":{"date-parts":[["1980",9]]}}}],"schema":"https://github.com/citation-style-language/schema/raw/master/csl-citation.json"} </w:instrText>
      </w:r>
      <w:r w:rsidR="00033354" w:rsidRPr="42D51DF8">
        <w:rPr>
          <w:rFonts w:cs="Times New Roman"/>
        </w:rPr>
        <w:fldChar w:fldCharType="separate"/>
      </w:r>
      <w:r w:rsidR="42D51DF8" w:rsidRPr="42D51DF8">
        <w:rPr>
          <w:rFonts w:cs="Times New Roman"/>
          <w:noProof/>
        </w:rPr>
        <w:t>(Searle 1980)</w:t>
      </w:r>
      <w:r w:rsidR="00033354" w:rsidRPr="42D51DF8">
        <w:rPr>
          <w:rFonts w:cs="Times New Roman"/>
        </w:rPr>
        <w:fldChar w:fldCharType="end"/>
      </w:r>
      <w:r w:rsidR="42D51DF8" w:rsidRPr="42D51DF8">
        <w:rPr>
          <w:rFonts w:cs="Times New Roman"/>
        </w:rPr>
        <w:t xml:space="preserve">, </w:t>
      </w:r>
      <w:bookmarkEnd w:id="8"/>
      <w:r w:rsidR="42D51DF8" w:rsidRPr="42D51DF8">
        <w:rPr>
          <w:rFonts w:cs="Times New Roman"/>
        </w:rPr>
        <w:t xml:space="preserve">the </w:t>
      </w:r>
      <w:bookmarkStart w:id="9" w:name="_Hlk125539751"/>
      <w:r w:rsidR="42D51DF8" w:rsidRPr="42D51DF8">
        <w:rPr>
          <w:rFonts w:cs="Times New Roman"/>
        </w:rPr>
        <w:t xml:space="preserve">frame problem </w:t>
      </w:r>
      <w:r w:rsidR="00033354" w:rsidRPr="42D51DF8">
        <w:rPr>
          <w:rFonts w:cs="Times New Roman"/>
        </w:rPr>
        <w:fldChar w:fldCharType="begin"/>
      </w:r>
      <w:r w:rsidR="00033354" w:rsidRPr="42D51DF8">
        <w:rPr>
          <w:rFonts w:cs="Times New Roman"/>
        </w:rPr>
        <w:instrText xml:space="preserve"> ADDIN ZOTERO_ITEM CSL_CITATION {"citationID":"gTlP59nU","properties":{"formattedCitation":"(Pylyshyn 1987)","plainCitation":"(Pylyshyn 1987)","noteIndex":0},"citationItems":[{"id":26581,"uris":["http://zotero.org/users/6547755/items/CGFMCKH9"],"itemData":{"id":26581,"type":"book","call-number":"Q335 .R63 1987","collection-title":"Theoretical issues in cognitive science","event-place":"Norwood, N.J","ISBN":"978-0-89391-371-7","language":"en","number-of-pages":"156","publisher":"Ablex","publisher-place":"Norwood, N.J","source":"Library of Congress ISBN","title":"The Robot's dilemma: the frame problem in artificial intelligence","title-short":"The Robot's dilemma","editor":[{"family":"Pylyshyn","given":"Zenon W."}],"issued":{"date-parts":[["1987"]]}}}],"schema":"https://github.com/citation-style-language/schema/raw/master/csl-citation.json"} </w:instrText>
      </w:r>
      <w:r w:rsidR="00033354" w:rsidRPr="42D51DF8">
        <w:rPr>
          <w:rFonts w:cs="Times New Roman"/>
        </w:rPr>
        <w:fldChar w:fldCharType="separate"/>
      </w:r>
      <w:r w:rsidR="42D51DF8" w:rsidRPr="42D51DF8">
        <w:rPr>
          <w:rFonts w:cs="Times New Roman"/>
          <w:noProof/>
        </w:rPr>
        <w:t>(Pylyshyn 1987)</w:t>
      </w:r>
      <w:r w:rsidR="00033354" w:rsidRPr="42D51DF8">
        <w:rPr>
          <w:rFonts w:cs="Times New Roman"/>
        </w:rPr>
        <w:fldChar w:fldCharType="end"/>
      </w:r>
      <w:bookmarkEnd w:id="9"/>
      <w:r w:rsidR="42D51DF8" w:rsidRPr="42D51DF8">
        <w:rPr>
          <w:rFonts w:cs="Times New Roman"/>
        </w:rPr>
        <w:t xml:space="preserve">, and the symbol grounding problem </w:t>
      </w:r>
      <w:r w:rsidR="00033354" w:rsidRPr="42D51DF8">
        <w:rPr>
          <w:rFonts w:cs="Times New Roman"/>
        </w:rPr>
        <w:fldChar w:fldCharType="begin"/>
      </w:r>
      <w:r w:rsidR="00033354" w:rsidRPr="42D51DF8">
        <w:rPr>
          <w:rFonts w:cs="Times New Roman"/>
        </w:rPr>
        <w:instrText xml:space="preserve"> ADDIN ZOTERO_ITEM CSL_CITATION {"citationID":"41RDYmjC","properties":{"formattedCitation":"(Harnad 1990)","plainCitation":"(Harnad 1990)","noteIndex":0},"citationItems":[{"id":26586,"uris":["http://zotero.org/users/6547755/items/HNDJZCBR"],"itemData":{"id":26586,"type":"article-journal","container-title":"Physica D","issue":"41","language":"en","page":"335-346","source":"Zotero","title":"The Symbol Grounding Problem","volume":"D","author":[{"family":"Harnad","given":"Stevan"}],"issued":{"date-parts":[["1990"]]}}}],"schema":"https://github.com/citation-style-language/schema/raw/master/csl-citation.json"} </w:instrText>
      </w:r>
      <w:r w:rsidR="00033354" w:rsidRPr="42D51DF8">
        <w:rPr>
          <w:rFonts w:cs="Times New Roman"/>
        </w:rPr>
        <w:fldChar w:fldCharType="separate"/>
      </w:r>
      <w:r w:rsidR="42D51DF8" w:rsidRPr="42D51DF8">
        <w:rPr>
          <w:rFonts w:cs="Times New Roman"/>
          <w:noProof/>
        </w:rPr>
        <w:t>(Harnad 1990)</w:t>
      </w:r>
      <w:r w:rsidR="00033354" w:rsidRPr="42D51DF8">
        <w:rPr>
          <w:rFonts w:cs="Times New Roman"/>
        </w:rPr>
        <w:fldChar w:fldCharType="end"/>
      </w:r>
      <w:r w:rsidR="42D51DF8" w:rsidRPr="42D51DF8">
        <w:rPr>
          <w:rFonts w:cs="Times New Roman"/>
        </w:rPr>
        <w:t>, which</w:t>
      </w:r>
      <w:r w:rsidR="00745223">
        <w:rPr>
          <w:rFonts w:cs="Times New Roman"/>
        </w:rPr>
        <w:t xml:space="preserve"> have</w:t>
      </w:r>
      <w:r w:rsidR="42D51DF8" w:rsidRPr="42D51DF8">
        <w:rPr>
          <w:rFonts w:cs="Times New Roman"/>
        </w:rPr>
        <w:t xml:space="preserve"> recently received </w:t>
      </w:r>
      <w:r w:rsidR="00745223">
        <w:rPr>
          <w:rFonts w:cs="Times New Roman"/>
        </w:rPr>
        <w:t>re</w:t>
      </w:r>
      <w:r w:rsidR="42D51DF8" w:rsidRPr="42D51DF8">
        <w:rPr>
          <w:rFonts w:cs="Times New Roman"/>
        </w:rPr>
        <w:t>new</w:t>
      </w:r>
      <w:r w:rsidR="00745223">
        <w:rPr>
          <w:rFonts w:cs="Times New Roman"/>
        </w:rPr>
        <w:t>ed</w:t>
      </w:r>
      <w:r w:rsidR="42D51DF8" w:rsidRPr="42D51DF8">
        <w:rPr>
          <w:rFonts w:cs="Times New Roman"/>
        </w:rPr>
        <w:t xml:space="preserve"> attention with </w:t>
      </w:r>
      <w:r w:rsidR="00745223">
        <w:rPr>
          <w:rFonts w:cs="Times New Roman"/>
        </w:rPr>
        <w:t>respect</w:t>
      </w:r>
      <w:r w:rsidR="42D51DF8" w:rsidRPr="42D51DF8">
        <w:rPr>
          <w:rFonts w:cs="Times New Roman"/>
        </w:rPr>
        <w:t xml:space="preserve"> to LLMs </w:t>
      </w:r>
      <w:r w:rsidR="00033354" w:rsidRPr="42D51DF8">
        <w:rPr>
          <w:rFonts w:cs="Times New Roman"/>
        </w:rPr>
        <w:fldChar w:fldCharType="begin"/>
      </w:r>
      <w:r w:rsidR="00671572">
        <w:rPr>
          <w:rFonts w:cs="Times New Roman"/>
        </w:rPr>
        <w:instrText xml:space="preserve"> ADDIN ZOTERO_ITEM CSL_CITATION {"citationID":"rpxKFY08","properties":{"formattedCitation":"(Matuszek 2018; 2018; Silberer and Lapata 2014; Ilharco, Zhang, and Baldridge 2019; Bisk et al. 2020)","plainCitation":"(Matuszek 2018; 2018; Silberer and Lapata 2014; Ilharco, Zhang, and Baldridge 2019; Bisk et al. 2020)","noteIndex":0},"citationItems":[{"id":27265,"uris":["http://zotero.org/users/6547755/items/T7AAZ5DH"],"itemData":{"id":27265,"type":"paper-conference","container-title":"Proceedings of the 27th International Joint Conference on Artificial Intelligence (IJCAI)","event-place":"Stockholm, Sweden","publisher-place":"Stockholm, Sweden","title":"Grounded Language Learning: Where Robotics and NLP Meet (early career spotlight)","URL":"https://www.ijcai.org/Proceedings/2018/0810.pdf","author":[{"family":"Matuszek","given":"Cynthia"}],"issued":{"date-parts":[["2018",7]]}},"label":"page"},{"id":27265,"uris":["http://zotero.org/users/6547755/items/T7AAZ5DH"],"itemData":{"id":27265,"type":"paper-conference","container-title":"Proceedings of the 27th International Joint Conference on Artificial Intelligence (IJCAI)","event-place":"Stockholm, Sweden","publisher-place":"Stockholm, Sweden","title":"Grounded Language Learning: Where Robotics and NLP Meet (early career spotlight)","URL":"https://www.ijcai.org/Proceedings/2018/0810.pdf","author":[{"family":"Matuszek","given":"Cynthia"}],"issued":{"date-parts":[["2018",7]]}},"label":"page"},{"id":27397,"uris":["http://zotero.org/users/6547755/items/VI7JSN29"],"itemData":{"id":27397,"type":"paper-conference","container-title":"Proceedings of the 52nd Annual Meeting of the Association for Computational Linguistics (Volume 1: Long Papers)","DOI":"10.3115/v1/P14-1068","event-place":"Baltimore, Maryland","page":"721–732","publisher-place":"Baltimore, Maryland","title":"Learning Grounded Meaning Representations with Autoencoders","URL":"https://www.aclweb.org/anthology/P14-1068","author":[{"family":"Silberer","given":"Carina"},{"family":"Lapata","given":"Mirella"}],"issued":{"date-parts":[["2014",6]]}},"label":"page"},{"id":27387,"uris":["http://zotero.org/users/6547755/items/A2PBE2QI"],"itemData":{"id":27387,"type":"paper-conference","container-title":"Proceedings of the 23rd Conference on Computational Natural Language Learning (CoNLL)","DOI":"10.18653/v1/K19-1006","event-place":"Hong Kong, China","page":"55–65","publisher-place":"Hong Kong, China","title":"Large-Scale Representation Learning from Visually Grounded Untranscribed Speech","URL":"https://www.aclweb.org/anthology/K19-1006","author":[{"family":"Ilharco","given":"Gabriel"},{"family":"Zhang","given":"Yuan"},{"family":"Baldridge","given":"Jason"}],"issued":{"date-parts":[["2019",11]]}},"label":"page"},{"id":26854,"uris":["http://zotero.org/users/6547755/items/RFISN8XV"],"itemData":{"id":26854,"type":"article","abstract":"Language understanding research is held back by a failure to relate language to the physical world it describes and to the social interactions it facilitates. Despite the incredible effectiveness of language processing models to tackle tasks after being trained on text alone, successful linguistic communication relies on a shared experience of the world. It is this shared experience that makes utterances meaningful.","language":"en","note":"arXiv:2004.10151 [cs]","number":"arXiv:2004.10151","publisher":"arXiv","source":"arXiv.org","title":"Experience Grounds Language","URL":"http://arxiv.org/abs/2004.10151","author":[{"family":"Bisk","given":"Yonatan"},{"family":"Holtzman","given":"Ari"},{"family":"Thomason","given":"Jesse"},{"family":"Andreas","given":"Jacob"},{"family":"Bengio","given":"Yoshua"},{"family":"Chai","given":"Joyce"},{"family":"Lapata","given":"Mirella"},{"family":"Lazaridou","given":"Angeliki"},{"family":"May","given":"Jonathan"},{"family":"Nisnevich","given":"Aleksandr"},{"family":"Pinto","given":"Nicolas"},{"family":"Turian","given":"Joseph"}],"accessed":{"date-parts":[["2022",10,10]]},"issued":{"date-parts":[["2020",11,1]]}},"label":"page"}],"schema":"https://github.com/citation-style-language/schema/raw/master/csl-citation.json"} </w:instrText>
      </w:r>
      <w:r w:rsidR="00033354" w:rsidRPr="42D51DF8">
        <w:rPr>
          <w:rFonts w:cs="Times New Roman"/>
        </w:rPr>
        <w:fldChar w:fldCharType="separate"/>
      </w:r>
      <w:r w:rsidR="00671572">
        <w:rPr>
          <w:rFonts w:cs="Times New Roman"/>
          <w:noProof/>
        </w:rPr>
        <w:t>(Matuszek 2018; 2018; Silberer and Lapata 2014; Ilharco, Zhang, and Baldridge 2019; Bisk et al. 2020)</w:t>
      </w:r>
      <w:r w:rsidR="00033354" w:rsidRPr="42D51DF8">
        <w:rPr>
          <w:rFonts w:cs="Times New Roman"/>
        </w:rPr>
        <w:fldChar w:fldCharType="end"/>
      </w:r>
      <w:r w:rsidR="42D51DF8" w:rsidRPr="42D51DF8">
        <w:rPr>
          <w:rFonts w:cs="Times New Roman"/>
        </w:rPr>
        <w:t xml:space="preserve">. </w:t>
      </w:r>
    </w:p>
    <w:p w14:paraId="5ECE1469" w14:textId="77777777" w:rsidR="004F7B4E" w:rsidRDefault="004F7B4E" w:rsidP="00033354">
      <w:pPr>
        <w:rPr>
          <w:rFonts w:cs="Times New Roman"/>
        </w:rPr>
      </w:pPr>
    </w:p>
    <w:p w14:paraId="38B677A4" w14:textId="0EF95973" w:rsidR="002606D5" w:rsidRDefault="42D51DF8" w:rsidP="00033354">
      <w:pPr>
        <w:rPr>
          <w:rFonts w:cs="Times New Roman"/>
        </w:rPr>
      </w:pPr>
      <w:r w:rsidRPr="42D51DF8">
        <w:rPr>
          <w:rFonts w:cs="Times New Roman"/>
        </w:rPr>
        <w:t xml:space="preserve">These classic arguments, drawing from both continental and analytical philosophical traditions, </w:t>
      </w:r>
      <w:r w:rsidR="00591889">
        <w:rPr>
          <w:rFonts w:cs="Times New Roman"/>
        </w:rPr>
        <w:t xml:space="preserve">are </w:t>
      </w:r>
      <w:r w:rsidRPr="42D51DF8">
        <w:rPr>
          <w:rFonts w:cs="Times New Roman"/>
        </w:rPr>
        <w:t xml:space="preserve">variations on a skeptical </w:t>
      </w:r>
      <w:r w:rsidR="007138FC">
        <w:rPr>
          <w:rFonts w:cs="Times New Roman"/>
        </w:rPr>
        <w:t>stance</w:t>
      </w:r>
      <w:r w:rsidRPr="42D51DF8">
        <w:rPr>
          <w:rFonts w:cs="Times New Roman"/>
        </w:rPr>
        <w:t xml:space="preserve"> that</w:t>
      </w:r>
      <w:r w:rsidR="009B78C5">
        <w:rPr>
          <w:rFonts w:cs="Times New Roman"/>
        </w:rPr>
        <w:t xml:space="preserve"> now</w:t>
      </w:r>
      <w:r w:rsidR="007138FC">
        <w:rPr>
          <w:rFonts w:cs="Times New Roman"/>
        </w:rPr>
        <w:t xml:space="preserve">, </w:t>
      </w:r>
      <w:r w:rsidRPr="42D51DF8">
        <w:rPr>
          <w:rFonts w:cs="Times New Roman"/>
        </w:rPr>
        <w:t xml:space="preserve">at least in some </w:t>
      </w:r>
      <w:r w:rsidR="007138FC">
        <w:rPr>
          <w:rFonts w:cs="Times New Roman"/>
        </w:rPr>
        <w:t>cases</w:t>
      </w:r>
      <w:r w:rsidR="00024538">
        <w:rPr>
          <w:rFonts w:cs="Times New Roman"/>
        </w:rPr>
        <w:t>,</w:t>
      </w:r>
      <w:r w:rsidR="007F11F5" w:rsidRPr="42D51DF8">
        <w:rPr>
          <w:rFonts w:cs="Times New Roman"/>
        </w:rPr>
        <w:t xml:space="preserve"> has </w:t>
      </w:r>
      <w:r w:rsidR="007F11F5">
        <w:rPr>
          <w:rFonts w:cs="Times New Roman"/>
        </w:rPr>
        <w:t>been rendered obsolete</w:t>
      </w:r>
      <w:r w:rsidR="00024538">
        <w:rPr>
          <w:rFonts w:cs="Times New Roman"/>
        </w:rPr>
        <w:t xml:space="preserve"> </w:t>
      </w:r>
      <w:r w:rsidRPr="42D51DF8">
        <w:rPr>
          <w:rFonts w:cs="Times New Roman"/>
        </w:rPr>
        <w:t xml:space="preserve">by practical advances. The original core idea </w:t>
      </w:r>
      <w:r w:rsidR="00314436">
        <w:rPr>
          <w:rFonts w:cs="Times New Roman"/>
        </w:rPr>
        <w:t>wa</w:t>
      </w:r>
      <w:r w:rsidR="00591889">
        <w:rPr>
          <w:rFonts w:cs="Times New Roman"/>
        </w:rPr>
        <w:t>s</w:t>
      </w:r>
      <w:r w:rsidRPr="42D51DF8">
        <w:rPr>
          <w:rFonts w:cs="Times New Roman"/>
        </w:rPr>
        <w:t xml:space="preserve"> that we can expect severe limit</w:t>
      </w:r>
      <w:r w:rsidR="00024538">
        <w:rPr>
          <w:rFonts w:cs="Times New Roman"/>
        </w:rPr>
        <w:t>ations</w:t>
      </w:r>
      <w:r w:rsidRPr="42D51DF8">
        <w:rPr>
          <w:rFonts w:cs="Times New Roman"/>
        </w:rPr>
        <w:t xml:space="preserve"> on AI</w:t>
      </w:r>
      <w:r w:rsidR="00A43B29">
        <w:rPr>
          <w:rFonts w:cs="Times New Roman"/>
        </w:rPr>
        <w:t>’</w:t>
      </w:r>
      <w:r w:rsidRPr="42D51DF8">
        <w:rPr>
          <w:rFonts w:cs="Times New Roman"/>
        </w:rPr>
        <w:t xml:space="preserve">s </w:t>
      </w:r>
      <w:r w:rsidR="00284356">
        <w:rPr>
          <w:rFonts w:cs="Times New Roman"/>
        </w:rPr>
        <w:t>ability</w:t>
      </w:r>
      <w:r w:rsidRPr="42D51DF8">
        <w:rPr>
          <w:rFonts w:cs="Times New Roman"/>
        </w:rPr>
        <w:t xml:space="preserve"> to process human language, because AI is intrinsically incapable of understanding meaning. But if the linguistic limitations are, or will soon be, </w:t>
      </w:r>
      <w:r w:rsidR="00547FB5" w:rsidRPr="42D51DF8">
        <w:rPr>
          <w:rFonts w:cs="Times New Roman"/>
        </w:rPr>
        <w:t xml:space="preserve">unrecognizable </w:t>
      </w:r>
      <w:r w:rsidRPr="42D51DF8">
        <w:rPr>
          <w:rFonts w:cs="Times New Roman"/>
        </w:rPr>
        <w:t xml:space="preserve">in at least some </w:t>
      </w:r>
      <w:r w:rsidR="000E2485">
        <w:rPr>
          <w:rFonts w:cs="Times New Roman"/>
        </w:rPr>
        <w:t>contexts</w:t>
      </w:r>
      <w:r w:rsidRPr="42D51DF8">
        <w:rPr>
          <w:rFonts w:cs="Times New Roman"/>
        </w:rPr>
        <w:t xml:space="preserve">, what does this mean </w:t>
      </w:r>
      <w:r w:rsidR="000E2485">
        <w:rPr>
          <w:rFonts w:cs="Times New Roman"/>
        </w:rPr>
        <w:t>for</w:t>
      </w:r>
      <w:r w:rsidR="00A47B2D">
        <w:rPr>
          <w:rFonts w:cs="Times New Roman"/>
        </w:rPr>
        <w:t xml:space="preserve"> the</w:t>
      </w:r>
      <w:r w:rsidRPr="42D51DF8">
        <w:rPr>
          <w:rFonts w:cs="Times New Roman"/>
        </w:rPr>
        <w:t xml:space="preserve"> classic arguments? If the link between </w:t>
      </w:r>
      <w:r w:rsidR="006645AD">
        <w:rPr>
          <w:rFonts w:cs="Times New Roman"/>
        </w:rPr>
        <w:t xml:space="preserve">the </w:t>
      </w:r>
      <w:r w:rsidRPr="42D51DF8">
        <w:rPr>
          <w:rFonts w:cs="Times New Roman"/>
        </w:rPr>
        <w:t>produc</w:t>
      </w:r>
      <w:r w:rsidR="009B78C5">
        <w:rPr>
          <w:rFonts w:cs="Times New Roman"/>
        </w:rPr>
        <w:t>t</w:t>
      </w:r>
      <w:r w:rsidRPr="42D51DF8">
        <w:rPr>
          <w:rFonts w:cs="Times New Roman"/>
        </w:rPr>
        <w:t>i</w:t>
      </w:r>
      <w:r w:rsidR="009B78C5">
        <w:rPr>
          <w:rFonts w:cs="Times New Roman"/>
        </w:rPr>
        <w:t>o</w:t>
      </w:r>
      <w:r w:rsidRPr="42D51DF8">
        <w:rPr>
          <w:rFonts w:cs="Times New Roman"/>
        </w:rPr>
        <w:t>n</w:t>
      </w:r>
      <w:r w:rsidR="009B78C5">
        <w:rPr>
          <w:rFonts w:cs="Times New Roman"/>
        </w:rPr>
        <w:t xml:space="preserve"> of</w:t>
      </w:r>
      <w:r w:rsidRPr="42D51DF8">
        <w:rPr>
          <w:rFonts w:cs="Times New Roman"/>
        </w:rPr>
        <w:t xml:space="preserve"> meaningful language and understanding is as tight as these arguments </w:t>
      </w:r>
      <w:r w:rsidR="00A71F14" w:rsidRPr="42D51DF8">
        <w:rPr>
          <w:rFonts w:cs="Times New Roman"/>
        </w:rPr>
        <w:t>suppose</w:t>
      </w:r>
      <w:r w:rsidRPr="42D51DF8">
        <w:rPr>
          <w:rFonts w:cs="Times New Roman"/>
        </w:rPr>
        <w:t xml:space="preserve"> then we might indeed be warranted in concluding that the successes of LLMs can only be explained by attributing understanding to the computational system.</w:t>
      </w:r>
    </w:p>
    <w:p w14:paraId="43FE5267" w14:textId="77777777" w:rsidR="00033354" w:rsidRDefault="00033354" w:rsidP="00033354">
      <w:pPr>
        <w:rPr>
          <w:rFonts w:asciiTheme="majorHAnsi" w:eastAsiaTheme="majorEastAsia" w:hAnsiTheme="majorHAnsi" w:cstheme="majorBidi"/>
          <w:color w:val="1F3763" w:themeColor="accent1" w:themeShade="7F"/>
        </w:rPr>
      </w:pPr>
    </w:p>
    <w:p w14:paraId="79700AA8" w14:textId="78132F4F" w:rsidR="003E5791" w:rsidRDefault="42D51DF8" w:rsidP="003E5791">
      <w:pPr>
        <w:rPr>
          <w:rFonts w:cs="Times New Roman"/>
        </w:rPr>
      </w:pPr>
      <w:r w:rsidRPr="42D51DF8">
        <w:rPr>
          <w:rFonts w:cs="Times New Roman"/>
        </w:rPr>
        <w:t>One of the classic debates that needs updat</w:t>
      </w:r>
      <w:r w:rsidR="0019650C">
        <w:rPr>
          <w:rFonts w:cs="Times New Roman"/>
        </w:rPr>
        <w:t>ing</w:t>
      </w:r>
      <w:r w:rsidRPr="42D51DF8">
        <w:rPr>
          <w:rFonts w:cs="Times New Roman"/>
        </w:rPr>
        <w:t xml:space="preserve"> is that </w:t>
      </w:r>
      <w:r w:rsidR="00221E04">
        <w:rPr>
          <w:rFonts w:cs="Times New Roman"/>
        </w:rPr>
        <w:t>over</w:t>
      </w:r>
      <w:r w:rsidRPr="42D51DF8">
        <w:rPr>
          <w:rFonts w:cs="Times New Roman"/>
        </w:rPr>
        <w:t xml:space="preserve"> Hubertus Dreyfus</w:t>
      </w:r>
      <w:r w:rsidR="00A43B29">
        <w:rPr>
          <w:rFonts w:cs="Times New Roman"/>
        </w:rPr>
        <w:t>’</w:t>
      </w:r>
      <w:r w:rsidRPr="42D51DF8">
        <w:rPr>
          <w:rFonts w:cs="Times New Roman"/>
        </w:rPr>
        <w:t>s critique of AI, who held that the hard problem was not just how to overcome practical limitations of model scale (although he was skeptical on this point too), but an inherent limitation due to the incapacity of any formal system to be directly sensitive to the relevance of their situation:</w:t>
      </w:r>
    </w:p>
    <w:p w14:paraId="39DBEE42" w14:textId="77777777" w:rsidR="00721EE5" w:rsidRDefault="00721EE5" w:rsidP="003E5791">
      <w:pPr>
        <w:rPr>
          <w:rFonts w:cs="Times New Roman"/>
        </w:rPr>
      </w:pPr>
    </w:p>
    <w:p w14:paraId="14C85C3C" w14:textId="34968969" w:rsidR="00033354" w:rsidRPr="001F2ABF" w:rsidRDefault="00033354" w:rsidP="00033354">
      <w:pPr>
        <w:ind w:left="720"/>
        <w:rPr>
          <w:rFonts w:cs="Times New Roman"/>
        </w:rPr>
      </w:pPr>
      <w:r w:rsidRPr="001F2ABF">
        <w:rPr>
          <w:rFonts w:cs="Times New Roman"/>
        </w:rPr>
        <w:t>“Head of MIT</w:t>
      </w:r>
      <w:r w:rsidR="00A43B29">
        <w:rPr>
          <w:rFonts w:cs="Times New Roman"/>
        </w:rPr>
        <w:t>’</w:t>
      </w:r>
      <w:r w:rsidRPr="001F2ABF">
        <w:rPr>
          <w:rFonts w:cs="Times New Roman"/>
        </w:rPr>
        <w:t>s AI Lab, Marvin Minsky, unaware of Heidegger</w:t>
      </w:r>
      <w:r w:rsidR="00A43B29">
        <w:rPr>
          <w:rFonts w:cs="Times New Roman"/>
        </w:rPr>
        <w:t>’</w:t>
      </w:r>
      <w:r w:rsidRPr="001F2ABF">
        <w:rPr>
          <w:rFonts w:cs="Times New Roman"/>
        </w:rPr>
        <w:t>s critique, was convinced that representing a few million facts about objects including their functions, would solve what had come to be called the commonsense knowledge problem. It seemed to me, however, that the real problem wasn</w:t>
      </w:r>
      <w:r w:rsidR="00A43B29">
        <w:rPr>
          <w:rFonts w:cs="Times New Roman"/>
        </w:rPr>
        <w:t>’</w:t>
      </w:r>
      <w:r w:rsidRPr="001F2ABF">
        <w:rPr>
          <w:rFonts w:cs="Times New Roman"/>
        </w:rPr>
        <w:t>t storing millions of facts; it was knowing which facts were relevant in any given situation.</w:t>
      </w:r>
      <w:r w:rsidR="001C4C40">
        <w:rPr>
          <w:rFonts w:cs="Times New Roman"/>
        </w:rPr>
        <w:t xml:space="preserve">” </w:t>
      </w:r>
      <w:r w:rsidRPr="001F2ABF">
        <w:rPr>
          <w:rFonts w:cs="Times New Roman"/>
        </w:rPr>
        <w:fldChar w:fldCharType="begin"/>
      </w:r>
      <w:r w:rsidRPr="001F2ABF">
        <w:rPr>
          <w:rFonts w:cs="Times New Roman"/>
        </w:rPr>
        <w:instrText xml:space="preserve"> ADDIN ZOTERO_ITEM CSL_CITATION {"citationID":"a45O2iul","properties":{"formattedCitation":"(Dreyfus 2007, 248)","plainCitation":"(Dreyfus 2007, 248)","noteIndex":0},"citationItems":[{"id":26019,"uris":["http://zotero.org/groups/2545575/items/B8J8YFN4"],"itemData":{"id":26019,"type":"article-journal","container-title":"Philosophical Psychology","DOI":"10.1080/09515080701239510","ISSN":"0951-5089, 1465-394X","issue":"2","journalAbbreviation":"Philosophical Psychology","language":"en","page":"247-268","source":"DOI.org (Crossref)","title":"Why Heideggerian AI Failed and How Fixing it Would Require Making it More Heideggerian","URL":"http://www.tandfonline.com/doi/abs/10.1080/09515080701239510","volume":"20","author":[{"family":"Dreyfus","given":"Hubert L."}],"accessed":{"date-parts":[["2022",7,1]]},"issued":{"date-parts":[["2007",4]]}},"locator":"248","label":"page"}],"schema":"https://github.com/citation-style-language/schema/raw/master/csl-citation.json"} </w:instrText>
      </w:r>
      <w:r w:rsidRPr="001F2ABF">
        <w:rPr>
          <w:rFonts w:cs="Times New Roman"/>
        </w:rPr>
        <w:fldChar w:fldCharType="separate"/>
      </w:r>
      <w:r w:rsidRPr="001F2ABF">
        <w:rPr>
          <w:rFonts w:cs="Times New Roman"/>
          <w:noProof/>
        </w:rPr>
        <w:t>(Dreyfus 2007, 248)</w:t>
      </w:r>
      <w:r w:rsidRPr="001F2ABF">
        <w:rPr>
          <w:rFonts w:cs="Times New Roman"/>
        </w:rPr>
        <w:fldChar w:fldCharType="end"/>
      </w:r>
    </w:p>
    <w:p w14:paraId="2CCD5DC6" w14:textId="77777777" w:rsidR="00033354" w:rsidRDefault="00033354" w:rsidP="00033354">
      <w:pPr>
        <w:rPr>
          <w:rFonts w:cs="Times New Roman"/>
        </w:rPr>
      </w:pPr>
    </w:p>
    <w:p w14:paraId="4D22BFC9" w14:textId="7B2AED97" w:rsidR="00033354" w:rsidRDefault="42D51DF8" w:rsidP="00033354">
      <w:pPr>
        <w:rPr>
          <w:rFonts w:cs="Times New Roman"/>
        </w:rPr>
      </w:pPr>
      <w:r w:rsidRPr="42D51DF8">
        <w:rPr>
          <w:rFonts w:cs="Times New Roman"/>
        </w:rPr>
        <w:t>It is striking that since the publication of Dreyfus</w:t>
      </w:r>
      <w:r w:rsidR="00A43B29">
        <w:rPr>
          <w:rFonts w:cs="Times New Roman"/>
        </w:rPr>
        <w:t>’</w:t>
      </w:r>
      <w:r w:rsidR="00F64ED8">
        <w:rPr>
          <w:rFonts w:cs="Times New Roman"/>
        </w:rPr>
        <w:t>s</w:t>
      </w:r>
      <w:r w:rsidRPr="42D51DF8">
        <w:rPr>
          <w:rFonts w:cs="Times New Roman"/>
        </w:rPr>
        <w:t xml:space="preserve"> article we have AI systems that exceed by orders of magnitude the scale of facts and relations that was then debated hypothetically. Representing a few million facts has indeed proven to be insufficient to solve the commonsense knowledge problem. But the GPT-3 deep learning architecture with its 175 billion parameters has shown to be sufficient to produce an output that, in many instances, seems to exhibit common sense. </w:t>
      </w:r>
      <w:r w:rsidR="00ED3F2D">
        <w:rPr>
          <w:rFonts w:cs="Times New Roman"/>
        </w:rPr>
        <w:t>S</w:t>
      </w:r>
      <w:r w:rsidRPr="42D51DF8">
        <w:rPr>
          <w:rFonts w:cs="Times New Roman"/>
        </w:rPr>
        <w:t>maller LLMs</w:t>
      </w:r>
      <w:r w:rsidR="00ED3F2D">
        <w:rPr>
          <w:rFonts w:cs="Times New Roman"/>
        </w:rPr>
        <w:t>, too,</w:t>
      </w:r>
      <w:r w:rsidRPr="42D51DF8">
        <w:rPr>
          <w:rFonts w:cs="Times New Roman"/>
        </w:rPr>
        <w:t xml:space="preserve"> have led to comparable results </w:t>
      </w:r>
      <w:r w:rsidR="00033354" w:rsidRPr="42D51DF8">
        <w:rPr>
          <w:rFonts w:cs="Times New Roman"/>
        </w:rPr>
        <w:fldChar w:fldCharType="begin"/>
      </w:r>
      <w:r w:rsidR="00033354" w:rsidRPr="42D51DF8">
        <w:rPr>
          <w:rFonts w:cs="Times New Roman"/>
        </w:rPr>
        <w:instrText xml:space="preserve"> ADDIN ZOTERO_ITEM CSL_CITATION {"citationID":"BlCjOyPz","properties":{"formattedCitation":"(Schick and Sch\\uc0\\u252{}tze 2020)","plainCitation":"(Schick and Schütze 2020)","noteIndex":0},"citationItems":[{"id":15098,"uris":["http://zotero.org/users/6547755/items/HFW2GMSV"],"itemData":{"id":15098,"type":"article-journal","abstract":"When scaled to hundreds of billions of parameters, pretrained language models such as GPT-3 (Brown et al., 2020) achieve remarkable few-shot performance on challenging natural language understanding benchmarks. In this work, we show that performance similar to GPT-3 can be obtained with language models whose parameter count is several orders of magnitude smaller. This is achieved by converting textual inputs into cloze questions that contain some form of task description, combined with gradient-based optimization; additionally exploiting unlabeled data gives further improvements. Based on our findings, we identify several key factors required for successful natural language understanding with small language models.","container-title":"arXiv:2009.07118 [cs]","language":"en","note":"arXiv: 2009.07118","source":"arXiv.org","title":"It's Not Just Size That Matters: Small Language Models Are Also Few-Shot Learners","title-short":"It's Not Just Size That Matters","URL":"http://arxiv.org/abs/2009.07118","author":[{"family":"Schick","given":"Timo"},{"family":"Schütze","given":"Hinrich"}],"accessed":{"date-parts":[["2020",11,5]]},"issued":{"date-parts":[["2020",9,15]]}}}],"schema":"https://github.com/citation-style-language/schema/raw/master/csl-citation.json"} </w:instrText>
      </w:r>
      <w:r w:rsidR="00033354" w:rsidRPr="42D51DF8">
        <w:rPr>
          <w:rFonts w:cs="Times New Roman"/>
        </w:rPr>
        <w:fldChar w:fldCharType="separate"/>
      </w:r>
      <w:r w:rsidRPr="42D51DF8">
        <w:rPr>
          <w:rFonts w:cs="Times New Roman"/>
        </w:rPr>
        <w:t>(Schick and Schütze 2020)</w:t>
      </w:r>
      <w:r w:rsidR="00033354" w:rsidRPr="42D51DF8">
        <w:rPr>
          <w:rFonts w:cs="Times New Roman"/>
        </w:rPr>
        <w:fldChar w:fldCharType="end"/>
      </w:r>
      <w:r w:rsidRPr="42D51DF8">
        <w:rPr>
          <w:rFonts w:cs="Times New Roman"/>
        </w:rPr>
        <w:t>. In a pragmatic sense of</w:t>
      </w:r>
      <w:r w:rsidR="00CC3377">
        <w:rPr>
          <w:rFonts w:cs="Times New Roman"/>
        </w:rPr>
        <w:t xml:space="preserve"> “</w:t>
      </w:r>
      <w:r w:rsidRPr="42D51DF8">
        <w:rPr>
          <w:rFonts w:cs="Times New Roman"/>
        </w:rPr>
        <w:t>knowing,</w:t>
      </w:r>
      <w:r w:rsidR="001C4C40">
        <w:rPr>
          <w:rFonts w:cs="Times New Roman"/>
        </w:rPr>
        <w:t xml:space="preserve">” </w:t>
      </w:r>
      <w:r w:rsidRPr="42D51DF8">
        <w:rPr>
          <w:rFonts w:cs="Times New Roman"/>
        </w:rPr>
        <w:t xml:space="preserve">LLMs seem to know which facts are relevant – not in all but in many given situations, and </w:t>
      </w:r>
      <w:r w:rsidR="00540861">
        <w:rPr>
          <w:rFonts w:cs="Times New Roman"/>
        </w:rPr>
        <w:t xml:space="preserve">currently </w:t>
      </w:r>
      <w:r w:rsidRPr="42D51DF8">
        <w:rPr>
          <w:rFonts w:cs="Times New Roman"/>
        </w:rPr>
        <w:t>there is no reason to doubt that this capacity will continue to improve in this rapidly developing field.</w:t>
      </w:r>
    </w:p>
    <w:p w14:paraId="1D2AE5FD" w14:textId="77777777" w:rsidR="00033354" w:rsidRDefault="00033354" w:rsidP="00033354">
      <w:pPr>
        <w:rPr>
          <w:rFonts w:cs="Times New Roman"/>
        </w:rPr>
      </w:pPr>
    </w:p>
    <w:p w14:paraId="2F336CA3" w14:textId="5BF1A626" w:rsidR="003260B0" w:rsidRDefault="00033354" w:rsidP="00AA4AA7">
      <w:pPr>
        <w:rPr>
          <w:rFonts w:cs="Times New Roman"/>
        </w:rPr>
      </w:pPr>
      <w:r>
        <w:rPr>
          <w:rFonts w:cs="Times New Roman"/>
        </w:rPr>
        <w:t>Following the line of thought that human-like intelligent behavior requires intelligence,</w:t>
      </w:r>
      <w:r w:rsidR="00CC3377">
        <w:rPr>
          <w:rFonts w:cs="Times New Roman"/>
        </w:rPr>
        <w:t xml:space="preserve"> “</w:t>
      </w:r>
      <w:r>
        <w:t>intelligence requires understanding, and understanding requires giving a computer the background of common sense that adult human beings have</w:t>
      </w:r>
      <w:r w:rsidR="001C4C40">
        <w:t xml:space="preserve">” </w:t>
      </w:r>
      <w:r>
        <w:t>(Dreyfus 1992),</w:t>
      </w:r>
      <w:r>
        <w:rPr>
          <w:rFonts w:cs="Times New Roman"/>
        </w:rPr>
        <w:t xml:space="preserve"> Dreyfus</w:t>
      </w:r>
      <w:r w:rsidR="00A43B29">
        <w:rPr>
          <w:rFonts w:cs="Times New Roman"/>
        </w:rPr>
        <w:t>’</w:t>
      </w:r>
      <w:r>
        <w:rPr>
          <w:rFonts w:cs="Times New Roman"/>
        </w:rPr>
        <w:t>s overall attempt was to show what computers can</w:t>
      </w:r>
      <w:r w:rsidR="00A43B29">
        <w:rPr>
          <w:rFonts w:cs="Times New Roman"/>
        </w:rPr>
        <w:t>’</w:t>
      </w:r>
      <w:r>
        <w:rPr>
          <w:rFonts w:cs="Times New Roman"/>
        </w:rPr>
        <w:t xml:space="preserve">t do. </w:t>
      </w:r>
      <w:r w:rsidR="007D7661">
        <w:rPr>
          <w:rFonts w:cs="Times New Roman"/>
        </w:rPr>
        <w:t>But</w:t>
      </w:r>
      <w:r>
        <w:rPr>
          <w:rFonts w:cs="Times New Roman"/>
        </w:rPr>
        <w:t xml:space="preserve"> AI systems can </w:t>
      </w:r>
      <w:r w:rsidR="007332D9">
        <w:rPr>
          <w:rFonts w:cs="Times New Roman"/>
        </w:rPr>
        <w:t xml:space="preserve">now </w:t>
      </w:r>
      <w:r>
        <w:rPr>
          <w:rFonts w:cs="Times New Roman"/>
        </w:rPr>
        <w:t xml:space="preserve">do a lot of things he and many others had thought to be impossible, such as producing the kinds of texts produced by </w:t>
      </w:r>
      <w:r w:rsidR="00D6444F">
        <w:rPr>
          <w:rFonts w:cs="Times New Roman"/>
        </w:rPr>
        <w:t>today</w:t>
      </w:r>
      <w:r w:rsidR="00A43B29">
        <w:rPr>
          <w:rFonts w:cs="Times New Roman"/>
        </w:rPr>
        <w:t>’</w:t>
      </w:r>
      <w:r w:rsidR="00D6444F">
        <w:rPr>
          <w:rFonts w:cs="Times New Roman"/>
        </w:rPr>
        <w:t xml:space="preserve">s </w:t>
      </w:r>
      <w:r>
        <w:rPr>
          <w:rFonts w:cs="Times New Roman"/>
        </w:rPr>
        <w:t xml:space="preserve">LLMs. Should we thus follow those who claim that LLMs </w:t>
      </w:r>
      <w:r w:rsidR="0010064B">
        <w:rPr>
          <w:rFonts w:cs="Times New Roman"/>
        </w:rPr>
        <w:t>are not just computers but</w:t>
      </w:r>
      <w:r w:rsidR="0031386A">
        <w:rPr>
          <w:rFonts w:cs="Times New Roman"/>
        </w:rPr>
        <w:t xml:space="preserve"> that they do </w:t>
      </w:r>
      <w:r w:rsidR="009063F9">
        <w:rPr>
          <w:rFonts w:cs="Times New Roman"/>
        </w:rPr>
        <w:t>understand</w:t>
      </w:r>
      <w:r w:rsidR="00DD56AC">
        <w:rPr>
          <w:rFonts w:cs="Times New Roman"/>
        </w:rPr>
        <w:t xml:space="preserve"> and possibly </w:t>
      </w:r>
      <w:r w:rsidR="003260B0">
        <w:rPr>
          <w:rFonts w:cs="Times New Roman"/>
        </w:rPr>
        <w:t xml:space="preserve">even </w:t>
      </w:r>
      <w:r w:rsidR="00C06DDB">
        <w:rPr>
          <w:rFonts w:cs="Times New Roman"/>
        </w:rPr>
        <w:t xml:space="preserve">have </w:t>
      </w:r>
      <w:r w:rsidR="003260B0">
        <w:rPr>
          <w:rFonts w:cs="Times New Roman"/>
        </w:rPr>
        <w:t>sentience</w:t>
      </w:r>
      <w:r w:rsidR="00DB3BEF">
        <w:rPr>
          <w:rFonts w:cs="Times New Roman"/>
        </w:rPr>
        <w:t>, as some of the above cited authors do</w:t>
      </w:r>
      <w:r w:rsidR="003260B0">
        <w:rPr>
          <w:rFonts w:cs="Times New Roman"/>
        </w:rPr>
        <w:t xml:space="preserve">? The idea that human-like behavior requires a human-like </w:t>
      </w:r>
      <w:r w:rsidR="008A6F3B">
        <w:rPr>
          <w:rFonts w:cs="Times New Roman"/>
        </w:rPr>
        <w:t xml:space="preserve">mind seems unproblematic </w:t>
      </w:r>
      <w:proofErr w:type="gramStart"/>
      <w:r w:rsidR="008A6F3B">
        <w:rPr>
          <w:rFonts w:cs="Times New Roman"/>
        </w:rPr>
        <w:t>as long as</w:t>
      </w:r>
      <w:proofErr w:type="gramEnd"/>
      <w:r w:rsidR="008A6F3B">
        <w:rPr>
          <w:rFonts w:cs="Times New Roman"/>
        </w:rPr>
        <w:t xml:space="preserve"> computers don</w:t>
      </w:r>
      <w:r w:rsidR="00A43B29">
        <w:rPr>
          <w:rFonts w:cs="Times New Roman"/>
        </w:rPr>
        <w:t>’</w:t>
      </w:r>
      <w:r w:rsidR="008A6F3B">
        <w:rPr>
          <w:rFonts w:cs="Times New Roman"/>
        </w:rPr>
        <w:t xml:space="preserve">t exhibit human-like </w:t>
      </w:r>
      <w:r w:rsidR="006F72B7">
        <w:rPr>
          <w:rFonts w:cs="Times New Roman"/>
        </w:rPr>
        <w:t xml:space="preserve">behavior. But once they do, it becomes </w:t>
      </w:r>
      <w:r w:rsidR="0049034C">
        <w:rPr>
          <w:rFonts w:cs="Times New Roman"/>
        </w:rPr>
        <w:t>apparent</w:t>
      </w:r>
      <w:r w:rsidR="006F72B7">
        <w:rPr>
          <w:rFonts w:cs="Times New Roman"/>
        </w:rPr>
        <w:t xml:space="preserve"> how</w:t>
      </w:r>
      <w:r w:rsidR="009A09B0">
        <w:rPr>
          <w:rFonts w:cs="Times New Roman"/>
        </w:rPr>
        <w:t xml:space="preserve"> problematic that line of thinking is.</w:t>
      </w:r>
    </w:p>
    <w:p w14:paraId="16A4CB46" w14:textId="77777777" w:rsidR="003260B0" w:rsidRDefault="003260B0" w:rsidP="00AA4AA7">
      <w:pPr>
        <w:rPr>
          <w:rFonts w:cs="Times New Roman"/>
        </w:rPr>
      </w:pPr>
    </w:p>
    <w:p w14:paraId="6323ED42" w14:textId="5EB33DBD" w:rsidR="00F806EE" w:rsidRPr="00D1226B" w:rsidRDefault="00F806EE" w:rsidP="00F806EE">
      <w:pPr>
        <w:rPr>
          <w:rFonts w:cs="Times New Roman"/>
        </w:rPr>
      </w:pPr>
      <w:r>
        <w:rPr>
          <w:rFonts w:cs="Times New Roman"/>
        </w:rPr>
        <w:t xml:space="preserve">Authors who readily concede that mere computation may suffice to exhibit human-like behavior frequently resort to the claim that this does not amount to “real” understanding or learning of meaning. Categorical distinctions are used along in-principle claims, such as the above mentioned claim that </w:t>
      </w:r>
      <w:r w:rsidRPr="42D51DF8">
        <w:rPr>
          <w:rFonts w:cs="Times New Roman"/>
        </w:rPr>
        <w:t>syntax</w:t>
      </w:r>
      <w:r>
        <w:rPr>
          <w:rFonts w:cs="Times New Roman"/>
        </w:rPr>
        <w:t xml:space="preserve"> does not amount to semantics</w:t>
      </w:r>
      <w:r w:rsidRPr="42D51DF8">
        <w:rPr>
          <w:rFonts w:cs="Times New Roman"/>
        </w:rPr>
        <w:t xml:space="preserve"> </w:t>
      </w:r>
      <w:r w:rsidRPr="42D51DF8">
        <w:rPr>
          <w:rFonts w:cs="Times New Roman"/>
        </w:rPr>
        <w:fldChar w:fldCharType="begin"/>
      </w:r>
      <w:r>
        <w:rPr>
          <w:rFonts w:cs="Times New Roman"/>
        </w:rPr>
        <w:instrText xml:space="preserve"> ADDIN ZOTERO_ITEM CSL_CITATION {"citationID":"iKlhLKKx","properties":{"formattedCitation":"(Searle 1980)","plainCitation":"(Searle 1980)","noteIndex":0},"citationItems":[{"id":5588,"uris":["http://zotero.org/users/6547755/items/UGKJQW83"],"itemData":{"id":5588,"type":"article-journal","container-title":"Behavioral and Brain Sciences","DOI":"10.1017/S0140525X00005756","ISSN":"0140-525X, 1469-1825","issue":"03","language":"en","page":"417–457","source":"CrossRef","title":"Minds, brains, and programs","volume":"3","author":[{"family":"Searle","given":"John R."}],"accessed":{"date-parts":[["2017",10,20]]},"issued":{"date-parts":[["1980",9]]}}}],"schema":"https://github.com/citation-style-language/schema/raw/master/csl-citation.json"} </w:instrText>
      </w:r>
      <w:r w:rsidRPr="42D51DF8">
        <w:rPr>
          <w:rFonts w:cs="Times New Roman"/>
        </w:rPr>
        <w:fldChar w:fldCharType="separate"/>
      </w:r>
      <w:r w:rsidRPr="42D51DF8">
        <w:rPr>
          <w:rFonts w:cs="Times New Roman"/>
          <w:noProof/>
        </w:rPr>
        <w:t>(Searle 1980)</w:t>
      </w:r>
      <w:r w:rsidRPr="42D51DF8">
        <w:rPr>
          <w:rFonts w:cs="Times New Roman"/>
        </w:rPr>
        <w:fldChar w:fldCharType="end"/>
      </w:r>
      <w:r>
        <w:rPr>
          <w:rFonts w:cs="Times New Roman"/>
        </w:rPr>
        <w:t>.</w:t>
      </w:r>
      <w:r w:rsidRPr="005A3FCF">
        <w:rPr>
          <w:rFonts w:cs="Times New Roman"/>
        </w:rPr>
        <w:t xml:space="preserve"> </w:t>
      </w:r>
      <w:r>
        <w:rPr>
          <w:rFonts w:cs="Times New Roman"/>
        </w:rPr>
        <w:t>In a similar move, including using a thought experiment similar to Searle’s Chinese Room, Bender and Koller</w:t>
      </w:r>
      <w:r w:rsidRPr="006D5CDF">
        <w:rPr>
          <w:rFonts w:cs="Times New Roman"/>
        </w:rPr>
        <w:t xml:space="preserve"> </w:t>
      </w:r>
      <w:r>
        <w:rPr>
          <w:rFonts w:cs="Times New Roman"/>
        </w:rPr>
        <w:t>contend that “</w:t>
      </w:r>
      <w:r w:rsidRPr="006D5CDF">
        <w:rPr>
          <w:rFonts w:cs="Times New Roman"/>
          <w:kern w:val="0"/>
          <w:szCs w:val="22"/>
          <w:lang w:val="en-GB"/>
        </w:rPr>
        <w:t>a system exposed only to form in its training cannot in principle learn meaning</w:t>
      </w:r>
      <w:r>
        <w:rPr>
          <w:rFonts w:cs="Times New Roman"/>
          <w:kern w:val="0"/>
          <w:szCs w:val="22"/>
          <w:lang w:val="en-GB"/>
        </w:rPr>
        <w:t xml:space="preserve">” </w:t>
      </w:r>
      <w:r w:rsidRPr="006D5CDF">
        <w:rPr>
          <w:rFonts w:cs="Times New Roman"/>
          <w:kern w:val="0"/>
          <w:szCs w:val="22"/>
          <w:lang w:val="en-GB"/>
        </w:rPr>
        <w:fldChar w:fldCharType="begin"/>
      </w:r>
      <w:r w:rsidRPr="006D5CDF">
        <w:rPr>
          <w:rFonts w:cs="Times New Roman"/>
          <w:kern w:val="0"/>
          <w:szCs w:val="22"/>
          <w:lang w:val="en-GB"/>
        </w:rPr>
        <w:instrText xml:space="preserve"> ADDIN ZOTERO_ITEM CSL_CITATION {"citationID":"LVBSEWWB","properties":{"formattedCitation":"(Bender and Koller 2020, 5186)","plainCitation":"(Bender and Koller 2020, 5186)","noteIndex":0},"citationItems":[{"id":13950,"uris":["http://zotero.org/users/6547755/items/369KEZBH"],"itemData":{"id":13950,"type":"paper-conference","abstract":"The success of the large neural language models on many NLP tasks is exciting. However, we ﬁnd that these successes sometimes lead to hype in which these models are being described as “understanding” language or capturing “meaning”. In this position paper, we argue that a system trained only on form has a priori no way to learn meaning. In keeping with the ACL 2020 theme of “Taking Stock of Where We’ve Been and Where We’re Going”, we argue that a clear understanding of the distinction between form and meaning will help guide the ﬁeld towards better science around natural language understanding.","container-title":"Proceedings of the 58th Annual Meeting of the Association for Computational Linguistics","DOI":"10.18653/v1/2020.acl-main.463","event-place":"Online","event-title":"Proceedings of the 58th Annual Meeting of the Association for Computational Linguistics","language":"en","page":"5185-5198","publisher":"Association for Computational Linguistics","publisher-place":"Online","source":"DOI.org (Crossref)","title":"Climbing towards NLU: On Meaning, Form, and Understanding in the Age of Data","title-short":"Climbing towards NLU","URL":"https://www.aclweb.org/anthology/2020.acl-main.463","author":[{"family":"Bender","given":"Emily M."},{"family":"Koller","given":"Alexander"}],"accessed":{"date-parts":[["2020",8,13]]},"issued":{"date-parts":[["2020"]]}},"locator":"5186","label":"page"}],"schema":"https://github.com/citation-style-language/schema/raw/master/csl-citation.json"} </w:instrText>
      </w:r>
      <w:r w:rsidRPr="006D5CDF">
        <w:rPr>
          <w:rFonts w:cs="Times New Roman"/>
          <w:kern w:val="0"/>
          <w:szCs w:val="22"/>
          <w:lang w:val="en-GB"/>
        </w:rPr>
        <w:fldChar w:fldCharType="separate"/>
      </w:r>
      <w:r w:rsidRPr="006D5CDF">
        <w:rPr>
          <w:rFonts w:cs="Times New Roman"/>
          <w:noProof/>
          <w:kern w:val="0"/>
          <w:szCs w:val="22"/>
          <w:lang w:val="en-GB"/>
        </w:rPr>
        <w:t>(Bender and Koller 2020, 5186)</w:t>
      </w:r>
      <w:r w:rsidRPr="006D5CDF">
        <w:rPr>
          <w:rFonts w:cs="Times New Roman"/>
          <w:kern w:val="0"/>
          <w:szCs w:val="22"/>
          <w:lang w:val="en-GB"/>
        </w:rPr>
        <w:fldChar w:fldCharType="end"/>
      </w:r>
      <w:r w:rsidRPr="006D5CDF">
        <w:rPr>
          <w:rFonts w:cs="Times New Roman"/>
          <w:kern w:val="0"/>
          <w:szCs w:val="22"/>
          <w:lang w:val="en-GB"/>
        </w:rPr>
        <w:t xml:space="preserve">. </w:t>
      </w:r>
      <w:r w:rsidRPr="006D5CDF">
        <w:rPr>
          <w:rFonts w:cs="Times New Roman"/>
        </w:rPr>
        <w:t>Their argument amounts to a</w:t>
      </w:r>
      <w:r>
        <w:rPr>
          <w:rFonts w:cs="Times New Roman"/>
        </w:rPr>
        <w:t>n updated</w:t>
      </w:r>
      <w:r w:rsidRPr="006D5CDF">
        <w:rPr>
          <w:rFonts w:cs="Times New Roman"/>
        </w:rPr>
        <w:t xml:space="preserve"> version of the symbol grounding problem</w:t>
      </w:r>
      <w:r>
        <w:rPr>
          <w:rFonts w:cs="Times New Roman"/>
        </w:rPr>
        <w:t xml:space="preserve"> applied to LLMs</w:t>
      </w:r>
      <w:r w:rsidRPr="006D5CDF">
        <w:rPr>
          <w:rFonts w:cs="Times New Roman"/>
        </w:rPr>
        <w:t xml:space="preserve">. They </w:t>
      </w:r>
      <w:r w:rsidR="00433580">
        <w:rPr>
          <w:rFonts w:cs="Times New Roman"/>
        </w:rPr>
        <w:t>define meaning</w:t>
      </w:r>
      <w:r w:rsidR="00D04201" w:rsidRPr="00D04201">
        <w:rPr>
          <w:rFonts w:cs="Times New Roman"/>
          <w:kern w:val="0"/>
          <w:sz w:val="22"/>
          <w:szCs w:val="22"/>
          <w:lang w:val="en-GB"/>
        </w:rPr>
        <w:t xml:space="preserve"> </w:t>
      </w:r>
      <w:r w:rsidR="00237A72">
        <w:rPr>
          <w:rFonts w:cs="Times New Roman"/>
          <w:lang w:val="en-GB"/>
        </w:rPr>
        <w:t xml:space="preserve">as the relation between </w:t>
      </w:r>
      <w:r w:rsidR="00F41A7F">
        <w:rPr>
          <w:rFonts w:cs="Times New Roman"/>
          <w:lang w:val="en-GB"/>
        </w:rPr>
        <w:t>natural language expressions</w:t>
      </w:r>
      <w:r w:rsidR="002E0194">
        <w:rPr>
          <w:rFonts w:cs="Times New Roman"/>
          <w:lang w:val="en-GB"/>
        </w:rPr>
        <w:t xml:space="preserve"> and the </w:t>
      </w:r>
      <w:r w:rsidR="002E0194" w:rsidRPr="00D04201">
        <w:rPr>
          <w:rFonts w:cs="Times New Roman"/>
          <w:lang w:val="en-GB"/>
        </w:rPr>
        <w:t>communicative</w:t>
      </w:r>
      <w:r w:rsidR="002E0194">
        <w:rPr>
          <w:rFonts w:cs="Times New Roman"/>
          <w:lang w:val="en-GB"/>
        </w:rPr>
        <w:t xml:space="preserve"> </w:t>
      </w:r>
      <w:r w:rsidR="002E0194" w:rsidRPr="00D04201">
        <w:rPr>
          <w:rFonts w:cs="Times New Roman"/>
          <w:lang w:val="en-GB"/>
        </w:rPr>
        <w:t>intent</w:t>
      </w:r>
      <w:r w:rsidR="00D87FC2">
        <w:rPr>
          <w:rFonts w:cs="Times New Roman"/>
          <w:lang w:val="en-GB"/>
        </w:rPr>
        <w:t>s</w:t>
      </w:r>
      <w:r w:rsidR="002E0194">
        <w:rPr>
          <w:rFonts w:cs="Times New Roman"/>
          <w:lang w:val="en-GB"/>
        </w:rPr>
        <w:t xml:space="preserve"> or purpose</w:t>
      </w:r>
      <w:r w:rsidR="00D87FC2">
        <w:rPr>
          <w:rFonts w:cs="Times New Roman"/>
          <w:lang w:val="en-GB"/>
        </w:rPr>
        <w:t>s</w:t>
      </w:r>
      <w:r w:rsidR="002E0194">
        <w:rPr>
          <w:rFonts w:cs="Times New Roman"/>
          <w:lang w:val="en-GB"/>
        </w:rPr>
        <w:t xml:space="preserve"> they are used for. Since </w:t>
      </w:r>
      <w:r w:rsidR="0013546B">
        <w:rPr>
          <w:rFonts w:cs="Times New Roman"/>
          <w:lang w:val="en-GB"/>
        </w:rPr>
        <w:t>“[c]</w:t>
      </w:r>
      <w:proofErr w:type="spellStart"/>
      <w:r w:rsidR="00D04201" w:rsidRPr="00D04201">
        <w:rPr>
          <w:rFonts w:cs="Times New Roman"/>
          <w:lang w:val="en-GB"/>
        </w:rPr>
        <w:t>ommunicative</w:t>
      </w:r>
      <w:proofErr w:type="spellEnd"/>
      <w:r w:rsidR="00D04201" w:rsidRPr="00D04201">
        <w:rPr>
          <w:rFonts w:cs="Times New Roman"/>
          <w:lang w:val="en-GB"/>
        </w:rPr>
        <w:t xml:space="preserve"> intents are about something that</w:t>
      </w:r>
      <w:r w:rsidR="005773C9">
        <w:rPr>
          <w:rFonts w:cs="Times New Roman"/>
          <w:lang w:val="en-GB"/>
        </w:rPr>
        <w:t xml:space="preserve"> </w:t>
      </w:r>
      <w:r w:rsidR="00D04201" w:rsidRPr="00D04201">
        <w:rPr>
          <w:rFonts w:cs="Times New Roman"/>
          <w:lang w:val="en-GB"/>
        </w:rPr>
        <w:t xml:space="preserve">is </w:t>
      </w:r>
      <w:r w:rsidR="00D04201" w:rsidRPr="00D04201">
        <w:rPr>
          <w:rFonts w:cs="Times New Roman"/>
          <w:i/>
          <w:iCs/>
          <w:lang w:val="en-GB"/>
        </w:rPr>
        <w:t>outside of language</w:t>
      </w:r>
      <w:r w:rsidR="00C1579A">
        <w:rPr>
          <w:rFonts w:cs="Times New Roman"/>
          <w:lang w:val="en-GB"/>
        </w:rPr>
        <w:t>”</w:t>
      </w:r>
      <w:r w:rsidR="00D07181">
        <w:rPr>
          <w:rFonts w:cs="Times New Roman"/>
          <w:lang w:val="en-GB"/>
        </w:rPr>
        <w:t xml:space="preserve"> </w:t>
      </w:r>
      <w:r w:rsidR="00F31104" w:rsidRPr="006D5CDF">
        <w:rPr>
          <w:rFonts w:cs="Times New Roman"/>
        </w:rPr>
        <w:fldChar w:fldCharType="begin"/>
      </w:r>
      <w:r w:rsidR="00D94BC2">
        <w:rPr>
          <w:rFonts w:cs="Times New Roman"/>
        </w:rPr>
        <w:instrText xml:space="preserve"> ADDIN ZOTERO_ITEM CSL_CITATION {"citationID":"R1JCYVlo","properties":{"formattedCitation":"(Bender and Koller 2020, 5187, original emphasis)","plainCitation":"(Bender and Koller 2020, 5187, original emphasis)","noteIndex":0},"citationItems":[{"id":13950,"uris":["http://zotero.org/users/6547755/items/369KEZBH"],"itemData":{"id":13950,"type":"paper-conference","abstract":"The success of the large neural language models on many NLP tasks is exciting. However, we ﬁnd that these successes sometimes lead to hype in which these models are being described as “understanding” language or capturing “meaning”. In this position paper, we argue that a system trained only on form has a priori no way to learn meaning. In keeping with the ACL 2020 theme of “Taking Stock of Where We’ve Been and Where We’re Going”, we argue that a clear understanding of the distinction between form and meaning will help guide the ﬁeld towards better science around natural language understanding.","container-title":"Proceedings of the 58th Annual Meeting of the Association for Computational Linguistics","DOI":"10.18653/v1/2020.acl-main.463","event-place":"Online","event-title":"Proceedings of the 58th Annual Meeting of the Association for Computational Linguistics","language":"en","page":"5185-5198","publisher":"Association for Computational Linguistics","publisher-place":"Online","source":"DOI.org (Crossref)","title":"Climbing towards NLU: On Meaning, Form, and Understanding in the Age of Data","title-short":"Climbing towards NLU","URL":"https://www.aclweb.org/anthology/2020.acl-main.463","author":[{"family":"Bender","given":"Emily M."},{"family":"Koller","given":"Alexander"}],"accessed":{"date-parts":[["2020",8,13]]},"issued":{"date-parts":[["2020"]]}},"locator":"5187","label":"page","suffix":", original emphasis"}],"schema":"https://github.com/citation-style-language/schema/raw/master/csl-citation.json"} </w:instrText>
      </w:r>
      <w:r w:rsidR="00F31104" w:rsidRPr="006D5CDF">
        <w:rPr>
          <w:rFonts w:cs="Times New Roman"/>
        </w:rPr>
        <w:fldChar w:fldCharType="separate"/>
      </w:r>
      <w:r w:rsidR="00D94BC2">
        <w:rPr>
          <w:rFonts w:cs="Times New Roman"/>
          <w:noProof/>
        </w:rPr>
        <w:t>(Bender and Koller 2020, 5187, original emphasis)</w:t>
      </w:r>
      <w:r w:rsidR="00F31104" w:rsidRPr="006D5CDF">
        <w:rPr>
          <w:rFonts w:cs="Times New Roman"/>
        </w:rPr>
        <w:fldChar w:fldCharType="end"/>
      </w:r>
      <w:r w:rsidR="00F31104">
        <w:rPr>
          <w:rFonts w:cs="Times New Roman"/>
        </w:rPr>
        <w:t xml:space="preserve">, </w:t>
      </w:r>
      <w:r w:rsidR="00261C0B">
        <w:rPr>
          <w:rFonts w:cs="Times New Roman"/>
          <w:lang w:val="en-GB"/>
        </w:rPr>
        <w:t>they</w:t>
      </w:r>
      <w:r w:rsidR="00D07181">
        <w:rPr>
          <w:rFonts w:cs="Times New Roman"/>
          <w:lang w:val="en-GB"/>
        </w:rPr>
        <w:t xml:space="preserve"> allege that the relation of language to what is outside of language is not learnable just from language alone</w:t>
      </w:r>
      <w:r w:rsidR="00EB1330">
        <w:rPr>
          <w:rFonts w:cs="Times New Roman"/>
          <w:lang w:val="en-GB"/>
        </w:rPr>
        <w:t xml:space="preserve">. They </w:t>
      </w:r>
      <w:r w:rsidR="00261C0B">
        <w:rPr>
          <w:rFonts w:cs="Times New Roman"/>
          <w:lang w:val="en-GB"/>
        </w:rPr>
        <w:t>think</w:t>
      </w:r>
      <w:r w:rsidR="00EB1330">
        <w:rPr>
          <w:rFonts w:cs="Times New Roman"/>
          <w:lang w:val="en-GB"/>
        </w:rPr>
        <w:t xml:space="preserve"> that same holds</w:t>
      </w:r>
      <w:r w:rsidR="00F31104">
        <w:rPr>
          <w:rFonts w:cs="Times New Roman"/>
          <w:lang w:val="en-GB"/>
        </w:rPr>
        <w:t xml:space="preserve"> for</w:t>
      </w:r>
      <w:r>
        <w:rPr>
          <w:rFonts w:cs="Times New Roman"/>
          <w:kern w:val="0"/>
          <w:szCs w:val="22"/>
          <w:lang w:val="en-GB"/>
        </w:rPr>
        <w:t xml:space="preserve"> conventional or standing meaning</w:t>
      </w:r>
      <w:r w:rsidR="002350CC">
        <w:rPr>
          <w:rFonts w:cs="Times New Roman"/>
          <w:kern w:val="0"/>
          <w:szCs w:val="22"/>
          <w:lang w:val="en-GB"/>
        </w:rPr>
        <w:t xml:space="preserve">, which </w:t>
      </w:r>
      <w:r w:rsidR="001459E6">
        <w:rPr>
          <w:rFonts w:cs="Times New Roman"/>
          <w:kern w:val="0"/>
          <w:szCs w:val="22"/>
          <w:lang w:val="en-GB"/>
        </w:rPr>
        <w:t>is assumed</w:t>
      </w:r>
      <w:r w:rsidR="002350CC">
        <w:rPr>
          <w:rFonts w:cs="Times New Roman"/>
          <w:kern w:val="0"/>
          <w:szCs w:val="22"/>
          <w:lang w:val="en-GB"/>
        </w:rPr>
        <w:t xml:space="preserve"> to</w:t>
      </w:r>
      <w:r>
        <w:rPr>
          <w:rFonts w:cs="Times New Roman"/>
          <w:kern w:val="0"/>
          <w:szCs w:val="22"/>
          <w:lang w:val="en-GB"/>
        </w:rPr>
        <w:t xml:space="preserve"> </w:t>
      </w:r>
      <w:r w:rsidR="001459E6">
        <w:rPr>
          <w:rFonts w:cs="Times New Roman"/>
          <w:kern w:val="0"/>
          <w:szCs w:val="22"/>
          <w:lang w:val="en-GB"/>
        </w:rPr>
        <w:t xml:space="preserve">be </w:t>
      </w:r>
      <w:r w:rsidR="00324045">
        <w:rPr>
          <w:rFonts w:cs="Times New Roman"/>
          <w:kern w:val="0"/>
          <w:szCs w:val="22"/>
          <w:lang w:val="en-GB"/>
        </w:rPr>
        <w:t>“</w:t>
      </w:r>
      <w:r w:rsidR="001459E6">
        <w:rPr>
          <w:rFonts w:cs="Times New Roman"/>
          <w:kern w:val="0"/>
          <w:szCs w:val="22"/>
          <w:lang w:val="en-GB"/>
        </w:rPr>
        <w:t xml:space="preserve">constant </w:t>
      </w:r>
      <w:r w:rsidR="00324045">
        <w:rPr>
          <w:rFonts w:cs="Times New Roman"/>
          <w:kern w:val="0"/>
          <w:szCs w:val="22"/>
          <w:lang w:val="en-GB"/>
        </w:rPr>
        <w:t>across all its possible contexts of use</w:t>
      </w:r>
      <w:r>
        <w:rPr>
          <w:rFonts w:cs="Times New Roman"/>
          <w:kern w:val="0"/>
          <w:szCs w:val="22"/>
          <w:lang w:val="en-GB"/>
        </w:rPr>
        <w:t>”</w:t>
      </w:r>
      <w:r>
        <w:rPr>
          <w:rFonts w:cs="Times New Roman"/>
          <w:lang w:val="en-GB"/>
        </w:rPr>
        <w:t xml:space="preserve"> (ibid). </w:t>
      </w:r>
      <w:bookmarkStart w:id="10" w:name="_Hlk128924530"/>
      <w:proofErr w:type="gramStart"/>
      <w:r w:rsidR="002A72D0">
        <w:rPr>
          <w:rFonts w:cs="Times New Roman"/>
          <w:lang w:val="en-GB"/>
        </w:rPr>
        <w:t>As long as</w:t>
      </w:r>
      <w:proofErr w:type="gramEnd"/>
      <w:r w:rsidR="000A1885">
        <w:rPr>
          <w:rFonts w:cs="Times New Roman"/>
          <w:lang w:val="en-GB"/>
        </w:rPr>
        <w:t xml:space="preserve"> LLMs only deal with</w:t>
      </w:r>
      <w:r w:rsidR="00E46F6E">
        <w:rPr>
          <w:rFonts w:cs="Times New Roman"/>
          <w:lang w:val="en-GB"/>
        </w:rPr>
        <w:t xml:space="preserve"> expressions of</w:t>
      </w:r>
      <w:r w:rsidR="000A1885">
        <w:rPr>
          <w:rFonts w:cs="Times New Roman"/>
          <w:lang w:val="en-GB"/>
        </w:rPr>
        <w:t xml:space="preserve"> langua</w:t>
      </w:r>
      <w:r w:rsidR="00E46F6E">
        <w:rPr>
          <w:rFonts w:cs="Times New Roman"/>
          <w:lang w:val="en-GB"/>
        </w:rPr>
        <w:t xml:space="preserve">ge and not the world, </w:t>
      </w:r>
      <w:r>
        <w:rPr>
          <w:rFonts w:cs="Times New Roman"/>
          <w:lang w:val="en-GB"/>
        </w:rPr>
        <w:t xml:space="preserve">Bender and Koller allege that </w:t>
      </w:r>
      <w:bookmarkEnd w:id="10"/>
      <w:r w:rsidR="00377355">
        <w:rPr>
          <w:rFonts w:cs="Times New Roman"/>
          <w:lang w:val="en-GB"/>
        </w:rPr>
        <w:t>they are unable to learn meaning</w:t>
      </w:r>
      <w:r>
        <w:rPr>
          <w:rFonts w:cs="Times New Roman"/>
          <w:lang w:val="en-GB"/>
        </w:rPr>
        <w:t xml:space="preserve">. </w:t>
      </w:r>
    </w:p>
    <w:p w14:paraId="7451FBAD" w14:textId="77777777" w:rsidR="00F806EE" w:rsidRDefault="00F806EE" w:rsidP="00F806EE">
      <w:pPr>
        <w:autoSpaceDE w:val="0"/>
        <w:autoSpaceDN w:val="0"/>
        <w:adjustRightInd w:val="0"/>
        <w:rPr>
          <w:rFonts w:cs="Times New Roman"/>
          <w:lang w:val="en-GB"/>
        </w:rPr>
      </w:pPr>
    </w:p>
    <w:p w14:paraId="07EE7DB1" w14:textId="4F9D8C01" w:rsidR="000C43C5" w:rsidRDefault="00F806EE" w:rsidP="00F534A9">
      <w:pPr>
        <w:rPr>
          <w:rFonts w:cs="Times New Roman"/>
          <w:kern w:val="0"/>
          <w:lang w:val="en-GB"/>
          <w14:ligatures w14:val="none"/>
        </w:rPr>
      </w:pPr>
      <w:r>
        <w:rPr>
          <w:rFonts w:cs="Times New Roman"/>
          <w:kern w:val="0"/>
          <w:lang w:val="en-GB"/>
          <w14:ligatures w14:val="none"/>
        </w:rPr>
        <w:t xml:space="preserve">The exclusive distinction between syntax and semantics, or form and meaning, </w:t>
      </w:r>
      <w:r w:rsidR="00AB0805">
        <w:rPr>
          <w:rFonts w:cs="Times New Roman"/>
          <w:kern w:val="0"/>
          <w:lang w:val="en-GB"/>
          <w14:ligatures w14:val="none"/>
        </w:rPr>
        <w:t>seams</w:t>
      </w:r>
      <w:r>
        <w:rPr>
          <w:rFonts w:cs="Times New Roman"/>
          <w:kern w:val="0"/>
          <w:lang w:val="en-GB"/>
          <w14:ligatures w14:val="none"/>
        </w:rPr>
        <w:t xml:space="preserve"> neat and plausible. </w:t>
      </w:r>
      <w:r w:rsidR="00AA4E1A">
        <w:rPr>
          <w:rFonts w:cs="Times New Roman"/>
          <w:kern w:val="0"/>
          <w:lang w:val="en-GB"/>
          <w14:ligatures w14:val="none"/>
        </w:rPr>
        <w:t>However, i</w:t>
      </w:r>
      <w:r>
        <w:rPr>
          <w:rFonts w:cs="Times New Roman"/>
          <w:kern w:val="0"/>
          <w:lang w:val="en-GB"/>
          <w14:ligatures w14:val="none"/>
        </w:rPr>
        <w:t>f computation concerns only syntax or form</w:t>
      </w:r>
      <w:r w:rsidR="00AA4E1A">
        <w:rPr>
          <w:rFonts w:cs="Times New Roman"/>
          <w:kern w:val="0"/>
          <w:lang w:val="en-GB"/>
          <w14:ligatures w14:val="none"/>
        </w:rPr>
        <w:t>,</w:t>
      </w:r>
      <w:r>
        <w:rPr>
          <w:rFonts w:cs="Times New Roman"/>
          <w:kern w:val="0"/>
          <w:lang w:val="en-GB"/>
          <w14:ligatures w14:val="none"/>
        </w:rPr>
        <w:t xml:space="preserve"> and meaning something outside of language, it is </w:t>
      </w:r>
      <w:proofErr w:type="gramStart"/>
      <w:r>
        <w:rPr>
          <w:rFonts w:cs="Times New Roman"/>
          <w:kern w:val="0"/>
          <w:lang w:val="en-GB"/>
          <w14:ligatures w14:val="none"/>
        </w:rPr>
        <w:t>all the more</w:t>
      </w:r>
      <w:proofErr w:type="gramEnd"/>
      <w:r>
        <w:rPr>
          <w:rFonts w:cs="Times New Roman"/>
          <w:kern w:val="0"/>
          <w:lang w:val="en-GB"/>
          <w14:ligatures w14:val="none"/>
        </w:rPr>
        <w:t xml:space="preserve"> surprising that mere computation </w:t>
      </w:r>
      <w:r w:rsidR="00F772C6">
        <w:rPr>
          <w:rFonts w:cs="Times New Roman"/>
          <w:kern w:val="0"/>
          <w:lang w:val="en-GB"/>
          <w14:ligatures w14:val="none"/>
        </w:rPr>
        <w:t xml:space="preserve">of language </w:t>
      </w:r>
      <w:r>
        <w:rPr>
          <w:rFonts w:cs="Times New Roman"/>
          <w:kern w:val="0"/>
          <w:lang w:val="en-GB"/>
          <w14:ligatures w14:val="none"/>
        </w:rPr>
        <w:t xml:space="preserve">can lead to results that appear as if they would involve understanding of meaning. </w:t>
      </w:r>
      <w:r w:rsidR="00E9182E">
        <w:rPr>
          <w:rFonts w:cs="Times New Roman"/>
          <w:kern w:val="0"/>
          <w:lang w:val="en-GB"/>
          <w14:ligatures w14:val="none"/>
        </w:rPr>
        <w:t xml:space="preserve">If LLMs </w:t>
      </w:r>
      <w:r w:rsidR="00931728">
        <w:rPr>
          <w:rFonts w:cs="Times New Roman"/>
          <w:kern w:val="0"/>
          <w:lang w:val="en-GB"/>
          <w14:ligatures w14:val="none"/>
        </w:rPr>
        <w:t xml:space="preserve">are trained only on </w:t>
      </w:r>
      <w:r w:rsidR="00E9182E">
        <w:rPr>
          <w:rFonts w:cs="Times New Roman"/>
          <w:kern w:val="0"/>
          <w:lang w:val="en-GB"/>
          <w14:ligatures w14:val="none"/>
        </w:rPr>
        <w:t>t</w:t>
      </w:r>
      <w:r>
        <w:rPr>
          <w:rFonts w:cs="Times New Roman"/>
          <w:kern w:val="0"/>
          <w:lang w:val="en-GB"/>
          <w14:ligatures w14:val="none"/>
        </w:rPr>
        <w:t>he form of language</w:t>
      </w:r>
      <w:r w:rsidR="001F3B7D">
        <w:rPr>
          <w:rFonts w:cs="Times New Roman"/>
          <w:kern w:val="0"/>
          <w:lang w:val="en-GB"/>
          <w14:ligatures w14:val="none"/>
        </w:rPr>
        <w:t>, how can they</w:t>
      </w:r>
      <w:r w:rsidR="00603834">
        <w:rPr>
          <w:rFonts w:cs="Times New Roman"/>
          <w:kern w:val="0"/>
          <w:lang w:val="en-GB"/>
          <w14:ligatures w14:val="none"/>
        </w:rPr>
        <w:t xml:space="preserve"> possibly</w:t>
      </w:r>
      <w:r>
        <w:rPr>
          <w:rFonts w:cs="Times New Roman"/>
          <w:kern w:val="0"/>
          <w:lang w:val="en-GB"/>
          <w14:ligatures w14:val="none"/>
        </w:rPr>
        <w:t xml:space="preserve"> recombin</w:t>
      </w:r>
      <w:r w:rsidR="00603834">
        <w:rPr>
          <w:rFonts w:cs="Times New Roman"/>
          <w:kern w:val="0"/>
          <w:lang w:val="en-GB"/>
          <w14:ligatures w14:val="none"/>
        </w:rPr>
        <w:t>e</w:t>
      </w:r>
      <w:r>
        <w:rPr>
          <w:rFonts w:cs="Times New Roman"/>
          <w:kern w:val="0"/>
          <w:lang w:val="en-GB"/>
          <w14:ligatures w14:val="none"/>
        </w:rPr>
        <w:t xml:space="preserve"> </w:t>
      </w:r>
      <w:r w:rsidR="001F3B7D">
        <w:rPr>
          <w:rFonts w:cs="Times New Roman"/>
          <w:kern w:val="0"/>
          <w:lang w:val="en-GB"/>
          <w14:ligatures w14:val="none"/>
        </w:rPr>
        <w:t>th</w:t>
      </w:r>
      <w:r w:rsidR="00603834">
        <w:rPr>
          <w:rFonts w:cs="Times New Roman"/>
          <w:kern w:val="0"/>
          <w:lang w:val="en-GB"/>
          <w14:ligatures w14:val="none"/>
        </w:rPr>
        <w:t>e</w:t>
      </w:r>
      <w:r w:rsidR="001F3B7D">
        <w:rPr>
          <w:rFonts w:cs="Times New Roman"/>
          <w:kern w:val="0"/>
          <w:lang w:val="en-GB"/>
          <w14:ligatures w14:val="none"/>
        </w:rPr>
        <w:t xml:space="preserve"> form</w:t>
      </w:r>
      <w:r>
        <w:rPr>
          <w:rFonts w:cs="Times New Roman"/>
          <w:kern w:val="0"/>
          <w:lang w:val="en-GB"/>
          <w14:ligatures w14:val="none"/>
        </w:rPr>
        <w:t xml:space="preserve"> in such a way that the resulting text has new and relevant meaning</w:t>
      </w:r>
      <w:r w:rsidR="00603834">
        <w:rPr>
          <w:rFonts w:cs="Times New Roman"/>
          <w:kern w:val="0"/>
          <w:lang w:val="en-GB"/>
          <w14:ligatures w14:val="none"/>
        </w:rPr>
        <w:t>?</w:t>
      </w:r>
      <w:r w:rsidRPr="00700E66">
        <w:rPr>
          <w:rFonts w:cs="Times New Roman"/>
          <w:kern w:val="0"/>
          <w:lang w:val="en-GB"/>
          <w14:ligatures w14:val="none"/>
        </w:rPr>
        <w:t xml:space="preserve"> </w:t>
      </w:r>
      <w:r>
        <w:rPr>
          <w:rFonts w:cs="Times New Roman"/>
          <w:kern w:val="0"/>
          <w:lang w:val="en-GB"/>
          <w14:ligatures w14:val="none"/>
        </w:rPr>
        <w:t>LLMs challenge us to rethink the relation between syntax, semantics, form, meaning, and, more generally, between language, mind, and world.</w:t>
      </w:r>
      <w:r w:rsidRPr="005C5DA1">
        <w:t xml:space="preserve"> </w:t>
      </w:r>
      <w:r>
        <w:t xml:space="preserve">It is </w:t>
      </w:r>
      <w:r w:rsidR="0034698A">
        <w:t>thus</w:t>
      </w:r>
      <w:r>
        <w:t xml:space="preserve"> not enough to simply update the classical arguments; we also need to inquire into their presuppositions.</w:t>
      </w:r>
    </w:p>
    <w:p w14:paraId="244D65E4" w14:textId="556BEB3C" w:rsidR="004D6033" w:rsidRPr="000B3BA1" w:rsidRDefault="004D6033" w:rsidP="004D6033">
      <w:pPr>
        <w:autoSpaceDE w:val="0"/>
        <w:autoSpaceDN w:val="0"/>
        <w:adjustRightInd w:val="0"/>
        <w:rPr>
          <w:rFonts w:cs="Times New Roman"/>
          <w:kern w:val="0"/>
          <w:lang w:val="en-GB"/>
          <w14:ligatures w14:val="none"/>
        </w:rPr>
      </w:pPr>
      <w:r>
        <w:rPr>
          <w:rFonts w:cs="Times New Roman"/>
          <w:kern w:val="0"/>
          <w:lang w:val="en-GB"/>
          <w14:ligatures w14:val="none"/>
        </w:rPr>
        <w:t xml:space="preserve"> </w:t>
      </w:r>
    </w:p>
    <w:p w14:paraId="7000CE27" w14:textId="2AA0F39A" w:rsidR="004D6033" w:rsidRPr="00996432" w:rsidRDefault="000A6B6A" w:rsidP="004D6033">
      <w:pPr>
        <w:pStyle w:val="Heading3"/>
      </w:pPr>
      <w:bookmarkStart w:id="11" w:name="_Hlk126433565"/>
      <w:r>
        <w:t xml:space="preserve">How </w:t>
      </w:r>
      <w:r w:rsidR="008C7E63">
        <w:t>LLMs Model Language Use</w:t>
      </w:r>
      <w:bookmarkEnd w:id="11"/>
      <w:r>
        <w:t xml:space="preserve"> and Meaning</w:t>
      </w:r>
    </w:p>
    <w:p w14:paraId="3423C8DF" w14:textId="77777777" w:rsidR="004422E2" w:rsidRDefault="004422E2" w:rsidP="00647C8C"/>
    <w:p w14:paraId="5A36456C" w14:textId="3A1B117C" w:rsidR="0001321B" w:rsidRDefault="0001321B" w:rsidP="0001321B">
      <w:pPr>
        <w:rPr>
          <w:rFonts w:cs="Times New Roman"/>
        </w:rPr>
      </w:pPr>
      <w:r>
        <w:rPr>
          <w:rFonts w:cs="Times New Roman"/>
        </w:rPr>
        <w:t xml:space="preserve">In this paper, we do not follow the typical patterns of argumentation. We neither draw an exclusive distinction between “form” and “meaning,” nor do we speculate about AI developing “understanding” or “sentience.” We </w:t>
      </w:r>
      <w:r w:rsidR="00D44A53">
        <w:rPr>
          <w:rFonts w:cs="Times New Roman"/>
        </w:rPr>
        <w:t xml:space="preserve">are </w:t>
      </w:r>
      <w:r w:rsidR="00B80003">
        <w:rPr>
          <w:rFonts w:cs="Times New Roman"/>
        </w:rPr>
        <w:t xml:space="preserve">here </w:t>
      </w:r>
      <w:r>
        <w:rPr>
          <w:rFonts w:cs="Times New Roman"/>
        </w:rPr>
        <w:t>also not singling out something that is unique to humans and could never be replicated or simulated by computational systems</w:t>
      </w:r>
      <w:r>
        <w:rPr>
          <w:rFonts w:cs="Times New Roman"/>
        </w:rPr>
        <w:fldChar w:fldCharType="begin"/>
      </w:r>
      <w:r>
        <w:rPr>
          <w:rFonts w:cs="Times New Roman"/>
        </w:rPr>
        <w:instrText xml:space="preserve"> ADDIN ZOTERO_ITEM CSL_CITATION {"citationID":"tn2KAw4s","properties":{"formattedCitation":"(but see Froese and Ziemke 2009; Fuchs 2022a)","plainCitation":"(but see Froese and Ziemke 2009; Fuchs 2022a)","noteIndex":0},"citationItems":[{"id":28683,"uris":["http://zotero.org/users/6547755/items/IJX2AZNN"],"itemData":{"id":28683,"type":"article-journal","abstract":"The embodied and situated approach to artiﬁcial intelligence (AI) has matured and become a viable alternative to traditional computationalist approaches with respect to the practical goal of building artiﬁcial agents, which can behave in a robust and ﬂexible manner under changing real-world conditions. Nevertheless, some concerns have recently been raised with regard to the suﬃciency of current embodied AI for advancing our scientiﬁc understanding of intentional agency. While from an engineering or computer science perspective this limitation might not be relevant, it is of course highly relevant for AI researchers striving to build accurate models of natural cognition. We argue that the biological foundations of enactive cognitive science can provide the conceptual tools that are needed to diagnose more clearly the shortcomings of current embodied AI. In particular, taking an enactive perspective points to the need for AI to take seriously the organismic roots of autonomous agency and sense-making. We identify two necessary systemic requirements, namely constitutive autonomy and adaptivity, which lead us to introduce two design principles of enactive AI. It is argued that the development of such enactive AI poses a signiﬁcant challenge to current methodologies. However, it also provides a promising way of eventually overcoming the current limitations of embodied AI, especially in terms of providing fuller models of natural embodied cognition. Finally, some practical implications and examples of the two design principles of enactive AI are also discussed.","container-title":"Artificial Intelligence","DOI":"10.1016/j.artint.2008.12.001","ISSN":"00043702","issue":"3-4","journalAbbreviation":"Artificial Intelligence","language":"en","page":"466-500","source":"DOI.org (Crossref)","title":"Enactive artificial intelligence: Investigating the systemic organization of life and mind","title-short":"Enactive artificial intelligence","URL":"https://linkinghub.elsevier.com/retrieve/pii/S0004370208002105","volume":"173","author":[{"family":"Froese","given":"Tom"},{"family":"Ziemke","given":"Tom"}],"accessed":{"date-parts":[["2022",12,9]]},"issued":{"date-parts":[["2009",3]]}},"label":"page","prefix":"but see "},{"id":28700,"uris":["http://zotero.org/users/6547755/items/I2STJF4V"],"itemData":{"id":28700,"type":"article-journal","abstract":"Advances in artificial intelligence (AI) create an increasing similarity between the performance of AI systems or AI-based robots and human communication. They raise the questions: (1) whether it is possible to communicate with, understand, and even empathically perceive artificial agents; (2) whether we should ascribe actual subjectivity and thus quasi-personal status to them beyond a certain level of simulation; (3) what will be the impact of an increasing dissolution of the distinction between simulated and real encounters. (1) To answer these questions, the paper argues that the precondition for actually understanding others consists in the implicit assumption of the subjectivity of our counterpart, which makes shared feelings and a „we-intentionality” possible. This assumption is ultimately based on the presupposition of a shared form of life, conceived here as „conviviality.” (2) The possibility that future artificial agents could meet these preconditions is refuted on the basis of embodied and enactive cognition, which links subjectivity and consciousness to the aliveness of an organism.","container-title":"Phenomenology and the Cognitive Sciences","DOI":"10.1007/s11097-022-09848-0","ISSN":"1568-7759, 1572-8676","journalAbbreviation":"Phenom Cogn Sci","language":"en","source":"DOI.org (Crossref)","title":"Understanding Sophia? On human interaction with artificial agents","title-short":"Understanding Sophia?","URL":"https://link.springer.com/10.1007/s11097-022-09848-0","author":[{"family":"Fuchs","given":"Thomas"}],"accessed":{"date-parts":[["2022",12,9]]},"issued":{"date-parts":[["2022",9,28]]}},"label":"page"}],"schema":"https://github.com/citation-style-language/schema/raw/master/csl-citation.json"} </w:instrText>
      </w:r>
      <w:r w:rsidR="00000000">
        <w:rPr>
          <w:rFonts w:cs="Times New Roman"/>
        </w:rPr>
        <w:fldChar w:fldCharType="separate"/>
      </w:r>
      <w:r>
        <w:rPr>
          <w:rFonts w:cs="Times New Roman"/>
        </w:rPr>
        <w:fldChar w:fldCharType="end"/>
      </w:r>
      <w:r w:rsidRPr="42D51DF8">
        <w:rPr>
          <w:rFonts w:cs="Times New Roman"/>
        </w:rPr>
        <w:t xml:space="preserve">. </w:t>
      </w:r>
      <w:r>
        <w:rPr>
          <w:rFonts w:cs="Times New Roman"/>
        </w:rPr>
        <w:t xml:space="preserve">Rather, we investigate the features of the human mind and language that allow language to be processed statistically in such a way that the output makes sense to humans. </w:t>
      </w:r>
      <w:bookmarkStart w:id="12" w:name="_Hlk128472137"/>
      <w:r>
        <w:rPr>
          <w:rFonts w:cs="Times New Roman"/>
        </w:rPr>
        <w:t>We agree that LLMs should not be ascribed understanding or consciousness</w:t>
      </w:r>
      <w:bookmarkEnd w:id="12"/>
      <w:r>
        <w:rPr>
          <w:rFonts w:cs="Times New Roman"/>
        </w:rPr>
        <w:t xml:space="preserve">, </w:t>
      </w:r>
      <w:r w:rsidR="008955AB">
        <w:rPr>
          <w:rFonts w:cs="Times New Roman"/>
        </w:rPr>
        <w:t>but for a different reason</w:t>
      </w:r>
      <w:r w:rsidR="00DF1A77">
        <w:rPr>
          <w:rFonts w:cs="Times New Roman"/>
        </w:rPr>
        <w:t>: w</w:t>
      </w:r>
      <w:r>
        <w:rPr>
          <w:rFonts w:cs="Times New Roman"/>
        </w:rPr>
        <w:t>e think there is a better explanation for their ability to produce texts that, at least on the surface, strikingly resemble those produced by humans. We conten</w:t>
      </w:r>
      <w:r w:rsidR="000F30B9">
        <w:rPr>
          <w:rFonts w:cs="Times New Roman"/>
        </w:rPr>
        <w:t>d</w:t>
      </w:r>
      <w:r>
        <w:rPr>
          <w:rFonts w:cs="Times New Roman"/>
        </w:rPr>
        <w:t xml:space="preserve"> that the reason for LLMs’ language-processing abilities has little to do with their supposed similarity to humans and a lot with the structures and patterns in human language use. Language use lends itself to computational processing because it</w:t>
      </w:r>
      <w:r w:rsidR="00E03E6F">
        <w:rPr>
          <w:rFonts w:cs="Times New Roman"/>
        </w:rPr>
        <w:t>s</w:t>
      </w:r>
      <w:r>
        <w:rPr>
          <w:rFonts w:cs="Times New Roman"/>
        </w:rPr>
        <w:t xml:space="preserve"> structures and patterns can be rearranged in ways that make new sense to humans. </w:t>
      </w:r>
    </w:p>
    <w:p w14:paraId="3C775D70" w14:textId="77777777" w:rsidR="005A3F7D" w:rsidRDefault="005A3F7D" w:rsidP="00647C8C"/>
    <w:p w14:paraId="6923C1EA" w14:textId="06640375" w:rsidR="00136AE5" w:rsidRDefault="003F2F00" w:rsidP="004D6033">
      <w:pPr>
        <w:rPr>
          <w:rFonts w:cs="Times New Roman"/>
        </w:rPr>
      </w:pPr>
      <w:r>
        <w:rPr>
          <w:rFonts w:cs="Times New Roman"/>
        </w:rPr>
        <w:t xml:space="preserve">The </w:t>
      </w:r>
      <w:r w:rsidR="00D519BE">
        <w:rPr>
          <w:rFonts w:cs="Times New Roman"/>
        </w:rPr>
        <w:t>role of these</w:t>
      </w:r>
      <w:r w:rsidR="002135DB">
        <w:rPr>
          <w:rFonts w:cs="Times New Roman"/>
        </w:rPr>
        <w:t xml:space="preserve"> </w:t>
      </w:r>
      <w:r>
        <w:rPr>
          <w:rFonts w:cs="Times New Roman"/>
        </w:rPr>
        <w:t xml:space="preserve">structures and patterns </w:t>
      </w:r>
      <w:r w:rsidR="002135DB">
        <w:rPr>
          <w:rFonts w:cs="Times New Roman"/>
        </w:rPr>
        <w:t>is</w:t>
      </w:r>
      <w:r>
        <w:rPr>
          <w:rFonts w:cs="Times New Roman"/>
        </w:rPr>
        <w:t xml:space="preserve"> </w:t>
      </w:r>
      <w:r w:rsidR="0021784A">
        <w:rPr>
          <w:rFonts w:cs="Times New Roman"/>
        </w:rPr>
        <w:t>easily overlooked</w:t>
      </w:r>
      <w:r w:rsidR="002135DB">
        <w:rPr>
          <w:rFonts w:cs="Times New Roman"/>
        </w:rPr>
        <w:t xml:space="preserve"> </w:t>
      </w:r>
      <w:r w:rsidR="006F0CF1">
        <w:rPr>
          <w:rFonts w:cs="Times New Roman"/>
        </w:rPr>
        <w:t xml:space="preserve">under the standard </w:t>
      </w:r>
      <w:r w:rsidR="009F614B">
        <w:rPr>
          <w:rFonts w:cs="Times New Roman"/>
        </w:rPr>
        <w:t>picture</w:t>
      </w:r>
      <w:r w:rsidR="006F0CF1">
        <w:rPr>
          <w:rFonts w:cs="Times New Roman"/>
        </w:rPr>
        <w:t xml:space="preserve"> of </w:t>
      </w:r>
      <w:r w:rsidR="00EA5B13">
        <w:rPr>
          <w:rFonts w:cs="Times New Roman"/>
        </w:rPr>
        <w:t>meaning</w:t>
      </w:r>
      <w:r w:rsidR="006F0CF1">
        <w:rPr>
          <w:rFonts w:cs="Times New Roman"/>
        </w:rPr>
        <w:t xml:space="preserve">, according to which </w:t>
      </w:r>
      <w:bookmarkStart w:id="13" w:name="_Hlk128476962"/>
      <w:r w:rsidR="00EA5B13">
        <w:rPr>
          <w:rFonts w:cs="Times New Roman"/>
        </w:rPr>
        <w:t xml:space="preserve">meaning can be detached from </w:t>
      </w:r>
      <w:r w:rsidR="008E11BF">
        <w:rPr>
          <w:rFonts w:cs="Times New Roman"/>
        </w:rPr>
        <w:t xml:space="preserve">language, which is </w:t>
      </w:r>
      <w:r w:rsidR="00792639">
        <w:rPr>
          <w:rFonts w:cs="Times New Roman"/>
        </w:rPr>
        <w:t>thought to</w:t>
      </w:r>
      <w:r w:rsidR="008E11BF">
        <w:rPr>
          <w:rFonts w:cs="Times New Roman"/>
        </w:rPr>
        <w:t xml:space="preserve"> </w:t>
      </w:r>
      <w:r w:rsidR="00792639">
        <w:rPr>
          <w:rFonts w:cs="Times New Roman"/>
        </w:rPr>
        <w:t>be</w:t>
      </w:r>
      <w:r w:rsidR="008E11BF">
        <w:rPr>
          <w:rFonts w:cs="Times New Roman"/>
        </w:rPr>
        <w:t xml:space="preserve"> a mere formal system</w:t>
      </w:r>
      <w:r w:rsidR="00EA5B13">
        <w:rPr>
          <w:rFonts w:cs="Times New Roman"/>
        </w:rPr>
        <w:t xml:space="preserve">. </w:t>
      </w:r>
      <w:bookmarkEnd w:id="13"/>
      <w:r w:rsidR="004D6033">
        <w:rPr>
          <w:rFonts w:cs="Times New Roman"/>
        </w:rPr>
        <w:t xml:space="preserve">The </w:t>
      </w:r>
      <w:r w:rsidR="000D6A55">
        <w:rPr>
          <w:rFonts w:cs="Times New Roman"/>
        </w:rPr>
        <w:t>problem</w:t>
      </w:r>
      <w:r w:rsidR="00947D18">
        <w:rPr>
          <w:rFonts w:cs="Times New Roman"/>
        </w:rPr>
        <w:t xml:space="preserve"> that resurfaces in the context of LLMs is that</w:t>
      </w:r>
      <w:r w:rsidR="000F30B9">
        <w:rPr>
          <w:rFonts w:cs="Times New Roman"/>
        </w:rPr>
        <w:t xml:space="preserve"> the</w:t>
      </w:r>
      <w:r w:rsidR="00947D18">
        <w:rPr>
          <w:rFonts w:cs="Times New Roman"/>
        </w:rPr>
        <w:t xml:space="preserve"> </w:t>
      </w:r>
      <w:r w:rsidR="00792639">
        <w:rPr>
          <w:rFonts w:cs="Times New Roman"/>
        </w:rPr>
        <w:t xml:space="preserve">standard </w:t>
      </w:r>
      <w:r w:rsidR="004D6033">
        <w:rPr>
          <w:rFonts w:cs="Times New Roman"/>
        </w:rPr>
        <w:t xml:space="preserve">picture </w:t>
      </w:r>
      <w:r w:rsidR="00E45DB0">
        <w:rPr>
          <w:rFonts w:cs="Times New Roman"/>
        </w:rPr>
        <w:t>does not</w:t>
      </w:r>
      <w:r w:rsidR="00982A77">
        <w:rPr>
          <w:rFonts w:cs="Times New Roman"/>
        </w:rPr>
        <w:t xml:space="preserve"> account for the exten</w:t>
      </w:r>
      <w:r w:rsidR="000F30B9">
        <w:rPr>
          <w:rFonts w:cs="Times New Roman"/>
        </w:rPr>
        <w:t>t</w:t>
      </w:r>
      <w:r w:rsidR="00982A77">
        <w:rPr>
          <w:rFonts w:cs="Times New Roman"/>
        </w:rPr>
        <w:t xml:space="preserve"> </w:t>
      </w:r>
      <w:r w:rsidR="00AD5A3B">
        <w:rPr>
          <w:rFonts w:cs="Times New Roman"/>
        </w:rPr>
        <w:t xml:space="preserve">to </w:t>
      </w:r>
      <w:r w:rsidR="00982A77">
        <w:rPr>
          <w:rFonts w:cs="Times New Roman"/>
        </w:rPr>
        <w:t>which</w:t>
      </w:r>
      <w:r w:rsidR="00571194">
        <w:rPr>
          <w:rFonts w:cs="Times New Roman"/>
        </w:rPr>
        <w:t xml:space="preserve"> </w:t>
      </w:r>
      <w:r w:rsidR="002E2EBB">
        <w:rPr>
          <w:rFonts w:cs="Times New Roman"/>
        </w:rPr>
        <w:t xml:space="preserve">meaning is </w:t>
      </w:r>
      <w:r w:rsidR="00E01BDE">
        <w:t xml:space="preserve">intertwined with </w:t>
      </w:r>
      <w:r w:rsidR="00A30A72">
        <w:t xml:space="preserve">the </w:t>
      </w:r>
      <w:r w:rsidR="00A30A72" w:rsidRPr="000110BC">
        <w:rPr>
          <w:i/>
          <w:iCs/>
        </w:rPr>
        <w:t xml:space="preserve">use </w:t>
      </w:r>
      <w:r w:rsidR="00A30A72">
        <w:t xml:space="preserve">of </w:t>
      </w:r>
      <w:r w:rsidR="004E6787">
        <w:rPr>
          <w:rFonts w:cs="Times New Roman"/>
        </w:rPr>
        <w:t>language</w:t>
      </w:r>
      <w:r w:rsidR="0034473E">
        <w:rPr>
          <w:rFonts w:cs="Times New Roman"/>
        </w:rPr>
        <w:t xml:space="preserve">, including </w:t>
      </w:r>
      <w:r w:rsidR="00792639">
        <w:rPr>
          <w:rFonts w:cs="Times New Roman"/>
        </w:rPr>
        <w:t xml:space="preserve">descriptions, worldly interactions, writing, and </w:t>
      </w:r>
      <w:r w:rsidR="0034473E">
        <w:rPr>
          <w:rFonts w:cs="Times New Roman"/>
        </w:rPr>
        <w:t>verbal</w:t>
      </w:r>
      <w:r w:rsidR="003C21E1">
        <w:rPr>
          <w:rFonts w:cs="Times New Roman"/>
        </w:rPr>
        <w:t xml:space="preserve"> t</w:t>
      </w:r>
      <w:r w:rsidR="008960CD">
        <w:rPr>
          <w:rFonts w:cs="Times New Roman"/>
        </w:rPr>
        <w:t>hought</w:t>
      </w:r>
      <w:r w:rsidR="007C30AD">
        <w:rPr>
          <w:rFonts w:cs="Times New Roman"/>
        </w:rPr>
        <w:t>.</w:t>
      </w:r>
      <w:r w:rsidR="00C23C98">
        <w:rPr>
          <w:rFonts w:cs="Times New Roman"/>
        </w:rPr>
        <w:t xml:space="preserve"> </w:t>
      </w:r>
      <w:r w:rsidR="005B3002">
        <w:rPr>
          <w:rFonts w:cs="Times New Roman"/>
        </w:rPr>
        <w:t xml:space="preserve">Regarding the </w:t>
      </w:r>
      <w:r w:rsidR="00AA1134">
        <w:rPr>
          <w:rFonts w:cs="Times New Roman"/>
        </w:rPr>
        <w:t xml:space="preserve">relation between meaning </w:t>
      </w:r>
      <w:r w:rsidR="00E350FD">
        <w:rPr>
          <w:rFonts w:cs="Times New Roman"/>
        </w:rPr>
        <w:t xml:space="preserve">and use </w:t>
      </w:r>
      <w:r w:rsidR="00AA1134">
        <w:rPr>
          <w:rFonts w:cs="Times New Roman"/>
        </w:rPr>
        <w:t>of language</w:t>
      </w:r>
      <w:r w:rsidR="00E350FD">
        <w:rPr>
          <w:rFonts w:cs="Times New Roman"/>
        </w:rPr>
        <w:t xml:space="preserve">, </w:t>
      </w:r>
      <w:r w:rsidR="00A673C8">
        <w:rPr>
          <w:rFonts w:cs="Times New Roman"/>
        </w:rPr>
        <w:t>Wittgenstein</w:t>
      </w:r>
      <w:r w:rsidR="002D2C16">
        <w:rPr>
          <w:rFonts w:cs="Times New Roman"/>
        </w:rPr>
        <w:t xml:space="preserve"> </w:t>
      </w:r>
      <w:r w:rsidR="00A673C8">
        <w:rPr>
          <w:rFonts w:cs="Times New Roman"/>
        </w:rPr>
        <w:t xml:space="preserve">writes in </w:t>
      </w:r>
      <w:r w:rsidR="00647F6B">
        <w:rPr>
          <w:rFonts w:cs="Times New Roman"/>
        </w:rPr>
        <w:t xml:space="preserve">his </w:t>
      </w:r>
      <w:r w:rsidR="00647F6B" w:rsidRPr="00647F6B">
        <w:rPr>
          <w:rFonts w:cs="Times New Roman"/>
          <w:i/>
          <w:iCs/>
        </w:rPr>
        <w:t>Logical Investigations</w:t>
      </w:r>
      <w:r w:rsidR="00647F6B">
        <w:rPr>
          <w:rFonts w:cs="Times New Roman"/>
        </w:rPr>
        <w:t>:</w:t>
      </w:r>
    </w:p>
    <w:p w14:paraId="690FE6F1" w14:textId="77777777" w:rsidR="00B332B1" w:rsidRDefault="00B332B1" w:rsidP="004D6033">
      <w:pPr>
        <w:rPr>
          <w:rFonts w:cs="Times New Roman"/>
        </w:rPr>
      </w:pPr>
    </w:p>
    <w:p w14:paraId="722653D9" w14:textId="409E480A" w:rsidR="00005829" w:rsidRPr="00005829" w:rsidRDefault="00005829" w:rsidP="00347926">
      <w:pPr>
        <w:ind w:left="720"/>
        <w:rPr>
          <w:rFonts w:cs="Times New Roman"/>
          <w:lang w:val="en-GB"/>
        </w:rPr>
      </w:pPr>
      <w:bookmarkStart w:id="14" w:name="_Hlk128385983"/>
      <w:r w:rsidRPr="00005829">
        <w:rPr>
          <w:rFonts w:cs="Times New Roman"/>
          <w:lang w:val="en-GB"/>
        </w:rPr>
        <w:t xml:space="preserve">For a </w:t>
      </w:r>
      <w:r w:rsidRPr="00005829">
        <w:rPr>
          <w:rFonts w:cs="Times New Roman"/>
          <w:i/>
          <w:iCs/>
          <w:lang w:val="en-GB"/>
        </w:rPr>
        <w:t>large</w:t>
      </w:r>
      <w:r w:rsidRPr="00005829">
        <w:rPr>
          <w:rFonts w:cs="Times New Roman"/>
          <w:lang w:val="en-GB"/>
        </w:rPr>
        <w:t xml:space="preserve"> class </w:t>
      </w:r>
      <w:bookmarkEnd w:id="14"/>
      <w:r w:rsidRPr="00005829">
        <w:rPr>
          <w:rFonts w:cs="Times New Roman"/>
          <w:lang w:val="en-GB"/>
        </w:rPr>
        <w:t>of cases of the employment of the word “meaning”</w:t>
      </w:r>
      <w:r w:rsidR="00AB6C00">
        <w:rPr>
          <w:rFonts w:cs="Times New Roman"/>
          <w:lang w:val="en-GB"/>
        </w:rPr>
        <w:t xml:space="preserve"> </w:t>
      </w:r>
      <w:r w:rsidR="00115D7D">
        <w:rPr>
          <w:rFonts w:cs="Times New Roman"/>
          <w:lang w:val="en-GB"/>
        </w:rPr>
        <w:t>–</w:t>
      </w:r>
      <w:r w:rsidRPr="00005829">
        <w:rPr>
          <w:rFonts w:cs="Times New Roman"/>
          <w:lang w:val="en-GB"/>
        </w:rPr>
        <w:t xml:space="preserve"> though not for </w:t>
      </w:r>
      <w:r w:rsidRPr="00005829">
        <w:rPr>
          <w:rFonts w:cs="Times New Roman"/>
          <w:i/>
          <w:iCs/>
          <w:lang w:val="en-GB"/>
        </w:rPr>
        <w:t>all</w:t>
      </w:r>
      <w:r w:rsidRPr="00005829">
        <w:rPr>
          <w:rFonts w:cs="Times New Roman"/>
          <w:lang w:val="en-GB"/>
        </w:rPr>
        <w:t xml:space="preserve"> </w:t>
      </w:r>
      <w:r w:rsidR="00115D7D">
        <w:rPr>
          <w:rFonts w:cs="Times New Roman"/>
          <w:lang w:val="en-GB"/>
        </w:rPr>
        <w:t>–</w:t>
      </w:r>
      <w:r w:rsidRPr="00005829">
        <w:rPr>
          <w:rFonts w:cs="Times New Roman"/>
          <w:lang w:val="en-GB"/>
        </w:rPr>
        <w:t xml:space="preserve"> this word can be explained in this way:</w:t>
      </w:r>
      <w:r w:rsidR="00AB6C00">
        <w:rPr>
          <w:rFonts w:cs="Times New Roman"/>
          <w:lang w:val="en-GB"/>
        </w:rPr>
        <w:t xml:space="preserve"> </w:t>
      </w:r>
      <w:r w:rsidRPr="00005829">
        <w:rPr>
          <w:rFonts w:cs="Times New Roman"/>
          <w:lang w:val="en-GB"/>
        </w:rPr>
        <w:t>the meaning of a word is its use in the language.</w:t>
      </w:r>
    </w:p>
    <w:p w14:paraId="13F4FD14" w14:textId="229ECC10" w:rsidR="00005829" w:rsidRPr="00AB6C00" w:rsidRDefault="00005829" w:rsidP="00347926">
      <w:pPr>
        <w:ind w:left="720"/>
        <w:rPr>
          <w:rFonts w:cs="Times New Roman"/>
          <w:lang w:val="en-GB"/>
        </w:rPr>
      </w:pPr>
      <w:r w:rsidRPr="00005829">
        <w:rPr>
          <w:rFonts w:cs="Times New Roman"/>
          <w:lang w:val="en-GB"/>
        </w:rPr>
        <w:t xml:space="preserve">And the </w:t>
      </w:r>
      <w:r w:rsidRPr="00005829">
        <w:rPr>
          <w:rFonts w:cs="Times New Roman"/>
          <w:i/>
          <w:iCs/>
          <w:lang w:val="en-GB"/>
        </w:rPr>
        <w:t>meaning</w:t>
      </w:r>
      <w:r w:rsidRPr="00005829">
        <w:rPr>
          <w:rFonts w:cs="Times New Roman"/>
          <w:lang w:val="en-GB"/>
        </w:rPr>
        <w:t xml:space="preserve"> of a name is sometimes explained by pointing to</w:t>
      </w:r>
      <w:r w:rsidR="00AB6C00">
        <w:rPr>
          <w:rFonts w:cs="Times New Roman"/>
          <w:lang w:val="en-GB"/>
        </w:rPr>
        <w:t xml:space="preserve"> </w:t>
      </w:r>
      <w:r w:rsidRPr="00005829">
        <w:rPr>
          <w:rFonts w:cs="Times New Roman"/>
          <w:lang w:val="en-GB"/>
        </w:rPr>
        <w:t xml:space="preserve">its </w:t>
      </w:r>
      <w:r w:rsidRPr="00011349">
        <w:rPr>
          <w:rFonts w:cs="Times New Roman"/>
          <w:i/>
          <w:iCs/>
          <w:lang w:val="en-GB"/>
        </w:rPr>
        <w:t>bearer</w:t>
      </w:r>
      <w:r w:rsidRPr="00005829">
        <w:rPr>
          <w:rFonts w:cs="Times New Roman"/>
          <w:lang w:val="en-GB"/>
        </w:rPr>
        <w:t>.</w:t>
      </w:r>
      <w:r w:rsidR="00011349">
        <w:rPr>
          <w:rFonts w:cs="Times New Roman"/>
          <w:lang w:val="en-GB"/>
        </w:rPr>
        <w:t xml:space="preserve"> </w:t>
      </w:r>
      <w:r w:rsidR="002D503B">
        <w:rPr>
          <w:rFonts w:cs="Times New Roman"/>
          <w:lang w:val="en-GB"/>
        </w:rPr>
        <w:fldChar w:fldCharType="begin"/>
      </w:r>
      <w:r w:rsidR="00D84573">
        <w:rPr>
          <w:rFonts w:cs="Times New Roman"/>
          <w:lang w:val="en-GB"/>
        </w:rPr>
        <w:instrText xml:space="preserve"> ADDIN ZOTERO_ITEM CSL_CITATION {"citationID":"axjqcXCr","properties":{"formattedCitation":"(Wittgenstein 2009, sec. 43)","plainCitation":"(Wittgenstein 2009, sec. 43)","noteIndex":0},"citationItems":[{"id":15537,"uris":["http://zotero.org/users/6547755/items/APQAC5NH"],"itemData":{"id":15537,"type":"book","call-number":"B3376.W563 P53 2009","edition":"Rev. 4th ed","event-place":"Chichester, West Sussex, U.K. ; Malden, MA","ISBN":"978-1-4051-5928-9","language":"ger eng","note":"OCLC: ocn368019558","number-of-pages":"321","publisher":"Wiley-Blackwell","publisher-place":"Chichester, West Sussex, U.K. ; Malden, MA","source":"Library of Congress ISBN","title":"Philosophische Untersuchungen =: Philosophical investigations","title-short":"Philosophische Untersuchungen =","author":[{"family":"Wittgenstein","given":"Ludwig"}],"translator":[{"family":"Anscombe","given":"G. E. M."},{"family":"Hacker","given":"P. M. S."},{"family":"Schulte","given":"Joachim"}],"issued":{"date-parts":[["2009"]]}},"locator":"43","label":"section"}],"schema":"https://github.com/citation-style-language/schema/raw/master/csl-citation.json"} </w:instrText>
      </w:r>
      <w:r w:rsidR="002D503B">
        <w:rPr>
          <w:rFonts w:cs="Times New Roman"/>
          <w:lang w:val="en-GB"/>
        </w:rPr>
        <w:fldChar w:fldCharType="separate"/>
      </w:r>
      <w:r w:rsidR="00D84573">
        <w:rPr>
          <w:rFonts w:cs="Times New Roman"/>
          <w:noProof/>
          <w:lang w:val="en-GB"/>
        </w:rPr>
        <w:t>(Wittgenstein 2009, sec. 43)</w:t>
      </w:r>
      <w:r w:rsidR="002D503B">
        <w:rPr>
          <w:rFonts w:cs="Times New Roman"/>
          <w:lang w:val="en-GB"/>
        </w:rPr>
        <w:fldChar w:fldCharType="end"/>
      </w:r>
    </w:p>
    <w:p w14:paraId="3E820D48" w14:textId="77777777" w:rsidR="00AB6C00" w:rsidRDefault="00AB6C00" w:rsidP="0012003C">
      <w:pPr>
        <w:rPr>
          <w:rFonts w:cs="Times New Roman"/>
        </w:rPr>
      </w:pPr>
    </w:p>
    <w:p w14:paraId="66712B6E" w14:textId="77777777" w:rsidR="00251E7F" w:rsidRDefault="006C259A" w:rsidP="000C59EA">
      <w:r>
        <w:t xml:space="preserve">Wittgenstein </w:t>
      </w:r>
      <w:r w:rsidR="006C5D27" w:rsidRPr="006C5D27">
        <w:t>admits that the</w:t>
      </w:r>
      <w:r w:rsidR="00364787">
        <w:t xml:space="preserve"> </w:t>
      </w:r>
      <w:r w:rsidR="001F64BD">
        <w:t>common picture has some explanatory power: the</w:t>
      </w:r>
      <w:r w:rsidR="006C5D27" w:rsidRPr="006C5D27">
        <w:t xml:space="preserve"> deictic reference to a name can</w:t>
      </w:r>
      <w:r w:rsidR="001F64BD">
        <w:t xml:space="preserve"> </w:t>
      </w:r>
      <w:r w:rsidR="001B3E38" w:rsidRPr="00DD3DCA">
        <w:rPr>
          <w:i/>
          <w:iCs/>
        </w:rPr>
        <w:t>som</w:t>
      </w:r>
      <w:r w:rsidR="001B3E38" w:rsidRPr="009F795C">
        <w:rPr>
          <w:i/>
          <w:iCs/>
        </w:rPr>
        <w:t>etimes</w:t>
      </w:r>
      <w:r w:rsidR="006C5D27" w:rsidRPr="009F795C">
        <w:rPr>
          <w:i/>
          <w:iCs/>
        </w:rPr>
        <w:t xml:space="preserve"> explain</w:t>
      </w:r>
      <w:r w:rsidR="006C5D27" w:rsidRPr="006C5D27">
        <w:t xml:space="preserve"> its meaning</w:t>
      </w:r>
      <w:r w:rsidR="001F64BD">
        <w:t>. B</w:t>
      </w:r>
      <w:r w:rsidR="006C5D27" w:rsidRPr="006C5D27">
        <w:t xml:space="preserve">ut this does not </w:t>
      </w:r>
      <w:r w:rsidR="00971A54">
        <w:t>allow the inference</w:t>
      </w:r>
      <w:r w:rsidR="006C5D27" w:rsidRPr="006C5D27">
        <w:t xml:space="preserve"> that the meaning of a name </w:t>
      </w:r>
      <w:r w:rsidR="006C5D27" w:rsidRPr="00391FEA">
        <w:rPr>
          <w:i/>
          <w:iCs/>
        </w:rPr>
        <w:t>is</w:t>
      </w:r>
      <w:r w:rsidR="006C5D27" w:rsidRPr="006C5D27">
        <w:t xml:space="preserve"> its bearer, nor that other forms of meaning can be adequately described in terms of naming</w:t>
      </w:r>
      <w:r w:rsidR="00ED69C6">
        <w:t>.</w:t>
      </w:r>
      <w:r w:rsidR="00535E16">
        <w:t xml:space="preserve"> </w:t>
      </w:r>
      <w:r w:rsidR="002A5221">
        <w:t>Instead of</w:t>
      </w:r>
      <w:r w:rsidR="00DB01D1">
        <w:t xml:space="preserve"> apply</w:t>
      </w:r>
      <w:r w:rsidR="00A179D8">
        <w:t>ing</w:t>
      </w:r>
      <w:r w:rsidR="00DB01D1">
        <w:t xml:space="preserve"> some</w:t>
      </w:r>
      <w:r w:rsidR="00F13916">
        <w:t xml:space="preserve"> clean but</w:t>
      </w:r>
      <w:r w:rsidR="00DB01D1">
        <w:t xml:space="preserve"> </w:t>
      </w:r>
      <w:r w:rsidR="00AC1645">
        <w:t xml:space="preserve">artificial </w:t>
      </w:r>
      <w:r w:rsidR="00F13916">
        <w:t>definition</w:t>
      </w:r>
      <w:r w:rsidR="00AC1645">
        <w:t xml:space="preserve"> of </w:t>
      </w:r>
      <w:r w:rsidR="00313ACE">
        <w:t>‘</w:t>
      </w:r>
      <w:r w:rsidR="00AC1645">
        <w:t>meaning</w:t>
      </w:r>
      <w:r w:rsidR="00532716">
        <w:t>,</w:t>
      </w:r>
      <w:r w:rsidR="00313ACE">
        <w:t>’</w:t>
      </w:r>
      <w:r w:rsidR="00A179D8">
        <w:t xml:space="preserve"> </w:t>
      </w:r>
      <w:r w:rsidR="002A5221">
        <w:t>Wittgenstein demands to</w:t>
      </w:r>
      <w:r w:rsidR="00A179D8">
        <w:t xml:space="preserve"> </w:t>
      </w:r>
      <w:r w:rsidR="00F16DFE">
        <w:t xml:space="preserve">consider the </w:t>
      </w:r>
      <w:r w:rsidR="00611985">
        <w:t xml:space="preserve">actual </w:t>
      </w:r>
      <w:r w:rsidR="00047522">
        <w:t>use</w:t>
      </w:r>
      <w:r w:rsidR="00611985">
        <w:t xml:space="preserve"> of the word</w:t>
      </w:r>
      <w:r w:rsidR="00F41840">
        <w:t xml:space="preserve">, by which he </w:t>
      </w:r>
      <w:r w:rsidR="00AF7A89">
        <w:t xml:space="preserve">does not merely mean statistical relations in a text corpus, but </w:t>
      </w:r>
      <w:r w:rsidR="00554C6E">
        <w:t xml:space="preserve">the use </w:t>
      </w:r>
      <w:r w:rsidR="006A0C41">
        <w:t xml:space="preserve">of the word </w:t>
      </w:r>
      <w:r w:rsidR="00554C6E">
        <w:t xml:space="preserve">in </w:t>
      </w:r>
      <w:r w:rsidR="00447799">
        <w:t>language games</w:t>
      </w:r>
      <w:r w:rsidR="006A0C41">
        <w:t xml:space="preserve">. </w:t>
      </w:r>
    </w:p>
    <w:p w14:paraId="647A9B0F" w14:textId="77777777" w:rsidR="00251E7F" w:rsidRDefault="00251E7F" w:rsidP="000C59EA"/>
    <w:p w14:paraId="1F994372" w14:textId="1B3D5699" w:rsidR="0006791C" w:rsidRDefault="006A0C41" w:rsidP="000C59EA">
      <w:r>
        <w:t>Considering the actual use of ‘meaning,’</w:t>
      </w:r>
      <w:r w:rsidR="00B365CC">
        <w:t xml:space="preserve"> he </w:t>
      </w:r>
      <w:r w:rsidR="00E516FF">
        <w:t xml:space="preserve">does not </w:t>
      </w:r>
      <w:r w:rsidR="00B365CC">
        <w:t>find</w:t>
      </w:r>
      <w:r w:rsidR="00056AC0">
        <w:t xml:space="preserve"> what is often ascribed to him, namely </w:t>
      </w:r>
      <w:r w:rsidR="00284DA0">
        <w:t xml:space="preserve">that </w:t>
      </w:r>
      <w:r w:rsidR="00C53D4E">
        <w:t>“meaning is use</w:t>
      </w:r>
      <w:r w:rsidR="00ED3425">
        <w:t>.</w:t>
      </w:r>
      <w:r w:rsidR="00C53D4E">
        <w:t xml:space="preserve">” </w:t>
      </w:r>
      <w:r w:rsidR="00ED3425">
        <w:t xml:space="preserve">He rather writes </w:t>
      </w:r>
      <w:r w:rsidR="00B365CC">
        <w:t>tha</w:t>
      </w:r>
      <w:r w:rsidR="00B365CC" w:rsidRPr="00ED3425">
        <w:t xml:space="preserve">t </w:t>
      </w:r>
      <w:r w:rsidR="009E1F4F" w:rsidRPr="00ED3425">
        <w:t xml:space="preserve">for a </w:t>
      </w:r>
      <w:r w:rsidR="009E1F4F" w:rsidRPr="00ED3425">
        <w:rPr>
          <w:i/>
          <w:iCs/>
        </w:rPr>
        <w:t>large class</w:t>
      </w:r>
      <w:r w:rsidR="009E1F4F">
        <w:t xml:space="preserve"> of cases of employment of </w:t>
      </w:r>
      <w:r w:rsidR="00170EDF">
        <w:t>‘meaning</w:t>
      </w:r>
      <w:r w:rsidR="00947F28">
        <w:t>,</w:t>
      </w:r>
      <w:r w:rsidR="00170EDF">
        <w:t>’</w:t>
      </w:r>
      <w:r w:rsidR="00947F28">
        <w:t xml:space="preserve"> </w:t>
      </w:r>
      <w:r w:rsidR="0042376F">
        <w:t>the word</w:t>
      </w:r>
      <w:r w:rsidR="009E0230">
        <w:t xml:space="preserve"> </w:t>
      </w:r>
      <w:r w:rsidR="009E0230" w:rsidRPr="000F1B10">
        <w:rPr>
          <w:i/>
          <w:iCs/>
        </w:rPr>
        <w:t>can be explained</w:t>
      </w:r>
      <w:r w:rsidR="009E0230">
        <w:t xml:space="preserve"> as use. </w:t>
      </w:r>
      <w:r w:rsidR="003F071B">
        <w:t>A word the meaning of which is unclear can usually be explained by</w:t>
      </w:r>
      <w:r w:rsidR="00640B96">
        <w:t xml:space="preserve"> </w:t>
      </w:r>
      <w:r w:rsidR="000E1114">
        <w:t>describing</w:t>
      </w:r>
      <w:r w:rsidR="00C1323D">
        <w:t xml:space="preserve"> its use</w:t>
      </w:r>
      <w:r w:rsidR="00640B96">
        <w:t xml:space="preserve">, and in </w:t>
      </w:r>
      <w:r w:rsidR="00CC15B9">
        <w:t xml:space="preserve">the case </w:t>
      </w:r>
      <w:r w:rsidR="00E832D4">
        <w:t xml:space="preserve">of a name </w:t>
      </w:r>
      <w:r w:rsidR="0006457C">
        <w:t xml:space="preserve">sometimes </w:t>
      </w:r>
      <w:r w:rsidR="00CC15B9">
        <w:t>simply</w:t>
      </w:r>
      <w:r w:rsidR="00640B96">
        <w:t xml:space="preserve"> by </w:t>
      </w:r>
      <w:r w:rsidR="00CC15B9">
        <w:t>pointing</w:t>
      </w:r>
      <w:r w:rsidR="00640B96">
        <w:t xml:space="preserve"> to </w:t>
      </w:r>
      <w:r w:rsidR="00CC15B9">
        <w:t>its</w:t>
      </w:r>
      <w:r w:rsidR="00640B96">
        <w:t xml:space="preserve"> </w:t>
      </w:r>
      <w:r w:rsidR="000F247C">
        <w:t>bearer</w:t>
      </w:r>
      <w:r w:rsidR="00E654AD">
        <w:t xml:space="preserve">. </w:t>
      </w:r>
      <w:r w:rsidR="009E0230">
        <w:t xml:space="preserve">This </w:t>
      </w:r>
      <w:r w:rsidR="001735E6">
        <w:t xml:space="preserve">contention </w:t>
      </w:r>
      <w:r w:rsidR="00085757">
        <w:t xml:space="preserve">does not </w:t>
      </w:r>
      <w:r w:rsidR="001D604D">
        <w:t>imply</w:t>
      </w:r>
      <w:r w:rsidR="00085757">
        <w:t xml:space="preserve"> </w:t>
      </w:r>
      <w:r w:rsidR="00981812">
        <w:t xml:space="preserve">that </w:t>
      </w:r>
      <w:r w:rsidR="001152F2">
        <w:t xml:space="preserve">meaning </w:t>
      </w:r>
      <w:r w:rsidR="00727F05">
        <w:t xml:space="preserve">has no relation to the world, to the contrary: </w:t>
      </w:r>
      <w:r w:rsidR="00830988">
        <w:t xml:space="preserve">because language is used in the context of a “language game” and ultimately a “form of life” </w:t>
      </w:r>
      <w:r w:rsidR="00B7571D">
        <w:fldChar w:fldCharType="begin"/>
      </w:r>
      <w:r w:rsidR="00B7571D">
        <w:instrText xml:space="preserve"> ADDIN ZOTERO_ITEM CSL_CITATION {"citationID":"UYKl9lXE","properties":{"formattedCitation":"(Wittgenstein 2009, sec. 23)","plainCitation":"(Wittgenstein 2009, sec. 23)","noteIndex":0},"citationItems":[{"id":15537,"uris":["http://zotero.org/users/6547755/items/APQAC5NH"],"itemData":{"id":15537,"type":"book","call-number":"B3376.W563 P53 2009","edition":"Rev. 4th ed","event-place":"Chichester, West Sussex, U.K. ; Malden, MA","ISBN":"978-1-4051-5928-9","language":"ger eng","note":"OCLC: ocn368019558","number-of-pages":"321","publisher":"Wiley-Blackwell","publisher-place":"Chichester, West Sussex, U.K. ; Malden, MA","source":"Library of Congress ISBN","title":"Philosophische Untersuchungen =: Philosophical investigations","title-short":"Philosophische Untersuchungen =","author":[{"family":"Wittgenstein","given":"Ludwig"}],"translator":[{"family":"Anscombe","given":"G. E. M."},{"family":"Hacker","given":"P. M. S."},{"family":"Schulte","given":"Joachim"}],"issued":{"date-parts":[["2009"]]}},"locator":"23","label":"section"}],"schema":"https://github.com/citation-style-language/schema/raw/master/csl-citation.json"} </w:instrText>
      </w:r>
      <w:r w:rsidR="00B7571D">
        <w:fldChar w:fldCharType="separate"/>
      </w:r>
      <w:r w:rsidR="00B7571D">
        <w:rPr>
          <w:noProof/>
        </w:rPr>
        <w:t>(Wittgenstein 2009, sec. 23)</w:t>
      </w:r>
      <w:r w:rsidR="00B7571D">
        <w:fldChar w:fldCharType="end"/>
      </w:r>
      <w:r w:rsidR="00B7571D">
        <w:t>,</w:t>
      </w:r>
      <w:r w:rsidR="00830988">
        <w:t xml:space="preserve"> </w:t>
      </w:r>
      <w:r w:rsidR="0032765C" w:rsidRPr="0032765C">
        <w:t>meaning</w:t>
      </w:r>
      <w:r w:rsidR="0032765C">
        <w:t xml:space="preserve"> is embedded in the world we live in</w:t>
      </w:r>
      <w:r w:rsidR="00DD1358">
        <w:t xml:space="preserve">, </w:t>
      </w:r>
      <w:r w:rsidR="00AF1737">
        <w:t xml:space="preserve">including </w:t>
      </w:r>
      <w:r w:rsidR="009B2597">
        <w:t>the</w:t>
      </w:r>
      <w:r w:rsidR="00DD1358">
        <w:t xml:space="preserve"> </w:t>
      </w:r>
      <w:r w:rsidR="00AF1737">
        <w:t xml:space="preserve">communicative </w:t>
      </w:r>
      <w:r w:rsidR="008120ED">
        <w:rPr>
          <w:rFonts w:cs="Times New Roman"/>
        </w:rPr>
        <w:t>and</w:t>
      </w:r>
      <w:r w:rsidR="00AF1737">
        <w:t xml:space="preserve"> </w:t>
      </w:r>
      <w:r w:rsidR="00DD1358">
        <w:t>menta</w:t>
      </w:r>
      <w:r w:rsidR="00AF1737">
        <w:t>l activities</w:t>
      </w:r>
      <w:r w:rsidR="009B2597">
        <w:t xml:space="preserve"> </w:t>
      </w:r>
      <w:r w:rsidR="00E335B2">
        <w:t>in which we make use of language</w:t>
      </w:r>
      <w:r w:rsidR="00127315">
        <w:t xml:space="preserve">. </w:t>
      </w:r>
      <w:r w:rsidR="00D1249A">
        <w:t xml:space="preserve">The </w:t>
      </w:r>
      <w:r w:rsidR="008E51DC">
        <w:t>underlying</w:t>
      </w:r>
      <w:r w:rsidR="00D1249A">
        <w:t xml:space="preserve"> idea is that m</w:t>
      </w:r>
      <w:r w:rsidR="004E2505">
        <w:t xml:space="preserve">eaning </w:t>
      </w:r>
      <w:r w:rsidR="0064051D">
        <w:t>has no existence</w:t>
      </w:r>
      <w:r w:rsidR="00EF061F">
        <w:t xml:space="preserve"> outside of</w:t>
      </w:r>
      <w:r w:rsidR="004B6E03">
        <w:t xml:space="preserve"> </w:t>
      </w:r>
      <w:r w:rsidR="00BC3B35">
        <w:t xml:space="preserve">the language </w:t>
      </w:r>
      <w:r w:rsidR="004B6E03">
        <w:t xml:space="preserve">use </w:t>
      </w:r>
      <w:r w:rsidR="00BC3B35">
        <w:t xml:space="preserve">of a </w:t>
      </w:r>
      <w:r w:rsidR="00947832">
        <w:t>community but rather</w:t>
      </w:r>
      <w:r w:rsidR="00B44B91">
        <w:t xml:space="preserve"> results from it.</w:t>
      </w:r>
      <w:r w:rsidR="000D7424">
        <w:t xml:space="preserve"> </w:t>
      </w:r>
    </w:p>
    <w:p w14:paraId="6E04F9F8" w14:textId="77777777" w:rsidR="00312F0E" w:rsidRDefault="00312F0E" w:rsidP="00416EA2"/>
    <w:p w14:paraId="0A02DF9F" w14:textId="1C7943F2" w:rsidR="00EF1FE5" w:rsidRDefault="00EF1FE5" w:rsidP="00EF1FE5">
      <w:pPr>
        <w:rPr>
          <w:rFonts w:cs="Times New Roman"/>
        </w:rPr>
      </w:pPr>
      <w:r>
        <w:rPr>
          <w:rFonts w:cs="Times New Roman"/>
        </w:rPr>
        <w:t xml:space="preserve">The </w:t>
      </w:r>
      <w:r w:rsidR="00092A1E">
        <w:rPr>
          <w:rFonts w:cs="Times New Roman"/>
        </w:rPr>
        <w:t>notion</w:t>
      </w:r>
      <w:r>
        <w:rPr>
          <w:rFonts w:cs="Times New Roman"/>
        </w:rPr>
        <w:t xml:space="preserve"> that language as a system derives from language as use has already been proposed by Ferdinand de Saussure </w:t>
      </w:r>
      <w:r w:rsidR="00CD1564">
        <w:rPr>
          <w:rFonts w:cs="Times New Roman"/>
        </w:rPr>
        <w:t>in</w:t>
      </w:r>
      <w:r>
        <w:rPr>
          <w:rFonts w:cs="Times New Roman"/>
        </w:rPr>
        <w:t xml:space="preserve"> his classic distinction between </w:t>
      </w:r>
      <w:r w:rsidRPr="42D51DF8">
        <w:rPr>
          <w:rFonts w:cs="Times New Roman"/>
          <w:i/>
          <w:iCs/>
        </w:rPr>
        <w:t>langue</w:t>
      </w:r>
      <w:r w:rsidRPr="0030388A">
        <w:rPr>
          <w:rFonts w:cs="Times New Roman"/>
        </w:rPr>
        <w:t xml:space="preserve"> and </w:t>
      </w:r>
      <w:r w:rsidRPr="42D51DF8">
        <w:rPr>
          <w:rFonts w:cs="Times New Roman"/>
          <w:i/>
          <w:iCs/>
        </w:rPr>
        <w:t>parole</w:t>
      </w:r>
      <w:r>
        <w:rPr>
          <w:rFonts w:cs="Times New Roman"/>
          <w:i/>
          <w:iCs/>
        </w:rPr>
        <w:t xml:space="preserve"> </w:t>
      </w:r>
      <w:r>
        <w:rPr>
          <w:rFonts w:cs="Times New Roman"/>
        </w:rPr>
        <w:fldChar w:fldCharType="begin"/>
      </w:r>
      <w:r>
        <w:rPr>
          <w:rFonts w:cs="Times New Roman"/>
        </w:rPr>
        <w:instrText xml:space="preserve"> ADDIN ZOTERO_ITEM CSL_CITATION {"citationID":"rSWM2YRt","properties":{"formattedCitation":"([1916] 2011)","plainCitation":"([1916] 2011)","noteIndex":0},"citationItems":[{"id":28820,"uris":["http://zotero.org/users/6547755/items/2QKNBXYX"],"itemData":{"id":28820,"type":"book","call-number":"P121 .S363 2011","event-place":"New York","ISBN":"978-0-231-15726-1","language":"en","note":"original-date: 1916","number-of-pages":"260","publisher":"Columbia University Press","publisher-place":"New York","source":"Library of Congress ISBN","title":"Course in general linguistics","author":[{"family":"Saussure","given":"Ferdinand","dropping-particle":"de"}],"translator":[{"family":"Baskin","given":"Wade"}],"editor":[{"family":"Meisel","given":"Perry"},{"family":"Saussy","given":"Haun"}],"issued":{"date-parts":[["2011"]]}},"suppress-author":true}],"schema":"https://github.com/citation-style-language/schema/raw/master/csl-citation.json"} </w:instrText>
      </w:r>
      <w:r>
        <w:rPr>
          <w:rFonts w:cs="Times New Roman"/>
        </w:rPr>
        <w:fldChar w:fldCharType="separate"/>
      </w:r>
      <w:r>
        <w:rPr>
          <w:rFonts w:cs="Times New Roman"/>
          <w:noProof/>
        </w:rPr>
        <w:t>([1916] 2011)</w:t>
      </w:r>
      <w:r>
        <w:rPr>
          <w:rFonts w:cs="Times New Roman"/>
        </w:rPr>
        <w:fldChar w:fldCharType="end"/>
      </w:r>
      <w:r w:rsidRPr="0030388A">
        <w:rPr>
          <w:rFonts w:cs="Times New Roman"/>
        </w:rPr>
        <w:t>.</w:t>
      </w:r>
      <w:r>
        <w:rPr>
          <w:rFonts w:cs="Times New Roman"/>
        </w:rPr>
        <w:t xml:space="preserve"> Language as a </w:t>
      </w:r>
      <w:r w:rsidRPr="006A2E3B">
        <w:rPr>
          <w:rFonts w:cs="Times New Roman"/>
          <w:i/>
          <w:iCs/>
        </w:rPr>
        <w:t>general system of signs and rules</w:t>
      </w:r>
      <w:r>
        <w:rPr>
          <w:rFonts w:cs="Times New Roman"/>
        </w:rPr>
        <w:t xml:space="preserve"> (</w:t>
      </w:r>
      <w:r w:rsidRPr="006A2E3B">
        <w:rPr>
          <w:rFonts w:cs="Times New Roman"/>
          <w:i/>
          <w:iCs/>
        </w:rPr>
        <w:t>langue</w:t>
      </w:r>
      <w:r>
        <w:rPr>
          <w:rFonts w:cs="Times New Roman"/>
        </w:rPr>
        <w:t xml:space="preserve">) emerges as a structure of </w:t>
      </w:r>
      <w:r w:rsidRPr="006A2E3B">
        <w:rPr>
          <w:rFonts w:cs="Times New Roman"/>
          <w:i/>
          <w:iCs/>
        </w:rPr>
        <w:t>language spoken in concrete situations</w:t>
      </w:r>
      <w:r>
        <w:rPr>
          <w:rFonts w:cs="Times New Roman"/>
        </w:rPr>
        <w:t xml:space="preserve"> (</w:t>
      </w:r>
      <w:r w:rsidRPr="006A2E3B">
        <w:rPr>
          <w:rFonts w:cs="Times New Roman"/>
          <w:i/>
          <w:iCs/>
        </w:rPr>
        <w:t>parole</w:t>
      </w:r>
      <w:r>
        <w:rPr>
          <w:rFonts w:cs="Times New Roman"/>
        </w:rPr>
        <w:t xml:space="preserve">). In a spoken language, the speaker’s </w:t>
      </w:r>
      <w:proofErr w:type="gramStart"/>
      <w:r>
        <w:rPr>
          <w:rFonts w:cs="Times New Roman"/>
        </w:rPr>
        <w:t>as yet</w:t>
      </w:r>
      <w:proofErr w:type="gramEnd"/>
      <w:r>
        <w:rPr>
          <w:rFonts w:cs="Times New Roman"/>
        </w:rPr>
        <w:t xml:space="preserve"> unsymbolized experiences are articulated in ever new ways. These articulations, i.e., the </w:t>
      </w:r>
      <w:r w:rsidR="00B736C0">
        <w:rPr>
          <w:rFonts w:cs="Times New Roman"/>
        </w:rPr>
        <w:t xml:space="preserve">living </w:t>
      </w:r>
      <w:r>
        <w:rPr>
          <w:rFonts w:cs="Times New Roman"/>
        </w:rPr>
        <w:t xml:space="preserve">use of language as </w:t>
      </w:r>
      <w:r w:rsidRPr="00AC3987">
        <w:rPr>
          <w:i/>
        </w:rPr>
        <w:t>parole</w:t>
      </w:r>
      <w:r>
        <w:rPr>
          <w:rFonts w:cs="Times New Roman"/>
        </w:rPr>
        <w:t xml:space="preserve">, continuously modify the linguistic structures </w:t>
      </w:r>
      <w:r w:rsidR="00E371B8">
        <w:rPr>
          <w:rFonts w:cs="Times New Roman"/>
        </w:rPr>
        <w:t xml:space="preserve">and patterns </w:t>
      </w:r>
      <w:r>
        <w:rPr>
          <w:rFonts w:cs="Times New Roman"/>
        </w:rPr>
        <w:t>(</w:t>
      </w:r>
      <w:r w:rsidR="00B213D2">
        <w:rPr>
          <w:rFonts w:cs="Times New Roman"/>
        </w:rPr>
        <w:t xml:space="preserve">including </w:t>
      </w:r>
      <w:r>
        <w:rPr>
          <w:rFonts w:cs="Times New Roman"/>
        </w:rPr>
        <w:t xml:space="preserve">usage and typical word sequences, grammatical rules, </w:t>
      </w:r>
      <w:r w:rsidR="00B213D2">
        <w:rPr>
          <w:rFonts w:cs="Times New Roman"/>
        </w:rPr>
        <w:t xml:space="preserve">and </w:t>
      </w:r>
      <w:r>
        <w:rPr>
          <w:rFonts w:cs="Times New Roman"/>
        </w:rPr>
        <w:t xml:space="preserve">meaning contexts), so that </w:t>
      </w:r>
      <w:r w:rsidRPr="006A2E3B">
        <w:rPr>
          <w:rFonts w:cs="Times New Roman"/>
          <w:i/>
          <w:iCs/>
        </w:rPr>
        <w:t>langue</w:t>
      </w:r>
      <w:r>
        <w:rPr>
          <w:rFonts w:cs="Times New Roman"/>
        </w:rPr>
        <w:t xml:space="preserve"> can be seen as a constantly evolving collective structure of regularities and meanings. </w:t>
      </w:r>
      <w:r w:rsidRPr="000110BC">
        <w:rPr>
          <w:rFonts w:cs="Times New Roman"/>
          <w:i/>
          <w:iCs/>
        </w:rPr>
        <w:t>Langue</w:t>
      </w:r>
      <w:r>
        <w:rPr>
          <w:rFonts w:cs="Times New Roman"/>
        </w:rPr>
        <w:t xml:space="preserve"> is not a static system that is independent of use, but </w:t>
      </w:r>
      <w:r w:rsidR="008003D4">
        <w:rPr>
          <w:rFonts w:cs="Times New Roman"/>
        </w:rPr>
        <w:t>rather</w:t>
      </w:r>
      <w:r>
        <w:rPr>
          <w:rFonts w:cs="Times New Roman"/>
        </w:rPr>
        <w:t xml:space="preserve"> derives from </w:t>
      </w:r>
      <w:r w:rsidR="00445D50">
        <w:rPr>
          <w:rFonts w:cs="Times New Roman"/>
        </w:rPr>
        <w:t xml:space="preserve">its </w:t>
      </w:r>
      <w:r>
        <w:rPr>
          <w:rFonts w:cs="Times New Roman"/>
        </w:rPr>
        <w:t>use. Yet,</w:t>
      </w:r>
      <w:r>
        <w:rPr>
          <w:rFonts w:cs="Times New Roman"/>
          <w:i/>
          <w:iCs/>
        </w:rPr>
        <w:t xml:space="preserve"> </w:t>
      </w:r>
      <w:r w:rsidRPr="006A2E3B">
        <w:rPr>
          <w:rFonts w:cs="Times New Roman"/>
          <w:i/>
          <w:iCs/>
        </w:rPr>
        <w:t>langue</w:t>
      </w:r>
      <w:r>
        <w:rPr>
          <w:rFonts w:cs="Times New Roman"/>
        </w:rPr>
        <w:t xml:space="preserve"> is not only a structure derived from use in parole – conversely, </w:t>
      </w:r>
      <w:proofErr w:type="gramStart"/>
      <w:r w:rsidRPr="002D5978">
        <w:rPr>
          <w:rFonts w:cs="Times New Roman"/>
          <w:i/>
          <w:iCs/>
        </w:rPr>
        <w:t>langue</w:t>
      </w:r>
      <w:proofErr w:type="gramEnd"/>
      <w:r>
        <w:rPr>
          <w:rFonts w:cs="Times New Roman"/>
        </w:rPr>
        <w:t xml:space="preserve"> </w:t>
      </w:r>
      <w:r w:rsidR="00445D50">
        <w:rPr>
          <w:rFonts w:cs="Times New Roman"/>
        </w:rPr>
        <w:t xml:space="preserve">also </w:t>
      </w:r>
      <w:r>
        <w:rPr>
          <w:rFonts w:cs="Times New Roman"/>
        </w:rPr>
        <w:t xml:space="preserve">structures </w:t>
      </w:r>
      <w:r w:rsidRPr="002D5978">
        <w:rPr>
          <w:rFonts w:cs="Times New Roman"/>
          <w:i/>
          <w:iCs/>
        </w:rPr>
        <w:t>parole</w:t>
      </w:r>
      <w:r>
        <w:rPr>
          <w:rFonts w:cs="Times New Roman"/>
        </w:rPr>
        <w:t xml:space="preserve">. With an expression borrowed from Pierre Bourdieu, we may say that </w:t>
      </w:r>
      <w:bookmarkStart w:id="15" w:name="_Hlk129011171"/>
      <w:r w:rsidRPr="00AC3987">
        <w:rPr>
          <w:i/>
        </w:rPr>
        <w:t>langue</w:t>
      </w:r>
      <w:r>
        <w:rPr>
          <w:rFonts w:cs="Times New Roman"/>
        </w:rPr>
        <w:t xml:space="preserve"> acts as a “structuring structure</w:t>
      </w:r>
      <w:bookmarkEnd w:id="15"/>
      <w:r>
        <w:rPr>
          <w:rFonts w:cs="Times New Roman"/>
        </w:rPr>
        <w:t>”</w:t>
      </w:r>
      <w:r w:rsidRPr="00F80AC9">
        <w:rPr>
          <w:rStyle w:val="FootnoteReference"/>
        </w:rPr>
        <w:footnoteReference w:id="2"/>
      </w:r>
      <w:r>
        <w:rPr>
          <w:rFonts w:cs="Times New Roman"/>
        </w:rPr>
        <w:t xml:space="preserve"> for our current articulations.</w:t>
      </w:r>
      <w:r w:rsidR="00FB2D7D">
        <w:rPr>
          <w:rFonts w:cs="Times New Roman"/>
        </w:rPr>
        <w:t xml:space="preserve"> </w:t>
      </w:r>
      <w:r w:rsidR="007C212C">
        <w:rPr>
          <w:rFonts w:cs="Times New Roman"/>
        </w:rPr>
        <w:t xml:space="preserve">Regularities </w:t>
      </w:r>
      <w:r w:rsidR="00225AEA">
        <w:rPr>
          <w:rFonts w:cs="Times New Roman"/>
        </w:rPr>
        <w:t>derive</w:t>
      </w:r>
      <w:r w:rsidR="001D194C">
        <w:rPr>
          <w:rFonts w:cs="Times New Roman"/>
        </w:rPr>
        <w:t xml:space="preserve"> from use, and in turn they also structure use.</w:t>
      </w:r>
    </w:p>
    <w:p w14:paraId="3FED2447" w14:textId="4623BE90" w:rsidR="001F3FEC" w:rsidRDefault="001F3FEC" w:rsidP="00EF1FE5">
      <w:pPr>
        <w:rPr>
          <w:rFonts w:cs="Times New Roman"/>
        </w:rPr>
      </w:pPr>
    </w:p>
    <w:p w14:paraId="0F0F24C2" w14:textId="35C7D3D9" w:rsidR="00986BF2" w:rsidRDefault="002A2BFD" w:rsidP="00C77308">
      <w:pPr>
        <w:rPr>
          <w:rFonts w:eastAsia="Times New Roman" w:cs="Times New Roman"/>
          <w:color w:val="000000"/>
          <w:kern w:val="0"/>
          <w14:ligatures w14:val="none"/>
        </w:rPr>
      </w:pPr>
      <w:r>
        <w:rPr>
          <w:rFonts w:cs="Times New Roman"/>
        </w:rPr>
        <w:t xml:space="preserve">Considering not just </w:t>
      </w:r>
      <w:r w:rsidRPr="002B7F02">
        <w:rPr>
          <w:rFonts w:cs="Times New Roman"/>
          <w:i/>
          <w:iCs/>
        </w:rPr>
        <w:t>langue</w:t>
      </w:r>
      <w:r>
        <w:rPr>
          <w:rFonts w:cs="Times New Roman"/>
        </w:rPr>
        <w:t xml:space="preserve"> but </w:t>
      </w:r>
      <w:r w:rsidRPr="002B7F02">
        <w:rPr>
          <w:rFonts w:cs="Times New Roman"/>
          <w:i/>
          <w:iCs/>
        </w:rPr>
        <w:t>language use</w:t>
      </w:r>
      <w:r>
        <w:rPr>
          <w:rFonts w:cs="Times New Roman"/>
        </w:rPr>
        <w:t xml:space="preserve"> is </w:t>
      </w:r>
      <w:r w:rsidR="006E0B73">
        <w:rPr>
          <w:rFonts w:cs="Times New Roman"/>
        </w:rPr>
        <w:t>crucial</w:t>
      </w:r>
      <w:r>
        <w:rPr>
          <w:rFonts w:cs="Times New Roman"/>
        </w:rPr>
        <w:t xml:space="preserve"> </w:t>
      </w:r>
      <w:r w:rsidR="00CF07EF" w:rsidRPr="00CF07EF">
        <w:t>to explain the ability of LLMs to produce meaningful text</w:t>
      </w:r>
      <w:r w:rsidR="00B821C9">
        <w:t xml:space="preserve"> that goes beyond merely correct syntax</w:t>
      </w:r>
      <w:r w:rsidR="00CF07EF" w:rsidRPr="00CF07EF">
        <w:t xml:space="preserve">. </w:t>
      </w:r>
      <w:r w:rsidR="00F835BD">
        <w:t>If meaning is expressed in language use, then it can be modeled by statistical means</w:t>
      </w:r>
      <w:r w:rsidR="00830AA7">
        <w:t xml:space="preserve"> </w:t>
      </w:r>
      <w:r w:rsidR="00E22A56">
        <w:t>in so far as the</w:t>
      </w:r>
      <w:r w:rsidR="004B7BE4">
        <w:t xml:space="preserve"> </w:t>
      </w:r>
      <w:r w:rsidR="00811F68">
        <w:t xml:space="preserve">use </w:t>
      </w:r>
      <w:r w:rsidR="007D44F2">
        <w:t>can be model</w:t>
      </w:r>
      <w:r w:rsidR="00C75524">
        <w:t>led</w:t>
      </w:r>
      <w:r w:rsidR="00F835BD">
        <w:t xml:space="preserve">. </w:t>
      </w:r>
      <w:r w:rsidR="000E76C5">
        <w:rPr>
          <w:rFonts w:cs="Times New Roman"/>
        </w:rPr>
        <w:t>T</w:t>
      </w:r>
      <w:r w:rsidR="000E76C5" w:rsidRPr="00EC25BA">
        <w:rPr>
          <w:rFonts w:cs="Times New Roman"/>
        </w:rPr>
        <w:t xml:space="preserve">he possibility of statistical representation of meaning was demonstrated long before true LLMs existed. For example, it has been </w:t>
      </w:r>
      <w:r w:rsidR="008A44C0">
        <w:rPr>
          <w:rFonts w:cs="Times New Roman"/>
        </w:rPr>
        <w:t xml:space="preserve">hypothesized </w:t>
      </w:r>
      <w:r w:rsidR="000E76C5" w:rsidRPr="00EC25BA">
        <w:rPr>
          <w:rFonts w:cs="Times New Roman"/>
        </w:rPr>
        <w:t>that</w:t>
      </w:r>
      <w:r w:rsidR="000E76C5">
        <w:rPr>
          <w:rFonts w:cs="Times New Roman"/>
        </w:rPr>
        <w:t xml:space="preserve"> “</w:t>
      </w:r>
      <w:r w:rsidR="000E76C5" w:rsidRPr="00EC25BA">
        <w:rPr>
          <w:rFonts w:cs="Times New Roman"/>
        </w:rPr>
        <w:t>the proportion of words common to the contexts of word A and to the contexts of word B is a function of the degree to which A and B are similar in meaning</w:t>
      </w:r>
      <w:r w:rsidR="000E76C5">
        <w:rPr>
          <w:rFonts w:cs="Times New Roman"/>
        </w:rPr>
        <w:t xml:space="preserve">” </w:t>
      </w:r>
      <w:r w:rsidR="000E76C5" w:rsidRPr="00DD102D">
        <w:rPr>
          <w:rFonts w:cs="Times New Roman"/>
        </w:rPr>
        <w:fldChar w:fldCharType="begin"/>
      </w:r>
      <w:r w:rsidR="000E76C5" w:rsidRPr="00DD102D">
        <w:rPr>
          <w:rFonts w:cs="Times New Roman"/>
        </w:rPr>
        <w:instrText xml:space="preserve"> ADDIN ZOTERO_ITEM CSL_CITATION {"citationID":"t48EPsvC","properties":{"formattedCitation":"(Rubenstein and Goodenough 1965, 627)","plainCitation":"(Rubenstein and Goodenough 1965, 627)","noteIndex":0},"citationItems":[{"id":28310,"uris":["http://zotero.org/users/6547755/items/D7BP3BEA"],"itemData":{"id":28310,"type":"article-journal","container-title":"Communications of the ACM","DOI":"10.1145/365628.365657","ISSN":"0001-0782, 1557-7317","issue":"10","journalAbbreviation":"Commun. ACM","language":"en","page":"627-633","source":"DOI.org (Crossref)","title":"Contextual correlates of synonymy","URL":"https://dl.acm.org/doi/10.1145/365628.365657","volume":"8","author":[{"family":"Rubenstein","given":"Herbert"},{"family":"Goodenough","given":"John B."}],"accessed":{"date-parts":[["2022",12,2]]},"issued":{"date-parts":[["1965",10]]}},"locator":"627","label":"page"}],"schema":"https://github.com/citation-style-language/schema/raw/master/csl-citation.json"} </w:instrText>
      </w:r>
      <w:r w:rsidR="000E76C5" w:rsidRPr="00DD102D">
        <w:rPr>
          <w:rFonts w:cs="Times New Roman"/>
        </w:rPr>
        <w:fldChar w:fldCharType="separate"/>
      </w:r>
      <w:r w:rsidR="000E76C5" w:rsidRPr="00DD102D">
        <w:rPr>
          <w:rFonts w:cs="Times New Roman"/>
          <w:noProof/>
        </w:rPr>
        <w:t>(Rubenstein and Goodenough 1965, 627)</w:t>
      </w:r>
      <w:r w:rsidR="000E76C5" w:rsidRPr="00DD102D">
        <w:rPr>
          <w:rFonts w:cs="Times New Roman"/>
        </w:rPr>
        <w:fldChar w:fldCharType="end"/>
      </w:r>
      <w:r w:rsidR="008B6C24">
        <w:rPr>
          <w:rFonts w:cs="Times New Roman"/>
        </w:rPr>
        <w:t xml:space="preserve">. </w:t>
      </w:r>
      <w:r w:rsidR="00B66384">
        <w:rPr>
          <w:rFonts w:cs="Times New Roman"/>
        </w:rPr>
        <w:t xml:space="preserve">It has been </w:t>
      </w:r>
      <w:r w:rsidR="006E4671">
        <w:rPr>
          <w:rFonts w:cs="Times New Roman"/>
        </w:rPr>
        <w:t xml:space="preserve">argued </w:t>
      </w:r>
      <w:r w:rsidR="00B66384">
        <w:rPr>
          <w:rFonts w:cs="Times New Roman"/>
        </w:rPr>
        <w:t>th</w:t>
      </w:r>
      <w:r w:rsidR="000E76C5" w:rsidRPr="00EC25BA">
        <w:rPr>
          <w:rFonts w:cs="Times New Roman"/>
        </w:rPr>
        <w:t>at vector representations can capture</w:t>
      </w:r>
      <w:r w:rsidR="000E76C5">
        <w:rPr>
          <w:rFonts w:cs="Times New Roman"/>
        </w:rPr>
        <w:t xml:space="preserve"> “</w:t>
      </w:r>
      <w:r w:rsidR="000E76C5" w:rsidRPr="00EC25BA">
        <w:rPr>
          <w:rFonts w:cs="Times New Roman"/>
        </w:rPr>
        <w:t>a large number of precise syntactic and semantic word relationships</w:t>
      </w:r>
      <w:r w:rsidR="000E76C5">
        <w:rPr>
          <w:rFonts w:cs="Times New Roman"/>
        </w:rPr>
        <w:t xml:space="preserve">” </w:t>
      </w:r>
      <w:r w:rsidR="000E76C5" w:rsidRPr="00DD102D">
        <w:rPr>
          <w:rFonts w:cs="Times New Roman"/>
        </w:rPr>
        <w:fldChar w:fldCharType="begin"/>
      </w:r>
      <w:r w:rsidR="000E76C5" w:rsidRPr="00DD102D">
        <w:rPr>
          <w:rFonts w:cs="Times New Roman"/>
        </w:rPr>
        <w:instrText xml:space="preserve"> ADDIN ZOTERO_ITEM CSL_CITATION {"citationID":"MDGVxaGW","properties":{"formattedCitation":"(Mikolov et al. 2013, 1)","plainCitation":"(Mikolov et al. 2013, 1)","noteIndex":0},"citationItems":[{"id":28288,"uris":["http://zotero.org/users/6547755/items/4KFQTZD9"],"itemData":{"id":28288,"type":"article","abstract":"The recently introduced continuous Skip-gram model is an efﬁ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ﬁcant speedup and also learn more regular word representations. We also describe a simple alternative to the hierarchical softmax called negative sampling.","language":"en","note":"arXiv:1310.4546 [cs, stat]","number":"arXiv:1310.4546","publisher":"arXiv","source":"arXiv.org","title":"Distributed Representations of Words and Phrases and their Compositionality","URL":"http://arxiv.org/abs/1310.4546","author":[{"family":"Mikolov","given":"Tomas"},{"family":"Sutskever","given":"Ilya"},{"family":"Chen","given":"Kai"},{"family":"Corrado","given":"Greg"},{"family":"Dean","given":"Jeffrey"}],"accessed":{"date-parts":[["2022",11,30]]},"issued":{"date-parts":[["2013",10,16]]}},"locator":"1","label":"page"}],"schema":"https://github.com/citation-style-language/schema/raw/master/csl-citation.json"} </w:instrText>
      </w:r>
      <w:r w:rsidR="000E76C5" w:rsidRPr="00DD102D">
        <w:rPr>
          <w:rFonts w:cs="Times New Roman"/>
        </w:rPr>
        <w:fldChar w:fldCharType="separate"/>
      </w:r>
      <w:r w:rsidR="000E76C5" w:rsidRPr="00DD102D">
        <w:rPr>
          <w:rFonts w:cs="Times New Roman"/>
          <w:noProof/>
        </w:rPr>
        <w:t>(Mikolov et al. 2013, 1)</w:t>
      </w:r>
      <w:r w:rsidR="000E76C5" w:rsidRPr="00DD102D">
        <w:rPr>
          <w:rFonts w:cs="Times New Roman"/>
        </w:rPr>
        <w:fldChar w:fldCharType="end"/>
      </w:r>
      <w:r w:rsidR="000E76C5" w:rsidRPr="00DD102D">
        <w:rPr>
          <w:rFonts w:cs="Times New Roman"/>
        </w:rPr>
        <w:t>.</w:t>
      </w:r>
      <w:r w:rsidR="000E76C5">
        <w:rPr>
          <w:rFonts w:cs="Times New Roman"/>
        </w:rPr>
        <w:t xml:space="preserve"> </w:t>
      </w:r>
      <w:r w:rsidR="008665D3">
        <w:t>LLM</w:t>
      </w:r>
      <w:r w:rsidR="000F7089">
        <w:t>s</w:t>
      </w:r>
      <w:r w:rsidR="008665D3">
        <w:t xml:space="preserve"> have been shown to learn syntactic structures</w:t>
      </w:r>
      <w:r w:rsidR="008665D3" w:rsidRPr="00EC25BA">
        <w:rPr>
          <w:rFonts w:cs="Times New Roman"/>
        </w:rPr>
        <w:t xml:space="preserve"> such as subject-verb agreement and dependency structures </w:t>
      </w:r>
      <w:r w:rsidR="008665D3" w:rsidRPr="00DD102D">
        <w:rPr>
          <w:rFonts w:eastAsia="Times New Roman" w:cs="Times New Roman"/>
          <w:color w:val="000000"/>
          <w:kern w:val="0"/>
          <w14:ligatures w14:val="none"/>
        </w:rPr>
        <w:fldChar w:fldCharType="begin"/>
      </w:r>
      <w:r w:rsidR="008665D3" w:rsidRPr="00DD102D">
        <w:rPr>
          <w:rFonts w:eastAsia="Times New Roman" w:cs="Times New Roman"/>
          <w:color w:val="000000"/>
          <w:kern w:val="0"/>
          <w14:ligatures w14:val="none"/>
        </w:rPr>
        <w:instrText xml:space="preserve"> ADDIN ZOTERO_ITEM CSL_CITATION {"citationID":"98qvCEmJ","properties":{"formattedCitation":"(Hewitt and Manning 2019)","plainCitation":"(Hewitt and Manning 2019)","noteIndex":0},"citationItems":[{"id":28367,"uris":["http://zotero.org/users/6547755/items/QVTIGQ4P"],"itemData":{"id":28367,"type":"paper-conference","abstract":"Recent work has improved our ability to detect linguistic knowledge in word representations. However, current methods for detecting syntactic knowledge do not test whether syntax trees are represented in their entirety. In this work, we propose a structural probe, which evaluates whether syntax trees are embedded in a linear transformation of a neural network’s word representation space. The probe identiﬁes a linear transformation under which squared L2 distance encodes the distance between words in the parse tree, and one in which squared L2 norm encodes depth in the parse tree. Using our probe, we show that such transformations exist for both ELMo and BERT but not in baselines, providing evidence that entire syntax trees are embedded implicitly in deep models’ vector geometry.","container-title":"Proceedings of NAACL-HLT 2019","language":"en","page":"4129–4138","publisher":"Association for Computational Linguistics","source":"Zotero","title":"A Structural Probe for Finding Syntax in Word Representations","author":[{"family":"Hewitt","given":"John"},{"family":"Manning","given":"Christopher D"}],"issued":{"date-parts":[["2019"]]}}}],"schema":"https://github.com/citation-style-language/schema/raw/master/csl-citation.json"} </w:instrText>
      </w:r>
      <w:r w:rsidR="008665D3" w:rsidRPr="00DD102D">
        <w:rPr>
          <w:rFonts w:eastAsia="Times New Roman" w:cs="Times New Roman"/>
          <w:color w:val="000000"/>
          <w:kern w:val="0"/>
          <w14:ligatures w14:val="none"/>
        </w:rPr>
        <w:fldChar w:fldCharType="separate"/>
      </w:r>
      <w:r w:rsidR="008665D3" w:rsidRPr="00DD102D">
        <w:rPr>
          <w:rFonts w:eastAsia="Times New Roman" w:cs="Times New Roman"/>
          <w:noProof/>
          <w:color w:val="000000"/>
          <w:kern w:val="0"/>
          <w14:ligatures w14:val="none"/>
        </w:rPr>
        <w:t>(Hewitt and Manning 2019)</w:t>
      </w:r>
      <w:r w:rsidR="008665D3" w:rsidRPr="00DD102D">
        <w:rPr>
          <w:rFonts w:eastAsia="Times New Roman" w:cs="Times New Roman"/>
          <w:color w:val="000000"/>
          <w:kern w:val="0"/>
          <w14:ligatures w14:val="none"/>
        </w:rPr>
        <w:fldChar w:fldCharType="end"/>
      </w:r>
      <w:r w:rsidR="008665D3" w:rsidRPr="00DD102D">
        <w:rPr>
          <w:rFonts w:eastAsia="Times New Roman" w:cs="Times New Roman"/>
          <w:color w:val="000000"/>
          <w:kern w:val="0"/>
          <w14:ligatures w14:val="none"/>
        </w:rPr>
        <w:t>.</w:t>
      </w:r>
      <w:r w:rsidR="008665D3" w:rsidRPr="00EC25BA">
        <w:rPr>
          <w:rFonts w:cs="Times New Roman"/>
        </w:rPr>
        <w:t xml:space="preserve"> </w:t>
      </w:r>
      <w:r w:rsidR="008665D3">
        <w:rPr>
          <w:rFonts w:cs="Times New Roman"/>
        </w:rPr>
        <w:t>To a lesser extent, already older</w:t>
      </w:r>
      <w:r w:rsidR="008665D3" w:rsidRPr="00EC25BA">
        <w:rPr>
          <w:rFonts w:cs="Times New Roman"/>
        </w:rPr>
        <w:t xml:space="preserve"> LLMs </w:t>
      </w:r>
      <w:r w:rsidR="008665D3">
        <w:rPr>
          <w:rFonts w:cs="Times New Roman"/>
        </w:rPr>
        <w:t xml:space="preserve">have shown to </w:t>
      </w:r>
      <w:r w:rsidR="008665D3" w:rsidRPr="00EC25BA">
        <w:rPr>
          <w:rFonts w:cs="Times New Roman"/>
        </w:rPr>
        <w:t xml:space="preserve">learn semantic structures such as tense </w:t>
      </w:r>
      <w:r w:rsidR="008665D3" w:rsidRPr="00DD102D">
        <w:rPr>
          <w:rFonts w:eastAsia="Times New Roman" w:cs="Times New Roman"/>
          <w:color w:val="000000"/>
          <w:kern w:val="0"/>
          <w14:ligatures w14:val="none"/>
        </w:rPr>
        <w:fldChar w:fldCharType="begin"/>
      </w:r>
      <w:r w:rsidR="008665D3" w:rsidRPr="00DD102D">
        <w:rPr>
          <w:rFonts w:eastAsia="Times New Roman" w:cs="Times New Roman"/>
          <w:color w:val="000000"/>
          <w:kern w:val="0"/>
          <w14:ligatures w14:val="none"/>
        </w:rPr>
        <w:instrText xml:space="preserve"> ADDIN ZOTERO_ITEM CSL_CITATION {"citationID":"QVW2mKi6","properties":{"formattedCitation":"(Jawahar, Sagot, and Seddah 2019)","plainCitation":"(Jawahar, Sagot, and Seddah 2019)","noteIndex":0},"citationItems":[{"id":28366,"uris":["http://zotero.org/users/6547755/items/8DVPBAIJ"],"itemData":{"id":28366,"type":"paper-conference","abstract":"BERT is a recent language representation model that has surprisingly performed well in diverse language understanding benchmarks. This result indicates the possibility that BERT networks capture structural information about language. In this work, we provide novel support for this claim by performing a series of experiments to unpack the elements of English language structure learned by BERT. We ﬁrst show that BERT’s phrasal representation captures phrase-level information in the lower layers. We also show that BERT’s intermediate layers encode a rich hierarchy of linguistic information, with surface features at the bottom, syntactic features in the middle and semantic features at the top. BERT turns out to require deeper layers when long-distance dependency information is required, e.g. to track subjectverb agreement. Finally, we show that BERT representations capture linguistic information in a compositional way that mimics classical, tree-like structures.","container-title":"Proceedings of the 57th Annual Meeting of the Association for Computational Linguistics","DOI":"10.18653/v1/P19-1356","event-place":"Florence, Italy","event-title":"Proceedings of the 57th Annual Meeting of the Association for Computational Linguistics","language":"en","page":"3651-3657","publisher":"Association for Computational Linguistics","publisher-place":"Florence, Italy","source":"DOI.org (Crossref)","title":"What Does BERT Learn about the Structure of Language?","URL":"https://www.aclweb.org/anthology/P19-1356","author":[{"family":"Jawahar","given":"Ganesh"},{"family":"Sagot","given":"Benoît"},{"family":"Seddah","given":"Djamé"}],"accessed":{"date-parts":[["2022",12,5]]},"issued":{"date-parts":[["2019"]]}}}],"schema":"https://github.com/citation-style-language/schema/raw/master/csl-citation.json"} </w:instrText>
      </w:r>
      <w:r w:rsidR="008665D3" w:rsidRPr="00DD102D">
        <w:rPr>
          <w:rFonts w:eastAsia="Times New Roman" w:cs="Times New Roman"/>
          <w:color w:val="000000"/>
          <w:kern w:val="0"/>
          <w14:ligatures w14:val="none"/>
        </w:rPr>
        <w:fldChar w:fldCharType="separate"/>
      </w:r>
      <w:r w:rsidR="008665D3" w:rsidRPr="00DD102D">
        <w:rPr>
          <w:rFonts w:eastAsia="Times New Roman" w:cs="Times New Roman"/>
          <w:noProof/>
          <w:color w:val="000000"/>
          <w:kern w:val="0"/>
          <w14:ligatures w14:val="none"/>
        </w:rPr>
        <w:t>(Jawahar, Sagot, and Seddah 2019)</w:t>
      </w:r>
      <w:r w:rsidR="008665D3" w:rsidRPr="00DD102D">
        <w:rPr>
          <w:rFonts w:eastAsia="Times New Roman" w:cs="Times New Roman"/>
          <w:color w:val="000000"/>
          <w:kern w:val="0"/>
          <w14:ligatures w14:val="none"/>
        </w:rPr>
        <w:fldChar w:fldCharType="end"/>
      </w:r>
      <w:r w:rsidR="008665D3" w:rsidRPr="00DD102D">
        <w:rPr>
          <w:rFonts w:eastAsia="Times New Roman" w:cs="Times New Roman"/>
          <w:color w:val="000000"/>
          <w:kern w:val="0"/>
          <w14:ligatures w14:val="none"/>
        </w:rPr>
        <w:t xml:space="preserve"> </w:t>
      </w:r>
      <w:r w:rsidR="008665D3" w:rsidRPr="00EC25BA">
        <w:rPr>
          <w:rFonts w:cs="Times New Roman"/>
        </w:rPr>
        <w:t xml:space="preserve">and semantic roles </w:t>
      </w:r>
      <w:r w:rsidR="008665D3" w:rsidRPr="00DD102D">
        <w:rPr>
          <w:rFonts w:eastAsia="Times New Roman" w:cs="Times New Roman"/>
          <w:color w:val="000000"/>
          <w:kern w:val="0"/>
          <w14:ligatures w14:val="none"/>
        </w:rPr>
        <w:fldChar w:fldCharType="begin"/>
      </w:r>
      <w:r w:rsidR="008665D3" w:rsidRPr="00DD102D">
        <w:rPr>
          <w:rFonts w:eastAsia="Times New Roman" w:cs="Times New Roman"/>
          <w:color w:val="000000"/>
          <w:kern w:val="0"/>
          <w14:ligatures w14:val="none"/>
        </w:rPr>
        <w:instrText xml:space="preserve"> ADDIN ZOTERO_ITEM CSL_CITATION {"citationID":"zF2vi0E8","properties":{"formattedCitation":"(Tenney, Das, and Pavlick 2019)","plainCitation":"(Tenney, Das, and Pavlick 2019)","noteIndex":0},"citationItems":[{"id":27403,"uris":["http://zotero.org/users/6547755/items/6284CQLF"],"itemData":{"id":27403,"type":"paper-conference","container-title":"Proceedings of the 57th Annual Meeting of the Association for Computational Linguistics","DOI":"10.18653/v1/P19-1452","event-place":"Florence, Italy","page":"4593–4601","publisher-place":"Florence, Italy","title":"BERT Rediscovers the Classical NLP Pipeline","URL":"https://www.aclweb.org/anthology/P19-1452","author":[{"family":"Tenney","given":"Ian"},{"family":"Das","given":"Dipanjan"},{"family":"Pavlick","given":"Ellie"}],"issued":{"date-parts":[["2019",7]]}}}],"schema":"https://github.com/citation-style-language/schema/raw/master/csl-citation.json"} </w:instrText>
      </w:r>
      <w:r w:rsidR="008665D3" w:rsidRPr="00DD102D">
        <w:rPr>
          <w:rFonts w:eastAsia="Times New Roman" w:cs="Times New Roman"/>
          <w:color w:val="000000"/>
          <w:kern w:val="0"/>
          <w14:ligatures w14:val="none"/>
        </w:rPr>
        <w:fldChar w:fldCharType="separate"/>
      </w:r>
      <w:r w:rsidR="008665D3" w:rsidRPr="00DD102D">
        <w:rPr>
          <w:rFonts w:eastAsia="Times New Roman" w:cs="Times New Roman"/>
          <w:noProof/>
          <w:color w:val="000000"/>
          <w:kern w:val="0"/>
          <w14:ligatures w14:val="none"/>
        </w:rPr>
        <w:t>(Tenney, Das, and Pavlick 2019)</w:t>
      </w:r>
      <w:r w:rsidR="008665D3" w:rsidRPr="00DD102D">
        <w:rPr>
          <w:rFonts w:eastAsia="Times New Roman" w:cs="Times New Roman"/>
          <w:color w:val="000000"/>
          <w:kern w:val="0"/>
          <w14:ligatures w14:val="none"/>
        </w:rPr>
        <w:fldChar w:fldCharType="end"/>
      </w:r>
      <w:r w:rsidR="008665D3">
        <w:rPr>
          <w:rFonts w:eastAsia="Times New Roman" w:cs="Times New Roman"/>
          <w:color w:val="000000"/>
          <w:kern w:val="0"/>
          <w14:ligatures w14:val="none"/>
        </w:rPr>
        <w:t xml:space="preserve">. </w:t>
      </w:r>
    </w:p>
    <w:p w14:paraId="07304D0B" w14:textId="77777777" w:rsidR="00986BF2" w:rsidRDefault="00986BF2" w:rsidP="000E76C5">
      <w:pPr>
        <w:rPr>
          <w:rFonts w:eastAsia="Times New Roman" w:cs="Times New Roman"/>
          <w:color w:val="000000"/>
          <w:kern w:val="0"/>
          <w14:ligatures w14:val="none"/>
        </w:rPr>
      </w:pPr>
    </w:p>
    <w:p w14:paraId="77ECE217" w14:textId="5D5450D6" w:rsidR="00D70FB2" w:rsidRDefault="003B3F74" w:rsidP="001A6821">
      <w:pPr>
        <w:rPr>
          <w:rFonts w:cs="Times New Roman"/>
          <w:lang w:val="en-GB"/>
        </w:rPr>
      </w:pPr>
      <w:r>
        <w:rPr>
          <w:rFonts w:cs="Times New Roman"/>
        </w:rPr>
        <w:t>R</w:t>
      </w:r>
      <w:r w:rsidR="007E3733" w:rsidRPr="00EC25BA">
        <w:rPr>
          <w:rFonts w:cs="Times New Roman"/>
        </w:rPr>
        <w:t>ecent</w:t>
      </w:r>
      <w:r w:rsidR="000E76C5" w:rsidRPr="00EC25BA">
        <w:rPr>
          <w:rFonts w:cs="Times New Roman"/>
        </w:rPr>
        <w:t xml:space="preserve"> LLMs </w:t>
      </w:r>
      <w:r w:rsidR="00753317">
        <w:rPr>
          <w:rFonts w:cs="Times New Roman"/>
        </w:rPr>
        <w:t>show</w:t>
      </w:r>
      <w:r w:rsidR="000E76C5" w:rsidRPr="00EC25BA">
        <w:rPr>
          <w:rFonts w:cs="Times New Roman"/>
        </w:rPr>
        <w:t xml:space="preserve"> that the extent to which </w:t>
      </w:r>
      <w:r w:rsidR="006674D9">
        <w:rPr>
          <w:rFonts w:cs="Times New Roman"/>
        </w:rPr>
        <w:t xml:space="preserve">meaning can be </w:t>
      </w:r>
      <w:r w:rsidR="00CF5F7C">
        <w:rPr>
          <w:rFonts w:cs="Times New Roman"/>
        </w:rPr>
        <w:t xml:space="preserve">produced </w:t>
      </w:r>
      <w:r w:rsidR="006674D9">
        <w:rPr>
          <w:rFonts w:cs="Times New Roman"/>
        </w:rPr>
        <w:t xml:space="preserve">by </w:t>
      </w:r>
      <w:r w:rsidR="00CF5F7C">
        <w:rPr>
          <w:rFonts w:cs="Times New Roman"/>
        </w:rPr>
        <w:t xml:space="preserve">mere </w:t>
      </w:r>
      <w:r w:rsidR="000E76C5" w:rsidRPr="00EC25BA">
        <w:rPr>
          <w:rFonts w:cs="Times New Roman"/>
        </w:rPr>
        <w:t>statistical means is much greater than linguists and computer scientists ha</w:t>
      </w:r>
      <w:r w:rsidR="000E76C5">
        <w:rPr>
          <w:rFonts w:cs="Times New Roman"/>
        </w:rPr>
        <w:t>d</w:t>
      </w:r>
      <w:r w:rsidR="000E76C5" w:rsidRPr="00EC25BA">
        <w:rPr>
          <w:rFonts w:cs="Times New Roman"/>
        </w:rPr>
        <w:t xml:space="preserve"> believed.</w:t>
      </w:r>
      <w:r w:rsidR="00BC206F">
        <w:rPr>
          <w:rFonts w:cs="Times New Roman"/>
        </w:rPr>
        <w:t xml:space="preserve"> </w:t>
      </w:r>
      <w:r w:rsidR="0061704A">
        <w:rPr>
          <w:rFonts w:cs="Times New Roman"/>
        </w:rPr>
        <w:t>We suggest that th</w:t>
      </w:r>
      <w:r w:rsidR="006225B6">
        <w:rPr>
          <w:rFonts w:cs="Times New Roman"/>
        </w:rPr>
        <w:t xml:space="preserve">e reason is that </w:t>
      </w:r>
      <w:r w:rsidR="00402E1E">
        <w:rPr>
          <w:rFonts w:cs="Times New Roman"/>
        </w:rPr>
        <w:t xml:space="preserve">LLMs not just </w:t>
      </w:r>
      <w:r w:rsidR="005516E1">
        <w:rPr>
          <w:rFonts w:cs="Times New Roman"/>
        </w:rPr>
        <w:t xml:space="preserve">represent </w:t>
      </w:r>
      <w:r w:rsidR="00232A95">
        <w:rPr>
          <w:rFonts w:cs="Times New Roman"/>
        </w:rPr>
        <w:t>general</w:t>
      </w:r>
      <w:r w:rsidR="008C0542">
        <w:rPr>
          <w:rFonts w:cs="Times New Roman"/>
        </w:rPr>
        <w:t xml:space="preserve"> </w:t>
      </w:r>
      <w:r w:rsidR="00A30A1C">
        <w:rPr>
          <w:rFonts w:cs="Times New Roman"/>
        </w:rPr>
        <w:t>structures,</w:t>
      </w:r>
      <w:r w:rsidR="00975094">
        <w:rPr>
          <w:rFonts w:cs="Times New Roman"/>
        </w:rPr>
        <w:t xml:space="preserve"> but the</w:t>
      </w:r>
      <w:r w:rsidR="00E9602C">
        <w:rPr>
          <w:rFonts w:cs="Times New Roman"/>
        </w:rPr>
        <w:t xml:space="preserve"> part of the</w:t>
      </w:r>
      <w:r w:rsidR="00975094">
        <w:rPr>
          <w:rFonts w:cs="Times New Roman"/>
        </w:rPr>
        <w:t xml:space="preserve"> </w:t>
      </w:r>
      <w:r w:rsidR="009C0929" w:rsidRPr="00DB39BD">
        <w:rPr>
          <w:rFonts w:cs="Times New Roman"/>
          <w:i/>
          <w:iCs/>
        </w:rPr>
        <w:t>use of language</w:t>
      </w:r>
      <w:r w:rsidR="00354F61">
        <w:rPr>
          <w:rFonts w:cs="Times New Roman"/>
        </w:rPr>
        <w:t xml:space="preserve"> </w:t>
      </w:r>
      <w:r w:rsidR="00E9602C">
        <w:rPr>
          <w:rFonts w:cs="Times New Roman"/>
        </w:rPr>
        <w:t xml:space="preserve">that is </w:t>
      </w:r>
      <w:r w:rsidR="0084769B">
        <w:rPr>
          <w:rFonts w:cs="Times New Roman"/>
        </w:rPr>
        <w:t>represented</w:t>
      </w:r>
      <w:r w:rsidR="00721E97">
        <w:rPr>
          <w:rFonts w:cs="Times New Roman"/>
        </w:rPr>
        <w:t xml:space="preserve"> </w:t>
      </w:r>
      <w:r w:rsidR="00354F61">
        <w:rPr>
          <w:rFonts w:cs="Times New Roman"/>
        </w:rPr>
        <w:t xml:space="preserve">in </w:t>
      </w:r>
      <w:r w:rsidR="00721E97">
        <w:rPr>
          <w:rFonts w:cs="Times New Roman"/>
        </w:rPr>
        <w:t>the</w:t>
      </w:r>
      <w:r w:rsidR="008F0F2B">
        <w:rPr>
          <w:rFonts w:cs="Times New Roman"/>
        </w:rPr>
        <w:t>ir training</w:t>
      </w:r>
      <w:r w:rsidR="00721E97">
        <w:rPr>
          <w:rFonts w:cs="Times New Roman"/>
        </w:rPr>
        <w:t xml:space="preserve"> data</w:t>
      </w:r>
      <w:r w:rsidR="00D834F2">
        <w:rPr>
          <w:rFonts w:cs="Times New Roman"/>
        </w:rPr>
        <w:t>.</w:t>
      </w:r>
      <w:r w:rsidR="008D5802">
        <w:rPr>
          <w:rFonts w:cs="Times New Roman"/>
        </w:rPr>
        <w:t xml:space="preserve"> </w:t>
      </w:r>
      <w:r w:rsidR="001A6821">
        <w:rPr>
          <w:rFonts w:cs="Times New Roman"/>
        </w:rPr>
        <w:t xml:space="preserve">Bender and Koller </w:t>
      </w:r>
      <w:r w:rsidR="009D001D">
        <w:rPr>
          <w:rFonts w:cs="Times New Roman"/>
        </w:rPr>
        <w:t>(202</w:t>
      </w:r>
      <w:r w:rsidR="00776F27">
        <w:rPr>
          <w:rFonts w:cs="Times New Roman"/>
        </w:rPr>
        <w:t xml:space="preserve">0, p. </w:t>
      </w:r>
      <w:r w:rsidR="009D001D">
        <w:rPr>
          <w:rFonts w:cs="Times New Roman"/>
        </w:rPr>
        <w:t xml:space="preserve">5191) </w:t>
      </w:r>
      <w:r w:rsidR="001A6821">
        <w:rPr>
          <w:rFonts w:cs="Times New Roman"/>
        </w:rPr>
        <w:t xml:space="preserve">are right that </w:t>
      </w:r>
      <w:r w:rsidR="00014209">
        <w:rPr>
          <w:rFonts w:cs="Times New Roman"/>
        </w:rPr>
        <w:t>Wittgenstein’s concept of “</w:t>
      </w:r>
      <w:r w:rsidR="001A6821">
        <w:rPr>
          <w:rFonts w:cs="Times New Roman"/>
        </w:rPr>
        <w:t>use</w:t>
      </w:r>
      <w:r w:rsidR="00014209">
        <w:rPr>
          <w:rFonts w:cs="Times New Roman"/>
        </w:rPr>
        <w:t>”</w:t>
      </w:r>
      <w:r w:rsidR="001A6821">
        <w:rPr>
          <w:rFonts w:cs="Times New Roman"/>
        </w:rPr>
        <w:t xml:space="preserve"> </w:t>
      </w:r>
      <w:r w:rsidR="001A6821" w:rsidRPr="001A6821">
        <w:rPr>
          <w:rFonts w:cs="Times New Roman"/>
          <w:lang w:val="en-GB"/>
        </w:rPr>
        <w:t xml:space="preserve">refers </w:t>
      </w:r>
      <w:r w:rsidR="001A6821">
        <w:rPr>
          <w:rFonts w:cs="Times New Roman"/>
          <w:lang w:val="en-GB"/>
        </w:rPr>
        <w:t>to</w:t>
      </w:r>
      <w:r w:rsidR="001A6821" w:rsidRPr="001A6821">
        <w:rPr>
          <w:rFonts w:cs="Times New Roman"/>
          <w:lang w:val="en-GB"/>
        </w:rPr>
        <w:t xml:space="preserve"> language used in the</w:t>
      </w:r>
      <w:r w:rsidR="001A6821">
        <w:rPr>
          <w:rFonts w:cs="Times New Roman"/>
          <w:lang w:val="en-GB"/>
        </w:rPr>
        <w:t xml:space="preserve"> </w:t>
      </w:r>
      <w:r w:rsidR="001A6821" w:rsidRPr="001A6821">
        <w:rPr>
          <w:rFonts w:cs="Times New Roman"/>
          <w:lang w:val="en-GB"/>
        </w:rPr>
        <w:t>real world</w:t>
      </w:r>
      <w:r w:rsidR="00776F27">
        <w:rPr>
          <w:rFonts w:cs="Times New Roman"/>
          <w:lang w:val="en-GB"/>
        </w:rPr>
        <w:t>. B</w:t>
      </w:r>
      <w:r w:rsidR="00014209">
        <w:rPr>
          <w:rFonts w:cs="Times New Roman"/>
          <w:lang w:val="en-GB"/>
        </w:rPr>
        <w:t xml:space="preserve">ut this does not mean that </w:t>
      </w:r>
      <w:r w:rsidR="009A0AB9">
        <w:rPr>
          <w:rFonts w:cs="Times New Roman"/>
          <w:lang w:val="en-GB"/>
        </w:rPr>
        <w:t xml:space="preserve">the distribution </w:t>
      </w:r>
      <w:r w:rsidR="007365C8">
        <w:rPr>
          <w:rFonts w:cs="Times New Roman"/>
          <w:lang w:val="en-GB"/>
        </w:rPr>
        <w:t>in a text corpus would be independent of use of language.</w:t>
      </w:r>
      <w:r w:rsidR="007337E2" w:rsidRPr="007337E2">
        <w:rPr>
          <w:rFonts w:cs="Times New Roman"/>
        </w:rPr>
        <w:t xml:space="preserve"> </w:t>
      </w:r>
      <w:r w:rsidR="007337E2">
        <w:rPr>
          <w:rFonts w:cs="Times New Roman"/>
        </w:rPr>
        <w:t xml:space="preserve">The idea of a semantic “distributional structure” of language </w:t>
      </w:r>
      <w:r w:rsidR="007337E2">
        <w:rPr>
          <w:rFonts w:cs="Times New Roman"/>
        </w:rPr>
        <w:fldChar w:fldCharType="begin"/>
      </w:r>
      <w:r w:rsidR="007337E2">
        <w:rPr>
          <w:rFonts w:cs="Times New Roman"/>
        </w:rPr>
        <w:instrText xml:space="preserve"> ADDIN ZOTERO_ITEM CSL_CITATION {"citationID":"Z0888u5o","properties":{"formattedCitation":"(Harris 1954)","plainCitation":"(Harris 1954)","noteIndex":0},"citationItems":[{"id":29882,"uris":["http://zotero.org/users/6547755/items/QIJILH6G"],"itemData":{"id":29882,"type":"article-journal","container-title":"&lt;i&gt;WORD&lt;/i&gt;","DOI":"10.1080/00437956.1954.11659520","ISSN":"0043-7956, 2373-5112","issue":"2-3","journalAbbreviation":"&lt;i&gt;WORD&lt;/i&gt;","language":"en","page":"146-162","source":"DOI.org (Crossref)","title":"Distributional Structure","URL":"http://www.tandfonline.com/doi/full/10.1080/00437956.1954.11659520","volume":"10","author":[{"family":"Harris","given":"Zellig S."}],"accessed":{"date-parts":[["2023",3,6]]},"issued":{"date-parts":[["1954",8]]}}}],"schema":"https://github.com/citation-style-language/schema/raw/master/csl-citation.json"} </w:instrText>
      </w:r>
      <w:r w:rsidR="007337E2">
        <w:rPr>
          <w:rFonts w:cs="Times New Roman"/>
        </w:rPr>
        <w:fldChar w:fldCharType="separate"/>
      </w:r>
      <w:r w:rsidR="007337E2">
        <w:rPr>
          <w:rFonts w:cs="Times New Roman"/>
          <w:noProof/>
        </w:rPr>
        <w:t>(Harris 1954)</w:t>
      </w:r>
      <w:r w:rsidR="007337E2">
        <w:rPr>
          <w:rFonts w:cs="Times New Roman"/>
        </w:rPr>
        <w:fldChar w:fldCharType="end"/>
      </w:r>
      <w:r w:rsidR="007337E2">
        <w:rPr>
          <w:rFonts w:cs="Times New Roman"/>
        </w:rPr>
        <w:t xml:space="preserve"> that “</w:t>
      </w:r>
      <w:r w:rsidR="007337E2" w:rsidRPr="00C77308">
        <w:rPr>
          <w:rFonts w:cs="Times New Roman"/>
        </w:rPr>
        <w:t>words that occur in similar contexts tend to have similar meanings</w:t>
      </w:r>
      <w:r w:rsidR="007337E2">
        <w:rPr>
          <w:rFonts w:cs="Times New Roman"/>
        </w:rPr>
        <w:t xml:space="preserve">” is called the “distributional hypothesis” </w:t>
      </w:r>
      <w:r w:rsidR="007337E2">
        <w:rPr>
          <w:rFonts w:cs="Times New Roman"/>
        </w:rPr>
        <w:fldChar w:fldCharType="begin"/>
      </w:r>
      <w:r w:rsidR="007337E2">
        <w:rPr>
          <w:rFonts w:cs="Times New Roman"/>
        </w:rPr>
        <w:instrText xml:space="preserve"> ADDIN ZOTERO_ITEM CSL_CITATION {"citationID":"RDEm0xHT","properties":{"formattedCitation":"(Turney and Pantel 2010, 143)","plainCitation":"(Turney and Pantel 2010, 143)","noteIndex":0},"citationItems":[{"id":29873,"uris":["http://zotero.org/users/6547755/items/QX68S27M"],"itemData":{"id":29873,"type":"article-journal","abstract":"Computers understand very little of the meaning of human language. This profoundly limits our ability to give instructions to computers, the ability of computers to explain their actions to us, and the ability of computers to analyse and process text. Vector space models (VSMs) of semantics are beginning to address these limits. This paper surveys the use of VSMs for semantic processing of text. We organize the literature on VSMs according to the structure of the matrix in a VSM. There are currently three broad classes of VSMs, based on term–document, word–context, and pair–pattern matrices, yielding three classes of applications. We survey a broad range of applications in these three categories and we take a detailed look at a speciﬁc open source project in each category. Our goal in this survey is to show the breadth of applications of VSMs for semantics, to provide a new perspective on VSMs for those who are already familiar with the area, and to provide pointers into the literature for those who are less familiar with the ﬁeld.","container-title":"Journal of Artificial Intelligence Research","DOI":"10.1613/jair.2934","ISSN":"1076-9757","journalAbbreviation":"jair","language":"en","page":"141-188","source":"DOI.org (Crossref)","title":"From Frequency to Meaning: Vector Space Models of Semantics","title-short":"From Frequency to Meaning","URL":"https://jair.org/index.php/jair/article/view/10640","volume":"37","author":[{"family":"Turney","given":"P. D."},{"family":"Pantel","given":"P."}],"accessed":{"date-parts":[["2023",3,6]]},"issued":{"date-parts":[["2010",2,27]]}},"locator":"143","label":"page"}],"schema":"https://github.com/citation-style-language/schema/raw/master/csl-citation.json"} </w:instrText>
      </w:r>
      <w:r w:rsidR="007337E2">
        <w:rPr>
          <w:rFonts w:cs="Times New Roman"/>
        </w:rPr>
        <w:fldChar w:fldCharType="separate"/>
      </w:r>
      <w:r w:rsidR="007337E2">
        <w:rPr>
          <w:rFonts w:cs="Times New Roman"/>
          <w:noProof/>
        </w:rPr>
        <w:t>(Turney and Pantel 2010, 143)</w:t>
      </w:r>
      <w:r w:rsidR="007337E2">
        <w:rPr>
          <w:rFonts w:cs="Times New Roman"/>
        </w:rPr>
        <w:fldChar w:fldCharType="end"/>
      </w:r>
      <w:r w:rsidR="008E2660">
        <w:rPr>
          <w:rFonts w:cs="Times New Roman"/>
        </w:rPr>
        <w:t xml:space="preserve"> or “distributional semantics” </w:t>
      </w:r>
      <w:r w:rsidR="00360035">
        <w:rPr>
          <w:rFonts w:cs="Times New Roman"/>
        </w:rPr>
        <w:fldChar w:fldCharType="begin"/>
      </w:r>
      <w:r w:rsidR="009B0559">
        <w:rPr>
          <w:rFonts w:cs="Times New Roman"/>
        </w:rPr>
        <w:instrText xml:space="preserve"> ADDIN ZOTERO_ITEM CSL_CITATION {"citationID":"dyoxP3Cq","properties":{"formattedCitation":"(Bernardi et al. 2015)","plainCitation":"(Bernardi et al. 2015)","noteIndex":0},"citationItems":[{"id":29864,"uris":["http://zotero.org/users/6547755/items/ABITFFS3"],"itemData":{"id":29864,"type":"paper-conference","abstract":"In this position paper we argue that an adequate semantic model must account for language in use, taking into account how discourse context affects the meaning of words and larger linguistic units. Distributional semantic models are very attractive models of meaning mainly because they capture conceptual aspects and are automatically induced from natural language data. However, they need to be extended in order to account for language use in a discourse or dialogue context. We discuss phenomena that the new generation of distributional semantic models should capture, and propose concrete tasks on which they could be tested.","container-title":"Proceedings of the First Workshop on Linking Computational Models of Lexical, Sentential and Discourse-level Semantics","DOI":"10.18653/v1/W15-2712","event-place":"Lisbon, Portugal","event-title":"Proceedings of the First Workshop on Linking Computational Models of Lexical, Sentential and Discourse-level Semantics","language":"en","page":"95-101","publisher":"Association for Computational Linguistics","publisher-place":"Lisbon, Portugal","source":"DOI.org (Crossref)","title":"Distributional Semantics in Use","URL":"http://aclweb.org/anthology/W15-2712","author":[{"family":"Bernardi","given":"Raffaella"},{"family":"Boleda","given":"Gemma"},{"family":"Fernandez","given":"Raquel"},{"family":"Paperno","given":"Denis"}],"accessed":{"date-parts":[["2023",3,5]]},"issued":{"date-parts":[["2015"]]}}}],"schema":"https://github.com/citation-style-language/schema/raw/master/csl-citation.json"} </w:instrText>
      </w:r>
      <w:r w:rsidR="00360035">
        <w:rPr>
          <w:rFonts w:cs="Times New Roman"/>
        </w:rPr>
        <w:fldChar w:fldCharType="separate"/>
      </w:r>
      <w:r w:rsidR="009B0559">
        <w:rPr>
          <w:rFonts w:cs="Times New Roman"/>
          <w:noProof/>
        </w:rPr>
        <w:t>(Bernardi et al. 2015)</w:t>
      </w:r>
      <w:r w:rsidR="00360035">
        <w:rPr>
          <w:rFonts w:cs="Times New Roman"/>
        </w:rPr>
        <w:fldChar w:fldCharType="end"/>
      </w:r>
      <w:r w:rsidR="007337E2">
        <w:rPr>
          <w:rFonts w:cs="Times New Roman"/>
        </w:rPr>
        <w:t>.</w:t>
      </w:r>
      <w:r w:rsidR="003869BD">
        <w:rPr>
          <w:rFonts w:cs="Times New Roman"/>
        </w:rPr>
        <w:t xml:space="preserve"> </w:t>
      </w:r>
      <w:bookmarkStart w:id="16" w:name="_Hlk129011201"/>
      <w:r w:rsidR="004531A3" w:rsidRPr="004531A3">
        <w:rPr>
          <w:rFonts w:cs="Times New Roman"/>
          <w:i/>
          <w:iCs/>
        </w:rPr>
        <w:t>Distributional semantics</w:t>
      </w:r>
      <w:r w:rsidR="003869BD">
        <w:rPr>
          <w:rFonts w:cs="Times New Roman"/>
        </w:rPr>
        <w:t xml:space="preserve"> is contrasted with </w:t>
      </w:r>
      <w:r w:rsidR="009B604C">
        <w:rPr>
          <w:rFonts w:cs="Times New Roman"/>
        </w:rPr>
        <w:t>“</w:t>
      </w:r>
      <w:r w:rsidR="009B604C" w:rsidRPr="00B66346">
        <w:rPr>
          <w:rFonts w:cs="Times New Roman"/>
          <w:i/>
          <w:iCs/>
        </w:rPr>
        <w:t>denotational semantics</w:t>
      </w:r>
      <w:r w:rsidR="009B604C">
        <w:rPr>
          <w:rFonts w:cs="Times New Roman"/>
        </w:rPr>
        <w:t xml:space="preserve"> </w:t>
      </w:r>
      <w:bookmarkEnd w:id="16"/>
      <w:r w:rsidR="009B604C">
        <w:rPr>
          <w:rFonts w:cs="Times New Roman"/>
        </w:rPr>
        <w:t xml:space="preserve">or a </w:t>
      </w:r>
      <w:r w:rsidR="009B604C" w:rsidRPr="00B66346">
        <w:rPr>
          <w:rFonts w:cs="Times New Roman"/>
          <w:i/>
          <w:iCs/>
        </w:rPr>
        <w:t>theory of reference</w:t>
      </w:r>
      <w:r w:rsidR="009B604C">
        <w:rPr>
          <w:rFonts w:cs="Times New Roman"/>
        </w:rPr>
        <w:t xml:space="preserve">” </w:t>
      </w:r>
      <w:r w:rsidR="00EA1792">
        <w:rPr>
          <w:rFonts w:cs="Times New Roman"/>
        </w:rPr>
        <w:fldChar w:fldCharType="begin"/>
      </w:r>
      <w:r w:rsidR="004531A3">
        <w:rPr>
          <w:rFonts w:cs="Times New Roman"/>
        </w:rPr>
        <w:instrText xml:space="preserve"> ADDIN ZOTERO_ITEM CSL_CITATION {"citationID":"LBOT9O9a","properties":{"formattedCitation":"(Manning 2022, 134, emphasis in original)","plainCitation":"(Manning 2022, 134, emphasis in original)","noteIndex":0},"citationItems":[{"id":26537,"uris":["http://zotero.org/users/6547755/items/IC66Z5P7"],"itemData":{"id":26537,"type":"article-journal","abstract":"Abstract\n            The last decade has yielded dramatic and quite surprising breakthroughs in natural language processing through the use of simple artificial neural network computations, replicated on a very large scale and trained over exceedingly large amounts of data. The resulting pretrained language models, such as BERT and GPT-3, have provided a powerful universal language understanding and generation base, which can easily be adapted to many understanding, writing, and reasoning tasks. These models show the first inklings of a more general form of artificial intelligence, which may lead to powerful foundation models in domains of sensory experience beyond just language.","container-title":"Daedalus","DOI":"10.1162/daed_a_01905","ISSN":"0011-5266, 1548-6192","issue":"2","language":"en","page":"127-138","source":"DOI.org (Crossref)","title":"Human Language Understanding &amp; Reasoning","URL":"https://direct.mit.edu/daed/article/151/2/127/110621/Human-Language-Understanding-amp-Reasoning","volume":"151","author":[{"family":"Manning","given":"Christopher D."}],"accessed":{"date-parts":[["2022",8,24]]},"issued":{"date-parts":[["2022",5,1]]}},"locator":"134","label":"page","suffix":", emphasis in original"}],"schema":"https://github.com/citation-style-language/schema/raw/master/csl-citation.json"} </w:instrText>
      </w:r>
      <w:r w:rsidR="00EA1792">
        <w:rPr>
          <w:rFonts w:cs="Times New Roman"/>
        </w:rPr>
        <w:fldChar w:fldCharType="separate"/>
      </w:r>
      <w:r w:rsidR="004531A3">
        <w:rPr>
          <w:rFonts w:cs="Times New Roman"/>
          <w:noProof/>
        </w:rPr>
        <w:t>(Manning 2022, 134, emphasis in original)</w:t>
      </w:r>
      <w:r w:rsidR="00EA1792">
        <w:rPr>
          <w:rFonts w:cs="Times New Roman"/>
        </w:rPr>
        <w:fldChar w:fldCharType="end"/>
      </w:r>
      <w:r w:rsidR="00196325">
        <w:rPr>
          <w:rFonts w:cs="Times New Roman"/>
        </w:rPr>
        <w:t xml:space="preserve">. </w:t>
      </w:r>
      <w:r w:rsidR="008B3450">
        <w:rPr>
          <w:rFonts w:cs="Times New Roman"/>
        </w:rPr>
        <w:t xml:space="preserve">We agree that </w:t>
      </w:r>
      <w:r w:rsidR="00E94DA3">
        <w:rPr>
          <w:rFonts w:cs="Times New Roman"/>
        </w:rPr>
        <w:t xml:space="preserve">with distributional semantics that </w:t>
      </w:r>
      <w:r w:rsidR="00F85E37">
        <w:rPr>
          <w:rFonts w:cs="Times New Roman"/>
          <w:lang w:val="en-GB"/>
        </w:rPr>
        <w:t>human language use is reflected in the text corpus</w:t>
      </w:r>
      <w:r w:rsidR="009F0182">
        <w:rPr>
          <w:rFonts w:cs="Times New Roman"/>
          <w:lang w:val="en-GB"/>
        </w:rPr>
        <w:t xml:space="preserve"> </w:t>
      </w:r>
      <w:r w:rsidR="00573D44">
        <w:rPr>
          <w:rFonts w:cs="Times New Roman"/>
          <w:lang w:val="en-GB"/>
        </w:rPr>
        <w:t xml:space="preserve">with the important restriction that </w:t>
      </w:r>
      <w:r w:rsidR="00023F06">
        <w:rPr>
          <w:rFonts w:cs="Times New Roman"/>
          <w:lang w:val="en-GB"/>
        </w:rPr>
        <w:t xml:space="preserve">it is only a part </w:t>
      </w:r>
      <w:r w:rsidR="009F0182">
        <w:rPr>
          <w:rFonts w:cs="Times New Roman"/>
          <w:lang w:val="en-GB"/>
        </w:rPr>
        <w:t xml:space="preserve">of meaning </w:t>
      </w:r>
      <w:r w:rsidR="00023F06">
        <w:rPr>
          <w:rFonts w:cs="Times New Roman"/>
          <w:lang w:val="en-GB"/>
        </w:rPr>
        <w:t>that is reflected</w:t>
      </w:r>
      <w:r w:rsidR="00CE68FF">
        <w:rPr>
          <w:rFonts w:cs="Times New Roman"/>
          <w:lang w:val="en-GB"/>
        </w:rPr>
        <w:t>, and</w:t>
      </w:r>
      <w:r w:rsidR="004B5B3A">
        <w:rPr>
          <w:rFonts w:cs="Times New Roman"/>
          <w:lang w:val="en-GB"/>
        </w:rPr>
        <w:t xml:space="preserve"> only in incomplete ways</w:t>
      </w:r>
      <w:r w:rsidR="00776F27">
        <w:rPr>
          <w:rFonts w:cs="Times New Roman"/>
          <w:lang w:val="en-GB"/>
        </w:rPr>
        <w:t>.</w:t>
      </w:r>
      <w:r w:rsidR="005C0633">
        <w:rPr>
          <w:rFonts w:cs="Times New Roman"/>
          <w:lang w:val="en-GB"/>
        </w:rPr>
        <w:t xml:space="preserve"> </w:t>
      </w:r>
      <w:r w:rsidR="007A773C" w:rsidRPr="007A773C">
        <w:rPr>
          <w:rFonts w:cs="Times New Roman"/>
          <w:lang w:val="en-GB"/>
        </w:rPr>
        <w:t xml:space="preserve">Modelling </w:t>
      </w:r>
      <w:r w:rsidR="00C3105C" w:rsidRPr="007419F4">
        <w:t>language use</w:t>
      </w:r>
      <w:r w:rsidR="00C3105C">
        <w:t xml:space="preserve"> entails the modeling of meaning – even if only in limited and distorted ways. By modeling language use, LLMs learn</w:t>
      </w:r>
      <w:r w:rsidR="00C3105C">
        <w:rPr>
          <w:i/>
          <w:iCs/>
        </w:rPr>
        <w:t xml:space="preserve"> </w:t>
      </w:r>
      <w:r w:rsidR="00C3105C">
        <w:t xml:space="preserve">syntactic </w:t>
      </w:r>
      <w:r w:rsidR="00C3105C" w:rsidRPr="00A173AD">
        <w:rPr>
          <w:i/>
          <w:iCs/>
        </w:rPr>
        <w:t>and</w:t>
      </w:r>
      <w:r w:rsidR="00C3105C">
        <w:t xml:space="preserve"> </w:t>
      </w:r>
      <w:r w:rsidR="00C3105C">
        <w:rPr>
          <w:rFonts w:cs="Times New Roman"/>
        </w:rPr>
        <w:t>semantic structures</w:t>
      </w:r>
      <w:r w:rsidR="007713FF">
        <w:rPr>
          <w:rFonts w:cs="Times New Roman"/>
        </w:rPr>
        <w:t xml:space="preserve"> in addition to syntactic and </w:t>
      </w:r>
      <w:r w:rsidR="00DD4448">
        <w:rPr>
          <w:rFonts w:cs="Times New Roman"/>
        </w:rPr>
        <w:t>semantic</w:t>
      </w:r>
      <w:r w:rsidR="007713FF">
        <w:rPr>
          <w:rFonts w:cs="Times New Roman"/>
        </w:rPr>
        <w:t xml:space="preserve"> </w:t>
      </w:r>
      <w:r w:rsidR="007713FF" w:rsidRPr="008F6958">
        <w:rPr>
          <w:rFonts w:cs="Times New Roman"/>
          <w:i/>
          <w:iCs/>
        </w:rPr>
        <w:t>patterns</w:t>
      </w:r>
      <w:r w:rsidR="00C3105C">
        <w:rPr>
          <w:rFonts w:cs="Times New Roman"/>
        </w:rPr>
        <w:t>.</w:t>
      </w:r>
    </w:p>
    <w:p w14:paraId="072A8661" w14:textId="77777777" w:rsidR="00D70FB2" w:rsidRDefault="00D70FB2" w:rsidP="001A6821">
      <w:pPr>
        <w:rPr>
          <w:rFonts w:cs="Times New Roman"/>
          <w:lang w:val="en-GB"/>
        </w:rPr>
      </w:pPr>
    </w:p>
    <w:p w14:paraId="2A6737E2" w14:textId="2BBD2463" w:rsidR="006351BA" w:rsidRPr="0005525B" w:rsidRDefault="00D84EDB" w:rsidP="00D22547">
      <w:pPr>
        <w:rPr>
          <w:rFonts w:cs="Times New Roman"/>
        </w:rPr>
      </w:pPr>
      <w:r>
        <w:t>An</w:t>
      </w:r>
      <w:r w:rsidR="0080420B">
        <w:t xml:space="preserve"> obvious</w:t>
      </w:r>
      <w:r>
        <w:t xml:space="preserve"> restriction </w:t>
      </w:r>
      <w:r w:rsidR="004C7C59">
        <w:t xml:space="preserve">to </w:t>
      </w:r>
      <w:r w:rsidR="003655D5">
        <w:t xml:space="preserve">modelling semantic structures and patterns </w:t>
      </w:r>
      <w:r>
        <w:t xml:space="preserve">derives from the fact that the </w:t>
      </w:r>
      <w:r w:rsidRPr="00055228">
        <w:t xml:space="preserve">text </w:t>
      </w:r>
      <w:r>
        <w:t xml:space="preserve">corpus LLMs are trained on is large but limited. </w:t>
      </w:r>
      <w:r w:rsidR="00FC52C4">
        <w:t>It</w:t>
      </w:r>
      <w:r w:rsidR="00FC52C4" w:rsidRPr="00AD648B">
        <w:rPr>
          <w:rFonts w:cs="Times New Roman"/>
        </w:rPr>
        <w:t xml:space="preserve"> </w:t>
      </w:r>
      <w:r w:rsidR="00FC52C4">
        <w:rPr>
          <w:rFonts w:cs="Times New Roman"/>
        </w:rPr>
        <w:t>consists of</w:t>
      </w:r>
      <w:r w:rsidR="00FC52C4" w:rsidRPr="00AD648B">
        <w:rPr>
          <w:rFonts w:cs="Times New Roman"/>
        </w:rPr>
        <w:t xml:space="preserve"> </w:t>
      </w:r>
      <w:r w:rsidR="00FC52C4">
        <w:rPr>
          <w:rFonts w:cs="Times New Roman"/>
        </w:rPr>
        <w:t>much</w:t>
      </w:r>
      <w:r w:rsidR="00FC52C4" w:rsidRPr="00AD648B">
        <w:rPr>
          <w:rFonts w:cs="Times New Roman"/>
        </w:rPr>
        <w:t xml:space="preserve"> of </w:t>
      </w:r>
      <w:r w:rsidR="00DC7041">
        <w:rPr>
          <w:rFonts w:cs="Times New Roman"/>
        </w:rPr>
        <w:t>English</w:t>
      </w:r>
      <w:r w:rsidR="00FC52C4" w:rsidRPr="00AD648B">
        <w:rPr>
          <w:rFonts w:cs="Times New Roman"/>
        </w:rPr>
        <w:t xml:space="preserve"> language written on the Internet and other digitally available texts</w:t>
      </w:r>
      <w:r w:rsidR="00FC52C4">
        <w:rPr>
          <w:rFonts w:cs="Times New Roman"/>
        </w:rPr>
        <w:t xml:space="preserve">, </w:t>
      </w:r>
      <w:r w:rsidR="00FC52C4" w:rsidRPr="00AD648B">
        <w:rPr>
          <w:rFonts w:cs="Times New Roman"/>
        </w:rPr>
        <w:t>includ</w:t>
      </w:r>
      <w:r w:rsidR="00FC52C4">
        <w:rPr>
          <w:rFonts w:cs="Times New Roman"/>
        </w:rPr>
        <w:t>ing</w:t>
      </w:r>
      <w:r w:rsidR="00FC52C4" w:rsidRPr="00AD648B">
        <w:rPr>
          <w:rFonts w:cs="Times New Roman"/>
        </w:rPr>
        <w:t xml:space="preserve"> web pages, books, chats, and transcripts of spoken language.</w:t>
      </w:r>
      <w:r w:rsidR="00FC52C4">
        <w:rPr>
          <w:rFonts w:cs="Times New Roman"/>
        </w:rPr>
        <w:t xml:space="preserve"> </w:t>
      </w:r>
      <w:r w:rsidR="00ED36AE">
        <w:rPr>
          <w:rFonts w:cs="Times New Roman"/>
        </w:rPr>
        <w:t>D</w:t>
      </w:r>
      <w:r>
        <w:rPr>
          <w:rFonts w:cs="Times New Roman"/>
        </w:rPr>
        <w:t xml:space="preserve">espite the enormous size of their training corpus, current LLMs model only one aspect of human language use, namely the </w:t>
      </w:r>
      <w:r w:rsidRPr="009C5F85">
        <w:rPr>
          <w:rFonts w:cs="Times New Roman"/>
          <w:i/>
          <w:iCs/>
        </w:rPr>
        <w:t>use of written language and written transcripts of spoken language</w:t>
      </w:r>
      <w:r>
        <w:rPr>
          <w:rFonts w:cs="Times New Roman"/>
        </w:rPr>
        <w:t xml:space="preserve">. </w:t>
      </w:r>
      <w:r w:rsidR="00617A63">
        <w:t xml:space="preserve">The use of language goes much beyond </w:t>
      </w:r>
      <w:proofErr w:type="gramStart"/>
      <w:r w:rsidR="00617A63">
        <w:t>writing</w:t>
      </w:r>
      <w:r w:rsidR="000469D4">
        <w:t>,</w:t>
      </w:r>
      <w:r w:rsidR="009D3A7E">
        <w:t xml:space="preserve"> and</w:t>
      </w:r>
      <w:proofErr w:type="gramEnd"/>
      <w:r w:rsidR="009D3A7E">
        <w:t xml:space="preserve"> writing </w:t>
      </w:r>
      <w:r w:rsidR="009D3A7E" w:rsidRPr="00623610">
        <w:t xml:space="preserve">captures only a part of the </w:t>
      </w:r>
      <w:r w:rsidR="009D3A7E">
        <w:t>use of written and spoken language.</w:t>
      </w:r>
      <w:r w:rsidR="0081786E">
        <w:t xml:space="preserve"> Yet,</w:t>
      </w:r>
      <w:r w:rsidR="00617A63">
        <w:t xml:space="preserve"> writing is an important part of</w:t>
      </w:r>
      <w:r w:rsidR="008136A9">
        <w:t xml:space="preserve"> use of </w:t>
      </w:r>
      <w:r w:rsidR="001B7EDF">
        <w:t>m</w:t>
      </w:r>
      <w:r w:rsidR="00FF5814">
        <w:t>any languages</w:t>
      </w:r>
      <w:r w:rsidR="0081786E">
        <w:t xml:space="preserve"> – </w:t>
      </w:r>
      <w:r w:rsidR="001269CE">
        <w:t xml:space="preserve">including the dominant languages of the world and excluding </w:t>
      </w:r>
      <w:proofErr w:type="gramStart"/>
      <w:r w:rsidR="001269CE">
        <w:t xml:space="preserve">the majority </w:t>
      </w:r>
      <w:r w:rsidR="006E3559">
        <w:t>of</w:t>
      </w:r>
      <w:proofErr w:type="gramEnd"/>
      <w:r w:rsidR="00C354A8">
        <w:t xml:space="preserve"> languages</w:t>
      </w:r>
      <w:r w:rsidR="001C3669">
        <w:t xml:space="preserve">, which </w:t>
      </w:r>
      <w:r w:rsidR="00C354A8">
        <w:t>are not written</w:t>
      </w:r>
      <w:r w:rsidR="00617A63">
        <w:t xml:space="preserve">. </w:t>
      </w:r>
      <w:r w:rsidR="00745981">
        <w:t xml:space="preserve">The very limitations of written language </w:t>
      </w:r>
      <w:r w:rsidR="004D3847">
        <w:t>also make it easier for</w:t>
      </w:r>
      <w:r w:rsidR="00745981">
        <w:t xml:space="preserve"> LLMs</w:t>
      </w:r>
      <w:r w:rsidR="004D3847">
        <w:t xml:space="preserve"> to produce </w:t>
      </w:r>
      <w:r w:rsidR="00984E91">
        <w:t xml:space="preserve">convincing </w:t>
      </w:r>
      <w:r w:rsidR="00672DE9">
        <w:t>text</w:t>
      </w:r>
      <w:r w:rsidR="00CB5C65">
        <w:t xml:space="preserve"> </w:t>
      </w:r>
      <w:r w:rsidR="00984E91">
        <w:t xml:space="preserve">– </w:t>
      </w:r>
      <w:r w:rsidR="005F390F">
        <w:t>when</w:t>
      </w:r>
      <w:r w:rsidR="0098139E">
        <w:t xml:space="preserve"> interpreting text, </w:t>
      </w:r>
      <w:r w:rsidR="00984E91">
        <w:t>humans fill in the missing context</w:t>
      </w:r>
      <w:r w:rsidR="005F390F">
        <w:t xml:space="preserve">. </w:t>
      </w:r>
      <w:r w:rsidR="00EE6C6B">
        <w:t xml:space="preserve">Both the limits and capacities of LLMs </w:t>
      </w:r>
      <w:r w:rsidR="00970555">
        <w:t xml:space="preserve">are </w:t>
      </w:r>
      <w:r w:rsidR="00714DB9">
        <w:t>consequences o</w:t>
      </w:r>
      <w:r w:rsidR="00EE6C6B">
        <w:t>f h</w:t>
      </w:r>
      <w:r w:rsidR="00714DB9">
        <w:t>ow h</w:t>
      </w:r>
      <w:r w:rsidR="00EE6C6B">
        <w:t xml:space="preserve">uman </w:t>
      </w:r>
      <w:r w:rsidR="00714DB9">
        <w:t xml:space="preserve">produce and understand language. </w:t>
      </w:r>
      <w:r w:rsidR="00B961EA">
        <w:t xml:space="preserve">We will take a closer look at the </w:t>
      </w:r>
      <w:r w:rsidR="001E563C">
        <w:t>process of human language production</w:t>
      </w:r>
      <w:r w:rsidR="00B961EA">
        <w:t xml:space="preserve"> in the next section and </w:t>
      </w:r>
      <w:r w:rsidR="0053594A">
        <w:t xml:space="preserve">then </w:t>
      </w:r>
      <w:r w:rsidR="00B961EA">
        <w:t>come back to how humans</w:t>
      </w:r>
      <w:r w:rsidR="0054697A">
        <w:t xml:space="preserve"> tend to</w:t>
      </w:r>
      <w:r w:rsidR="00B961EA">
        <w:t xml:space="preserve"> </w:t>
      </w:r>
      <w:r w:rsidR="0054697A">
        <w:t xml:space="preserve">read </w:t>
      </w:r>
      <w:r w:rsidR="009B6F44">
        <w:t>meaning and authorship into text.</w:t>
      </w:r>
      <w:r w:rsidR="0054697A">
        <w:t xml:space="preserve"> </w:t>
      </w:r>
    </w:p>
    <w:p w14:paraId="411691B4" w14:textId="77777777" w:rsidR="00312F0E" w:rsidRDefault="00312F0E" w:rsidP="00416EA2"/>
    <w:p w14:paraId="42C5FB05" w14:textId="7483F7B6" w:rsidR="007C6D56" w:rsidRDefault="007C6D56" w:rsidP="007A3D40">
      <w:pPr>
        <w:pStyle w:val="Heading3"/>
      </w:pPr>
      <w:r>
        <w:t>Linguistic Scaffolding in Human Language Production: Patterns, and Structures</w:t>
      </w:r>
      <w:r w:rsidR="00B93011">
        <w:t>, and Collages</w:t>
      </w:r>
    </w:p>
    <w:p w14:paraId="3EE9BF11" w14:textId="77777777" w:rsidR="00FB7DD1" w:rsidRDefault="00FB7DD1" w:rsidP="004D6033">
      <w:pPr>
        <w:rPr>
          <w:rFonts w:cs="Times New Roman"/>
        </w:rPr>
      </w:pPr>
    </w:p>
    <w:p w14:paraId="662B6F5D" w14:textId="4FF4E6C0" w:rsidR="002C0C7E" w:rsidRPr="002C0C7E" w:rsidRDefault="004D6033" w:rsidP="004D6033">
      <w:pPr>
        <w:rPr>
          <w:rFonts w:cs="Times New Roman"/>
        </w:rPr>
      </w:pPr>
      <w:r w:rsidRPr="009C62C3">
        <w:rPr>
          <w:rFonts w:cs="Times New Roman"/>
          <w:i/>
          <w:iCs/>
        </w:rPr>
        <w:t>Parole</w:t>
      </w:r>
      <w:r>
        <w:rPr>
          <w:rFonts w:cs="Times New Roman"/>
        </w:rPr>
        <w:t xml:space="preserve"> consists primarily of verbal articulation in extemporaneous speech, which is</w:t>
      </w:r>
      <w:r w:rsidR="00A3240D">
        <w:rPr>
          <w:rFonts w:cs="Times New Roman"/>
        </w:rPr>
        <w:t>,</w:t>
      </w:r>
      <w:r>
        <w:rPr>
          <w:rFonts w:cs="Times New Roman"/>
        </w:rPr>
        <w:t xml:space="preserve"> of </w:t>
      </w:r>
      <w:r w:rsidR="00A3240D">
        <w:rPr>
          <w:rFonts w:cs="Times New Roman"/>
        </w:rPr>
        <w:t>course,</w:t>
      </w:r>
      <w:r>
        <w:rPr>
          <w:rFonts w:cs="Times New Roman"/>
        </w:rPr>
        <w:t xml:space="preserve"> very different from the recital of a memorized speech. Neither the communicative intent nor the content of the speech needs to be </w:t>
      </w:r>
      <w:bookmarkStart w:id="17" w:name="_Hlk127351844"/>
      <w:r>
        <w:rPr>
          <w:rFonts w:cs="Times New Roman"/>
        </w:rPr>
        <w:t>fixed at the beginning</w:t>
      </w:r>
      <w:bookmarkEnd w:id="17"/>
      <w:r>
        <w:rPr>
          <w:rFonts w:cs="Times New Roman"/>
        </w:rPr>
        <w:t xml:space="preserve">. </w:t>
      </w:r>
      <w:r w:rsidR="00D35B27">
        <w:rPr>
          <w:rFonts w:cs="Times New Roman"/>
        </w:rPr>
        <w:t>The</w:t>
      </w:r>
      <w:r>
        <w:rPr>
          <w:rFonts w:cs="Times New Roman"/>
        </w:rPr>
        <w:t xml:space="preserve"> content and goal of the anticipatory intention </w:t>
      </w:r>
      <w:r w:rsidR="00503AC5">
        <w:rPr>
          <w:rFonts w:cs="Times New Roman"/>
        </w:rPr>
        <w:t>may</w:t>
      </w:r>
      <w:r>
        <w:rPr>
          <w:rFonts w:cs="Times New Roman"/>
        </w:rPr>
        <w:t xml:space="preserve"> initially </w:t>
      </w:r>
      <w:r w:rsidR="00503AC5">
        <w:rPr>
          <w:rFonts w:cs="Times New Roman"/>
        </w:rPr>
        <w:t xml:space="preserve">be </w:t>
      </w:r>
      <w:r>
        <w:rPr>
          <w:rFonts w:cs="Times New Roman"/>
        </w:rPr>
        <w:t>undefined</w:t>
      </w:r>
      <w:r w:rsidR="00503AC5">
        <w:rPr>
          <w:rFonts w:cs="Times New Roman"/>
        </w:rPr>
        <w:t xml:space="preserve"> and </w:t>
      </w:r>
      <w:r>
        <w:rPr>
          <w:rFonts w:cs="Times New Roman"/>
        </w:rPr>
        <w:t xml:space="preserve">only vaguely present in the speaker’s mind, giving his speech an approximate direction. When he begins to speak, a </w:t>
      </w:r>
      <w:r w:rsidRPr="009569C3">
        <w:rPr>
          <w:rFonts w:cs="Times New Roman"/>
          <w:i/>
          <w:iCs/>
        </w:rPr>
        <w:t>horizon of further possibilities</w:t>
      </w:r>
      <w:r>
        <w:rPr>
          <w:rFonts w:cs="Times New Roman"/>
        </w:rPr>
        <w:t xml:space="preserve"> is established, which at the same time act as constraints</w:t>
      </w:r>
      <w:r w:rsidR="00CC069B">
        <w:rPr>
          <w:rFonts w:cs="Times New Roman"/>
        </w:rPr>
        <w:t>.</w:t>
      </w:r>
      <w:r>
        <w:rPr>
          <w:rFonts w:cs="Times New Roman"/>
        </w:rPr>
        <w:t xml:space="preserve"> The requirements of semantic and syntactic coherence allow only a certain range of possible continuations.</w:t>
      </w:r>
      <w:r w:rsidR="00C40772">
        <w:rPr>
          <w:rFonts w:cs="Times New Roman"/>
        </w:rPr>
        <w:t xml:space="preserve"> </w:t>
      </w:r>
      <w:r w:rsidRPr="00572418">
        <w:rPr>
          <w:rFonts w:eastAsia="SimSun"/>
          <w:lang w:eastAsia="zh-CN"/>
        </w:rPr>
        <w:t xml:space="preserve">The </w:t>
      </w:r>
      <w:r>
        <w:rPr>
          <w:rFonts w:eastAsia="SimSun" w:cs="Times New Roman"/>
          <w:lang w:eastAsia="zh-CN"/>
        </w:rPr>
        <w:t>subsequent</w:t>
      </w:r>
      <w:r w:rsidRPr="00572418">
        <w:rPr>
          <w:rFonts w:eastAsia="SimSun"/>
          <w:lang w:eastAsia="zh-CN"/>
        </w:rPr>
        <w:t xml:space="preserve"> words emerge from </w:t>
      </w:r>
      <w:r>
        <w:rPr>
          <w:rFonts w:eastAsia="SimSun"/>
          <w:lang w:eastAsia="zh-CN"/>
        </w:rPr>
        <w:t>the</w:t>
      </w:r>
      <w:r w:rsidRPr="00572418">
        <w:rPr>
          <w:rFonts w:eastAsia="SimSun"/>
          <w:lang w:eastAsia="zh-CN"/>
        </w:rPr>
        <w:t xml:space="preserve"> preconscious repertoire of possible word and meaning sequences available to the speaker. </w:t>
      </w:r>
    </w:p>
    <w:p w14:paraId="09EAEA6F" w14:textId="77777777" w:rsidR="002C0C7E" w:rsidRDefault="002C0C7E" w:rsidP="004D6033">
      <w:pPr>
        <w:rPr>
          <w:rFonts w:eastAsia="SimSun"/>
          <w:lang w:eastAsia="zh-CN"/>
        </w:rPr>
      </w:pPr>
    </w:p>
    <w:p w14:paraId="17EE8B34" w14:textId="4C7FC7B5" w:rsidR="000B5877" w:rsidRDefault="004D6033" w:rsidP="004D6033">
      <w:pPr>
        <w:rPr>
          <w:rFonts w:eastAsia="SimSun"/>
          <w:lang w:eastAsia="zh-CN"/>
        </w:rPr>
      </w:pPr>
      <w:r w:rsidRPr="00572418">
        <w:rPr>
          <w:rFonts w:eastAsia="SimSun"/>
          <w:lang w:eastAsia="zh-CN"/>
        </w:rPr>
        <w:t xml:space="preserve">This repertoire does not belong to an explicit domain of memory but entails an embodied capacity of speaking that can be attributed to </w:t>
      </w:r>
      <w:r w:rsidRPr="00572418">
        <w:rPr>
          <w:rFonts w:eastAsia="SimSun"/>
          <w:i/>
          <w:iCs/>
          <w:lang w:eastAsia="zh-CN"/>
        </w:rPr>
        <w:t>implicit memory</w:t>
      </w:r>
      <w:r w:rsidRPr="00572418">
        <w:rPr>
          <w:rFonts w:eastAsia="SimSun"/>
          <w:lang w:eastAsia="zh-CN"/>
        </w:rPr>
        <w:t>. We speak without having to search for words in a lexicon</w:t>
      </w:r>
      <w:r>
        <w:rPr>
          <w:rFonts w:eastAsia="SimSun"/>
          <w:lang w:eastAsia="zh-CN"/>
        </w:rPr>
        <w:t>. T</w:t>
      </w:r>
      <w:r w:rsidRPr="00572418">
        <w:rPr>
          <w:rFonts w:eastAsia="SimSun"/>
          <w:lang w:eastAsia="zh-CN"/>
        </w:rPr>
        <w:t>he</w:t>
      </w:r>
      <w:r>
        <w:rPr>
          <w:rFonts w:eastAsia="SimSun"/>
          <w:lang w:eastAsia="zh-CN"/>
        </w:rPr>
        <w:t xml:space="preserve"> words</w:t>
      </w:r>
      <w:r w:rsidRPr="00572418">
        <w:rPr>
          <w:rFonts w:eastAsia="SimSun"/>
          <w:lang w:eastAsia="zh-CN"/>
        </w:rPr>
        <w:t xml:space="preserve"> unfold and assemble themselves in the speech without conscious control</w:t>
      </w:r>
      <w:r>
        <w:rPr>
          <w:rFonts w:eastAsia="SimSun"/>
          <w:lang w:eastAsia="zh-CN"/>
        </w:rPr>
        <w:t xml:space="preserve">, following our </w:t>
      </w:r>
      <w:r w:rsidRPr="00572418">
        <w:rPr>
          <w:rFonts w:eastAsia="SimSun"/>
          <w:lang w:eastAsia="zh-CN"/>
        </w:rPr>
        <w:t>overarching</w:t>
      </w:r>
      <w:r>
        <w:rPr>
          <w:rFonts w:eastAsia="SimSun"/>
          <w:lang w:eastAsia="zh-CN"/>
        </w:rPr>
        <w:t xml:space="preserve"> interest and</w:t>
      </w:r>
      <w:r w:rsidRPr="00572418">
        <w:rPr>
          <w:rFonts w:eastAsia="SimSun"/>
          <w:lang w:eastAsia="zh-CN"/>
        </w:rPr>
        <w:t xml:space="preserve"> intention</w:t>
      </w:r>
      <w:r>
        <w:rPr>
          <w:rFonts w:eastAsia="SimSun"/>
          <w:lang w:eastAsia="zh-CN"/>
        </w:rPr>
        <w:t xml:space="preserve"> </w:t>
      </w:r>
      <w:r>
        <w:rPr>
          <w:rFonts w:eastAsia="SimSun"/>
          <w:lang w:eastAsia="zh-CN"/>
        </w:rPr>
        <w:fldChar w:fldCharType="begin"/>
      </w:r>
      <w:r>
        <w:rPr>
          <w:rFonts w:eastAsia="SimSun"/>
          <w:lang w:eastAsia="zh-CN"/>
        </w:rPr>
        <w:instrText xml:space="preserve"> ADDIN ZOTERO_ITEM CSL_CITATION {"citationID":"497VtkEj","properties":{"formattedCitation":"(Fuchs 2022b)","plainCitation":"(Fuchs 2022b)","noteIndex":0},"citationItems":[{"id":28984,"uris":["http://zotero.org/users/6547755/items/YVPP445T"],"itemData":{"id":28984,"type":"article-journal","abstract":"Not only our conscious expectations, wishes and intentions are directed towards the future, but also pre- or unconscious tendencies, hunches and anticipations. Using a term of Ernst Bloch, they can be summarized as the not-yet-conscious. This not-yetconscious mostly unfolds spontaneously and without plan; it is not directly anticipated or aimed at, but rather comes to awareness in such a way that the subject is, as it were, surprised by itself. Thus it gives rise to phenomena such as the striking, the coincidental, the new, and the improvised, which are particularly important for understanding creative and therapeutic processes. The paper aims at providing a general phenomenological framework for the understanding of not-yet-conscious dynamics and their unfolding in different contexts. To this end, the structure of the not-yet-conscious is examined in light of protention, in which the phenomenon is fundamentally to be located. I propose to describe the general structure of protention as a future-directed horizon of graded probabilities, i.e., as a “protentional cone”. This cone is fed by current experiences and bodily tendencies and is focused to varying degrees by attention. This results in either more focused or rather defocused states of anticipation, the latter giving space to the not-yet-conscious as a meaning “in statu nascendi”. On this basis, selected manifestations of the not-yet-conscious are analyzed, including extemporaneous speech, artistic improvisation and creativity, bodily meaning implicates, decision-making, and meaningful coincidence.","container-title":"Phenomenology and the Cognitive Sciences","DOI":"10.1007/s11097-022-09869-9","ISSN":"1568-7759, 1572-8676","journalAbbreviation":"Phenom Cogn Sci","language":"en","source":"DOI.org (Crossref)","title":"The not-yet-conscious: Protentional consciousness and the emergence of the new","title-short":"The not-yet-conscious","URL":"https://link.springer.com/10.1007/s11097-022-09869-9","author":[{"family":"Fuchs","given":"Thomas"}],"accessed":{"date-parts":[["2022",12,28]]},"issued":{"date-parts":[["2022",12,26]]}}}],"schema":"https://github.com/citation-style-language/schema/raw/master/csl-citation.json"} </w:instrText>
      </w:r>
      <w:r>
        <w:rPr>
          <w:rFonts w:eastAsia="SimSun"/>
          <w:lang w:eastAsia="zh-CN"/>
        </w:rPr>
        <w:fldChar w:fldCharType="separate"/>
      </w:r>
      <w:r>
        <w:rPr>
          <w:rFonts w:eastAsia="SimSun"/>
          <w:noProof/>
          <w:lang w:eastAsia="zh-CN"/>
        </w:rPr>
        <w:t>(Fuchs 2022b)</w:t>
      </w:r>
      <w:r>
        <w:rPr>
          <w:rFonts w:eastAsia="SimSun"/>
          <w:lang w:eastAsia="zh-CN"/>
        </w:rPr>
        <w:fldChar w:fldCharType="end"/>
      </w:r>
      <w:r>
        <w:rPr>
          <w:rFonts w:eastAsia="SimSun"/>
          <w:lang w:eastAsia="zh-CN"/>
        </w:rPr>
        <w:t xml:space="preserve">. </w:t>
      </w:r>
      <w:r w:rsidRPr="00572418">
        <w:rPr>
          <w:rFonts w:eastAsia="SimSun"/>
          <w:lang w:eastAsia="zh-CN"/>
        </w:rPr>
        <w:t>The emerging words are continuously added to the sentence we have begun, like iron filings that arrange themselves in a magnetic field</w:t>
      </w:r>
      <w:r>
        <w:rPr>
          <w:rFonts w:eastAsia="SimSun"/>
          <w:lang w:eastAsia="zh-CN"/>
        </w:rPr>
        <w:t xml:space="preserve"> (ibid.)</w:t>
      </w:r>
      <w:r w:rsidRPr="00572418">
        <w:rPr>
          <w:rFonts w:eastAsia="SimSun"/>
          <w:lang w:eastAsia="zh-CN"/>
        </w:rPr>
        <w:t>.</w:t>
      </w:r>
      <w:r w:rsidRPr="00066D05">
        <w:t xml:space="preserve"> </w:t>
      </w:r>
      <w:r>
        <w:rPr>
          <w:rFonts w:cs="Times New Roman"/>
        </w:rPr>
        <w:t>Spontaneous</w:t>
      </w:r>
      <w:r w:rsidRPr="00EE30B4">
        <w:rPr>
          <w:rFonts w:cs="Times New Roman"/>
        </w:rPr>
        <w:t xml:space="preserve"> </w:t>
      </w:r>
      <w:r w:rsidRPr="00066D05">
        <w:t xml:space="preserve">speech </w:t>
      </w:r>
      <w:r w:rsidRPr="00572418">
        <w:rPr>
          <w:rFonts w:eastAsia="SimSun"/>
          <w:lang w:eastAsia="zh-CN"/>
        </w:rPr>
        <w:t xml:space="preserve">is thus a matter of a progressive unfolding or articulation of the implicit, a meaning </w:t>
      </w:r>
      <w:r w:rsidRPr="00572418">
        <w:rPr>
          <w:rFonts w:eastAsia="SimSun"/>
          <w:i/>
          <w:iCs/>
          <w:lang w:eastAsia="zh-CN"/>
        </w:rPr>
        <w:t xml:space="preserve">in </w:t>
      </w:r>
      <w:proofErr w:type="spellStart"/>
      <w:r w:rsidRPr="00572418">
        <w:rPr>
          <w:rFonts w:eastAsia="SimSun"/>
          <w:i/>
          <w:iCs/>
          <w:lang w:eastAsia="zh-CN"/>
        </w:rPr>
        <w:t>statu</w:t>
      </w:r>
      <w:proofErr w:type="spellEnd"/>
      <w:r w:rsidRPr="00572418">
        <w:rPr>
          <w:rFonts w:eastAsia="SimSun"/>
          <w:i/>
          <w:iCs/>
          <w:lang w:eastAsia="zh-CN"/>
        </w:rPr>
        <w:t xml:space="preserve"> </w:t>
      </w:r>
      <w:proofErr w:type="spellStart"/>
      <w:r w:rsidRPr="00572418">
        <w:rPr>
          <w:rFonts w:eastAsia="SimSun"/>
          <w:i/>
          <w:iCs/>
          <w:lang w:eastAsia="zh-CN"/>
        </w:rPr>
        <w:t>nascendi</w:t>
      </w:r>
      <w:proofErr w:type="spellEnd"/>
      <w:r w:rsidRPr="00572418">
        <w:rPr>
          <w:rFonts w:eastAsia="SimSun"/>
          <w:lang w:eastAsia="zh-CN"/>
        </w:rPr>
        <w:t>, which in its emergence simultaneously creates the conditions for its further continuation. Words and sentences, by the very act of utter</w:t>
      </w:r>
      <w:r>
        <w:rPr>
          <w:rFonts w:eastAsia="SimSun"/>
          <w:lang w:eastAsia="zh-CN"/>
        </w:rPr>
        <w:t>a</w:t>
      </w:r>
      <w:r w:rsidRPr="00572418">
        <w:rPr>
          <w:rFonts w:eastAsia="SimSun"/>
          <w:lang w:eastAsia="zh-CN"/>
        </w:rPr>
        <w:t>n</w:t>
      </w:r>
      <w:r>
        <w:rPr>
          <w:rFonts w:eastAsia="SimSun"/>
          <w:lang w:eastAsia="zh-CN"/>
        </w:rPr>
        <w:t>ce</w:t>
      </w:r>
      <w:r w:rsidRPr="00572418">
        <w:rPr>
          <w:rFonts w:eastAsia="SimSun"/>
          <w:lang w:eastAsia="zh-CN"/>
        </w:rPr>
        <w:t xml:space="preserve">, weave the next situation out of the present one. In other words, </w:t>
      </w:r>
      <w:r w:rsidR="006409D8">
        <w:rPr>
          <w:rFonts w:eastAsia="SimSun"/>
          <w:lang w:eastAsia="zh-CN"/>
        </w:rPr>
        <w:t>we are</w:t>
      </w:r>
      <w:r>
        <w:rPr>
          <w:rFonts w:eastAsia="SimSun"/>
          <w:lang w:eastAsia="zh-CN"/>
        </w:rPr>
        <w:t xml:space="preserve"> “</w:t>
      </w:r>
      <w:r w:rsidRPr="00572418">
        <w:rPr>
          <w:rFonts w:eastAsia="SimSun"/>
          <w:lang w:eastAsia="zh-CN"/>
        </w:rPr>
        <w:t>laying down a path in talking</w:t>
      </w:r>
      <w:r>
        <w:rPr>
          <w:rFonts w:eastAsia="SimSun"/>
          <w:lang w:eastAsia="zh-CN"/>
        </w:rPr>
        <w:t xml:space="preserve">” </w:t>
      </w:r>
      <w:r w:rsidRPr="00572418">
        <w:rPr>
          <w:rFonts w:eastAsia="SimSun"/>
          <w:lang w:eastAsia="zh-CN"/>
        </w:rPr>
        <w:t>(van Dijk 2016): the realized and the possible, the present and its impli</w:t>
      </w:r>
      <w:r>
        <w:rPr>
          <w:rFonts w:eastAsia="SimSun"/>
          <w:lang w:eastAsia="zh-CN"/>
        </w:rPr>
        <w:t>cations</w:t>
      </w:r>
      <w:r w:rsidRPr="00572418">
        <w:rPr>
          <w:rFonts w:eastAsia="SimSun"/>
          <w:lang w:eastAsia="zh-CN"/>
        </w:rPr>
        <w:t xml:space="preserve"> </w:t>
      </w:r>
      <w:r>
        <w:rPr>
          <w:rFonts w:eastAsia="SimSun"/>
          <w:lang w:eastAsia="zh-CN"/>
        </w:rPr>
        <w:t>and</w:t>
      </w:r>
      <w:r w:rsidRPr="00572418">
        <w:rPr>
          <w:rFonts w:eastAsia="SimSun"/>
          <w:lang w:eastAsia="zh-CN"/>
        </w:rPr>
        <w:t xml:space="preserve"> afford</w:t>
      </w:r>
      <w:r>
        <w:rPr>
          <w:rFonts w:eastAsia="SimSun"/>
          <w:lang w:eastAsia="zh-CN"/>
        </w:rPr>
        <w:t>ances</w:t>
      </w:r>
      <w:r w:rsidRPr="00572418">
        <w:rPr>
          <w:rFonts w:eastAsia="SimSun"/>
          <w:lang w:eastAsia="zh-CN"/>
        </w:rPr>
        <w:t>, continuously determine and modify each other</w:t>
      </w:r>
      <w:r>
        <w:rPr>
          <w:rFonts w:eastAsia="SimSun"/>
          <w:lang w:eastAsia="zh-CN"/>
        </w:rPr>
        <w:t>,</w:t>
      </w:r>
      <w:r w:rsidRPr="00572418">
        <w:rPr>
          <w:rFonts w:eastAsia="SimSun"/>
          <w:lang w:eastAsia="zh-CN"/>
        </w:rPr>
        <w:t xml:space="preserve"> allowing a new meaningful order to emerge </w:t>
      </w:r>
      <w:r>
        <w:rPr>
          <w:rFonts w:eastAsia="SimSun"/>
          <w:lang w:eastAsia="zh-CN"/>
        </w:rPr>
        <w:t xml:space="preserve">in </w:t>
      </w:r>
      <w:r w:rsidRPr="00572418">
        <w:rPr>
          <w:rFonts w:eastAsia="SimSun"/>
          <w:lang w:eastAsia="zh-CN"/>
        </w:rPr>
        <w:t>a self-organizing process.</w:t>
      </w:r>
      <w:r>
        <w:rPr>
          <w:rFonts w:eastAsia="SimSun"/>
          <w:lang w:eastAsia="zh-CN"/>
        </w:rPr>
        <w:t xml:space="preserve"> </w:t>
      </w:r>
    </w:p>
    <w:p w14:paraId="2891926E" w14:textId="77777777" w:rsidR="00B8431A" w:rsidRDefault="00B8431A" w:rsidP="004D6033">
      <w:pPr>
        <w:rPr>
          <w:rFonts w:eastAsia="SimSun"/>
          <w:lang w:eastAsia="zh-CN"/>
        </w:rPr>
      </w:pPr>
    </w:p>
    <w:p w14:paraId="2EE23F64" w14:textId="65E046E8" w:rsidR="00880759" w:rsidRPr="00880759" w:rsidRDefault="00880759" w:rsidP="00880759">
      <w:pPr>
        <w:rPr>
          <w:rFonts w:cs="Times New Roman"/>
        </w:rPr>
      </w:pPr>
      <w:r w:rsidRPr="00880759">
        <w:rPr>
          <w:rFonts w:cs="Times New Roman"/>
        </w:rPr>
        <w:t xml:space="preserve">To picture this better, we suggest imagining a glove of symbols (corresponding to </w:t>
      </w:r>
      <w:r w:rsidRPr="00880759">
        <w:rPr>
          <w:rFonts w:cs="Times New Roman"/>
          <w:i/>
          <w:iCs/>
        </w:rPr>
        <w:t>langue</w:t>
      </w:r>
      <w:r w:rsidRPr="00880759">
        <w:rPr>
          <w:rFonts w:cs="Times New Roman"/>
        </w:rPr>
        <w:t xml:space="preserve">), which has been formed by the movements and shapes of the fingers (corresponding to </w:t>
      </w:r>
      <w:r w:rsidRPr="00880759">
        <w:rPr>
          <w:rFonts w:cs="Times New Roman"/>
          <w:i/>
          <w:iCs/>
        </w:rPr>
        <w:t>parole</w:t>
      </w:r>
      <w:r w:rsidRPr="00880759">
        <w:rPr>
          <w:rFonts w:cs="Times New Roman"/>
        </w:rPr>
        <w:t>) and now in turn pre</w:t>
      </w:r>
      <w:r w:rsidR="00837933">
        <w:rPr>
          <w:rFonts w:cs="Times New Roman"/>
        </w:rPr>
        <w:t>-</w:t>
      </w:r>
      <w:r w:rsidRPr="00880759">
        <w:rPr>
          <w:rFonts w:cs="Times New Roman"/>
        </w:rPr>
        <w:t xml:space="preserve">structures its possible uses. Each time we speak, we slip into the ready glove of </w:t>
      </w:r>
      <w:r w:rsidRPr="00880759">
        <w:rPr>
          <w:i/>
        </w:rPr>
        <w:t>langue</w:t>
      </w:r>
      <w:r w:rsidRPr="00880759">
        <w:rPr>
          <w:rFonts w:cs="Times New Roman"/>
        </w:rPr>
        <w:t xml:space="preserve"> to express ourselves in it – as “living hands,” so to speak. The glove we use in speech production structures our articulation in a meaningful way; it prefigures as well as scaffolds and constrains our speaking in an ongoing, self-organizing process that draws on general structures in our linguistic environment. Besides the structure that consists of the possible movements of the glove, there are sequences in the movements that may repeat from time to time, thereby giving rise to sequential patterns.</w:t>
      </w:r>
    </w:p>
    <w:p w14:paraId="315C0E05" w14:textId="77777777" w:rsidR="00880759" w:rsidRDefault="00880759" w:rsidP="005E78E7">
      <w:pPr>
        <w:rPr>
          <w:rFonts w:cs="Times New Roman"/>
        </w:rPr>
      </w:pPr>
    </w:p>
    <w:p w14:paraId="1C8F24B2" w14:textId="38437076" w:rsidR="009674FC" w:rsidRDefault="00B761B3" w:rsidP="005E78E7">
      <w:pPr>
        <w:rPr>
          <w:rFonts w:cs="Times New Roman"/>
        </w:rPr>
      </w:pPr>
      <w:r>
        <w:rPr>
          <w:rFonts w:cs="Times New Roman"/>
        </w:rPr>
        <w:t>The process of</w:t>
      </w:r>
      <w:r w:rsidR="00904830">
        <w:rPr>
          <w:rFonts w:cs="Times New Roman"/>
        </w:rPr>
        <w:t xml:space="preserve"> w</w:t>
      </w:r>
      <w:r w:rsidR="00B004E1">
        <w:rPr>
          <w:rFonts w:cs="Times New Roman"/>
        </w:rPr>
        <w:t>rit</w:t>
      </w:r>
      <w:r w:rsidR="00283791">
        <w:rPr>
          <w:rFonts w:cs="Times New Roman"/>
        </w:rPr>
        <w:t xml:space="preserve">ing </w:t>
      </w:r>
      <w:r>
        <w:rPr>
          <w:rFonts w:cs="Times New Roman"/>
        </w:rPr>
        <w:t xml:space="preserve">often proceeds </w:t>
      </w:r>
      <w:r w:rsidR="00D67E0C">
        <w:rPr>
          <w:rFonts w:cs="Times New Roman"/>
        </w:rPr>
        <w:t>in an analogous way</w:t>
      </w:r>
      <w:r w:rsidR="00C03500">
        <w:rPr>
          <w:rFonts w:cs="Times New Roman"/>
        </w:rPr>
        <w:t xml:space="preserve">, </w:t>
      </w:r>
      <w:r w:rsidR="00CA344D">
        <w:rPr>
          <w:rFonts w:cs="Times New Roman"/>
        </w:rPr>
        <w:t xml:space="preserve">and one </w:t>
      </w:r>
      <w:r w:rsidR="006E7064">
        <w:rPr>
          <w:rFonts w:cs="Times New Roman"/>
        </w:rPr>
        <w:t>could</w:t>
      </w:r>
      <w:r w:rsidR="00CA344D">
        <w:rPr>
          <w:rFonts w:cs="Times New Roman"/>
        </w:rPr>
        <w:t xml:space="preserve"> also speak of “laying down a path in writing</w:t>
      </w:r>
      <w:r w:rsidR="002A5945">
        <w:rPr>
          <w:rFonts w:cs="Times New Roman"/>
        </w:rPr>
        <w:t>,</w:t>
      </w:r>
      <w:r w:rsidR="00CA344D">
        <w:rPr>
          <w:rFonts w:cs="Times New Roman"/>
        </w:rPr>
        <w:t xml:space="preserve">” </w:t>
      </w:r>
      <w:r w:rsidR="002A5945">
        <w:rPr>
          <w:rFonts w:cs="Times New Roman"/>
        </w:rPr>
        <w:t xml:space="preserve">in two senses. On the one hand, </w:t>
      </w:r>
      <w:r w:rsidR="003240F1">
        <w:rPr>
          <w:rFonts w:cs="Times New Roman"/>
        </w:rPr>
        <w:t xml:space="preserve">the production of </w:t>
      </w:r>
      <w:r w:rsidR="00C03500">
        <w:rPr>
          <w:rFonts w:cs="Times New Roman"/>
        </w:rPr>
        <w:t xml:space="preserve">a text </w:t>
      </w:r>
      <w:r w:rsidR="002A5945">
        <w:rPr>
          <w:rFonts w:cs="Times New Roman"/>
        </w:rPr>
        <w:t xml:space="preserve">that </w:t>
      </w:r>
      <w:r w:rsidR="00C03500">
        <w:rPr>
          <w:rFonts w:cs="Times New Roman"/>
        </w:rPr>
        <w:t>is written at once from beginning to end</w:t>
      </w:r>
      <w:r w:rsidR="00F77FB7">
        <w:rPr>
          <w:rFonts w:cs="Times New Roman"/>
        </w:rPr>
        <w:t xml:space="preserve"> </w:t>
      </w:r>
      <w:r w:rsidR="002F00AF">
        <w:rPr>
          <w:rFonts w:cs="Times New Roman"/>
        </w:rPr>
        <w:t>can unfold</w:t>
      </w:r>
      <w:r w:rsidR="00422819">
        <w:rPr>
          <w:rFonts w:cs="Times New Roman"/>
        </w:rPr>
        <w:t xml:space="preserve"> in the described way</w:t>
      </w:r>
      <w:r w:rsidR="00D67E0C">
        <w:rPr>
          <w:rFonts w:cs="Times New Roman"/>
        </w:rPr>
        <w:t xml:space="preserve">. </w:t>
      </w:r>
      <w:r w:rsidR="00422819">
        <w:rPr>
          <w:rFonts w:cs="Times New Roman"/>
        </w:rPr>
        <w:t xml:space="preserve">On the other hand, </w:t>
      </w:r>
      <w:r w:rsidR="00B818A3">
        <w:rPr>
          <w:rFonts w:cs="Times New Roman"/>
        </w:rPr>
        <w:t xml:space="preserve">even when the writing </w:t>
      </w:r>
      <w:r w:rsidR="003C7D80">
        <w:rPr>
          <w:rFonts w:cs="Times New Roman"/>
        </w:rPr>
        <w:t xml:space="preserve">does not proceed </w:t>
      </w:r>
      <w:r w:rsidR="00D40D3A">
        <w:rPr>
          <w:rFonts w:cs="Times New Roman"/>
        </w:rPr>
        <w:t>sequential</w:t>
      </w:r>
      <w:r w:rsidR="003C7D80">
        <w:rPr>
          <w:rFonts w:cs="Times New Roman"/>
        </w:rPr>
        <w:t>ly, the resulting text</w:t>
      </w:r>
      <w:r w:rsidR="0003784D">
        <w:rPr>
          <w:rFonts w:cs="Times New Roman"/>
        </w:rPr>
        <w:t xml:space="preserve"> (or parts of it) is read </w:t>
      </w:r>
      <w:r w:rsidR="004A2754">
        <w:rPr>
          <w:rFonts w:cs="Times New Roman"/>
        </w:rPr>
        <w:t xml:space="preserve">sequentially </w:t>
      </w:r>
      <w:r w:rsidR="003A51B7">
        <w:rPr>
          <w:rFonts w:cs="Times New Roman"/>
        </w:rPr>
        <w:t xml:space="preserve">by </w:t>
      </w:r>
      <w:r w:rsidR="00AE26FE">
        <w:rPr>
          <w:rFonts w:cs="Times New Roman"/>
        </w:rPr>
        <w:t>the</w:t>
      </w:r>
      <w:r w:rsidR="004A2754">
        <w:rPr>
          <w:rFonts w:cs="Times New Roman"/>
        </w:rPr>
        <w:t xml:space="preserve"> </w:t>
      </w:r>
      <w:r w:rsidR="00AE26FE">
        <w:rPr>
          <w:rFonts w:cs="Times New Roman"/>
        </w:rPr>
        <w:t>listener</w:t>
      </w:r>
      <w:r w:rsidR="008C623A">
        <w:rPr>
          <w:rFonts w:cs="Times New Roman"/>
        </w:rPr>
        <w:t xml:space="preserve"> </w:t>
      </w:r>
      <w:r w:rsidR="004076F8">
        <w:rPr>
          <w:rFonts w:cs="Times New Roman"/>
        </w:rPr>
        <w:t xml:space="preserve">or reader </w:t>
      </w:r>
      <w:r w:rsidR="008C623A">
        <w:rPr>
          <w:rFonts w:cs="Times New Roman"/>
        </w:rPr>
        <w:t xml:space="preserve">(including those who read with their </w:t>
      </w:r>
      <w:r w:rsidR="00C11F54">
        <w:rPr>
          <w:rFonts w:cs="Times New Roman"/>
        </w:rPr>
        <w:t>fingers or</w:t>
      </w:r>
      <w:r w:rsidR="008C623A">
        <w:rPr>
          <w:rFonts w:cs="Times New Roman"/>
        </w:rPr>
        <w:t xml:space="preserve"> have other methods to listen or read)</w:t>
      </w:r>
      <w:r w:rsidR="00761F81">
        <w:rPr>
          <w:rFonts w:cs="Times New Roman"/>
        </w:rPr>
        <w:t>. It is the listener or reader</w:t>
      </w:r>
      <w:r w:rsidR="00660ADB">
        <w:rPr>
          <w:rFonts w:cs="Times New Roman"/>
        </w:rPr>
        <w:t xml:space="preserve"> </w:t>
      </w:r>
      <w:r w:rsidR="00F6250A">
        <w:rPr>
          <w:rFonts w:cs="Times New Roman"/>
        </w:rPr>
        <w:t xml:space="preserve">who </w:t>
      </w:r>
      <w:r w:rsidR="009D10F2">
        <w:rPr>
          <w:rFonts w:cs="Times New Roman"/>
        </w:rPr>
        <w:t>animates</w:t>
      </w:r>
      <w:r w:rsidR="00F6250A">
        <w:rPr>
          <w:rFonts w:cs="Times New Roman"/>
        </w:rPr>
        <w:t xml:space="preserve"> the</w:t>
      </w:r>
      <w:r w:rsidR="00660ADB">
        <w:rPr>
          <w:rFonts w:cs="Times New Roman"/>
        </w:rPr>
        <w:t xml:space="preserve"> sequen</w:t>
      </w:r>
      <w:r w:rsidR="009D10F2">
        <w:rPr>
          <w:rFonts w:cs="Times New Roman"/>
        </w:rPr>
        <w:t xml:space="preserve">ce of </w:t>
      </w:r>
      <w:r w:rsidR="001A72E5">
        <w:rPr>
          <w:rFonts w:cs="Times New Roman"/>
        </w:rPr>
        <w:t>letters</w:t>
      </w:r>
      <w:r w:rsidR="009D10F2">
        <w:rPr>
          <w:rFonts w:cs="Times New Roman"/>
        </w:rPr>
        <w:t xml:space="preserve"> and </w:t>
      </w:r>
      <w:r w:rsidR="008D6D56">
        <w:rPr>
          <w:rFonts w:cs="Times New Roman"/>
        </w:rPr>
        <w:t>sounds</w:t>
      </w:r>
      <w:r w:rsidR="00660ADB">
        <w:rPr>
          <w:rFonts w:cs="Times New Roman"/>
        </w:rPr>
        <w:t xml:space="preserve"> </w:t>
      </w:r>
      <w:r w:rsidR="00F6250A">
        <w:rPr>
          <w:rFonts w:cs="Times New Roman"/>
        </w:rPr>
        <w:t>by interpreting the words.</w:t>
      </w:r>
      <w:r w:rsidR="00D605B3">
        <w:rPr>
          <w:rFonts w:cs="Times New Roman"/>
        </w:rPr>
        <w:t xml:space="preserve"> </w:t>
      </w:r>
      <w:r w:rsidR="00F10CEE">
        <w:rPr>
          <w:rFonts w:cs="Times New Roman"/>
        </w:rPr>
        <w:t>Every sentence establishes new horizons of further possibilities and at the same time constrains the possibilities of continuation.</w:t>
      </w:r>
      <w:r w:rsidR="005B4F43">
        <w:rPr>
          <w:rFonts w:cs="Times New Roman"/>
        </w:rPr>
        <w:t xml:space="preserve"> </w:t>
      </w:r>
      <w:r w:rsidR="002C3952">
        <w:rPr>
          <w:rFonts w:cs="Times New Roman"/>
        </w:rPr>
        <w:t>T</w:t>
      </w:r>
      <w:r w:rsidR="00565661">
        <w:rPr>
          <w:rFonts w:cs="Times New Roman"/>
        </w:rPr>
        <w:t xml:space="preserve">he </w:t>
      </w:r>
      <w:r w:rsidR="00903163">
        <w:rPr>
          <w:rFonts w:cs="Times New Roman"/>
        </w:rPr>
        <w:t>unfolding of meaning does not</w:t>
      </w:r>
      <w:r w:rsidR="000B5877">
        <w:rPr>
          <w:rFonts w:cs="Times New Roman"/>
        </w:rPr>
        <w:t xml:space="preserve"> only </w:t>
      </w:r>
      <w:r w:rsidR="00903163">
        <w:rPr>
          <w:rFonts w:cs="Times New Roman"/>
        </w:rPr>
        <w:t>concern</w:t>
      </w:r>
      <w:r w:rsidR="000B5877">
        <w:rPr>
          <w:rFonts w:cs="Times New Roman"/>
        </w:rPr>
        <w:t xml:space="preserve"> </w:t>
      </w:r>
      <w:r w:rsidR="000B5877" w:rsidRPr="00B31D46">
        <w:rPr>
          <w:rFonts w:cs="Times New Roman"/>
        </w:rPr>
        <w:t>spoken language (</w:t>
      </w:r>
      <w:r w:rsidR="000B5877" w:rsidRPr="000D2E66">
        <w:rPr>
          <w:rFonts w:cs="Times New Roman"/>
          <w:i/>
          <w:iCs/>
        </w:rPr>
        <w:t>parole</w:t>
      </w:r>
      <w:r w:rsidR="000B5877" w:rsidRPr="00B31D46">
        <w:rPr>
          <w:rFonts w:cs="Times New Roman"/>
        </w:rPr>
        <w:t xml:space="preserve">), but also written exchanges </w:t>
      </w:r>
      <w:r w:rsidR="000B5877">
        <w:rPr>
          <w:rFonts w:cs="Times New Roman"/>
        </w:rPr>
        <w:t xml:space="preserve">that are part of concrete communication, </w:t>
      </w:r>
      <w:r w:rsidR="000B5877" w:rsidRPr="00B31D46">
        <w:rPr>
          <w:rFonts w:cs="Times New Roman"/>
        </w:rPr>
        <w:t>such as chats</w:t>
      </w:r>
      <w:r w:rsidR="004E43BE">
        <w:rPr>
          <w:rFonts w:cs="Times New Roman"/>
        </w:rPr>
        <w:t xml:space="preserve">, </w:t>
      </w:r>
      <w:r w:rsidR="000B5877" w:rsidRPr="00334FC1">
        <w:rPr>
          <w:rFonts w:cs="Times New Roman"/>
        </w:rPr>
        <w:t>as well as written texts that are not part of concrete communication, such as articles and books.</w:t>
      </w:r>
      <w:r w:rsidR="000B5877" w:rsidRPr="00B31D46">
        <w:rPr>
          <w:rFonts w:cs="Times New Roman"/>
        </w:rPr>
        <w:t xml:space="preserve"> </w:t>
      </w:r>
      <w:r w:rsidR="007B249E">
        <w:rPr>
          <w:rFonts w:cs="Times New Roman"/>
        </w:rPr>
        <w:t xml:space="preserve">Beyond Saussure, our </w:t>
      </w:r>
      <w:r w:rsidR="00AD7DAC">
        <w:rPr>
          <w:rFonts w:cs="Times New Roman"/>
        </w:rPr>
        <w:t>point is not about spoken language but about language us</w:t>
      </w:r>
      <w:r w:rsidR="00E825B5">
        <w:rPr>
          <w:rFonts w:cs="Times New Roman"/>
        </w:rPr>
        <w:t xml:space="preserve">e in contrast to language </w:t>
      </w:r>
      <w:r w:rsidR="00864C99">
        <w:rPr>
          <w:rFonts w:cs="Times New Roman"/>
        </w:rPr>
        <w:t>as a general system</w:t>
      </w:r>
      <w:r w:rsidR="003078A5">
        <w:rPr>
          <w:rFonts w:cs="Times New Roman"/>
        </w:rPr>
        <w:t xml:space="preserve">. </w:t>
      </w:r>
      <w:r w:rsidR="007967F9">
        <w:rPr>
          <w:rFonts w:cs="Times New Roman"/>
        </w:rPr>
        <w:t>That l</w:t>
      </w:r>
      <w:r w:rsidR="00DE053C">
        <w:rPr>
          <w:rFonts w:cs="Times New Roman"/>
        </w:rPr>
        <w:t>anguage use manifests i</w:t>
      </w:r>
      <w:r w:rsidR="007967F9">
        <w:rPr>
          <w:rFonts w:cs="Times New Roman"/>
        </w:rPr>
        <w:t>tself i</w:t>
      </w:r>
      <w:r w:rsidR="00DE053C">
        <w:rPr>
          <w:rFonts w:cs="Times New Roman"/>
        </w:rPr>
        <w:t xml:space="preserve">n speaking </w:t>
      </w:r>
      <w:r w:rsidR="00DE053C" w:rsidRPr="00DE053C">
        <w:rPr>
          <w:rFonts w:cs="Times New Roman"/>
          <w:i/>
          <w:iCs/>
        </w:rPr>
        <w:t>and</w:t>
      </w:r>
      <w:r w:rsidR="00DE053C">
        <w:rPr>
          <w:rFonts w:cs="Times New Roman"/>
        </w:rPr>
        <w:t xml:space="preserve"> writing</w:t>
      </w:r>
      <w:r w:rsidR="007967F9">
        <w:rPr>
          <w:rFonts w:cs="Times New Roman"/>
        </w:rPr>
        <w:t xml:space="preserve"> </w:t>
      </w:r>
      <w:r w:rsidR="00F030B1">
        <w:rPr>
          <w:rFonts w:cs="Times New Roman"/>
        </w:rPr>
        <w:t>is important for</w:t>
      </w:r>
      <w:r w:rsidR="009E6F5A">
        <w:rPr>
          <w:rFonts w:cs="Times New Roman"/>
        </w:rPr>
        <w:t xml:space="preserve"> LLMs</w:t>
      </w:r>
      <w:r w:rsidR="00F030B1">
        <w:rPr>
          <w:rFonts w:cs="Times New Roman"/>
        </w:rPr>
        <w:t xml:space="preserve"> since they</w:t>
      </w:r>
      <w:r w:rsidR="005B3638">
        <w:rPr>
          <w:rFonts w:cs="Times New Roman"/>
        </w:rPr>
        <w:t xml:space="preserve"> can </w:t>
      </w:r>
      <w:r w:rsidR="009674FC">
        <w:rPr>
          <w:rFonts w:cs="Times New Roman"/>
        </w:rPr>
        <w:t xml:space="preserve">model not only </w:t>
      </w:r>
      <w:r w:rsidR="00A7346E">
        <w:rPr>
          <w:rFonts w:cs="Times New Roman"/>
        </w:rPr>
        <w:t xml:space="preserve">the </w:t>
      </w:r>
      <w:r w:rsidR="009674FC">
        <w:rPr>
          <w:rFonts w:cs="Times New Roman"/>
        </w:rPr>
        <w:t>syntactic form of language</w:t>
      </w:r>
      <w:r w:rsidR="00F9318A">
        <w:rPr>
          <w:rFonts w:cs="Times New Roman"/>
        </w:rPr>
        <w:t>,</w:t>
      </w:r>
      <w:r w:rsidR="009674FC">
        <w:rPr>
          <w:rFonts w:cs="Times New Roman"/>
        </w:rPr>
        <w:t xml:space="preserve"> but </w:t>
      </w:r>
      <w:r w:rsidR="000B31E8">
        <w:rPr>
          <w:rFonts w:cs="Times New Roman"/>
        </w:rPr>
        <w:t xml:space="preserve">also </w:t>
      </w:r>
      <w:r w:rsidR="001224D7">
        <w:rPr>
          <w:rFonts w:cs="Times New Roman"/>
        </w:rPr>
        <w:t>meaningful</w:t>
      </w:r>
      <w:r w:rsidR="000B31E8">
        <w:rPr>
          <w:rFonts w:cs="Times New Roman"/>
        </w:rPr>
        <w:t xml:space="preserve"> patterns of language use.</w:t>
      </w:r>
    </w:p>
    <w:p w14:paraId="2B07C2EF" w14:textId="77777777" w:rsidR="00270A2C" w:rsidRDefault="00270A2C" w:rsidP="004D6033"/>
    <w:p w14:paraId="1C4EF774" w14:textId="6F0685F4" w:rsidR="00C342B3" w:rsidRPr="00397410" w:rsidRDefault="00C2598D" w:rsidP="004D6033">
      <w:pPr>
        <w:rPr>
          <w:rFonts w:cs="Times New Roman"/>
        </w:rPr>
      </w:pPr>
      <w:r>
        <w:rPr>
          <w:rFonts w:cs="Times New Roman"/>
        </w:rPr>
        <w:t xml:space="preserve">While neither humans nor their brains are predictive machines in the sense that LLMs are, humans can make use of the formal structures and patterns of language. Instead of imagining ordinary language as a representation of something in the world or in the mind, we suggest thinking of it as a </w:t>
      </w:r>
      <w:bookmarkStart w:id="18" w:name="_Hlk129011501"/>
      <w:r w:rsidRPr="00AC3987">
        <w:rPr>
          <w:i/>
        </w:rPr>
        <w:t>scaffolding</w:t>
      </w:r>
      <w:r>
        <w:rPr>
          <w:rFonts w:cs="Times New Roman"/>
        </w:rPr>
        <w:t xml:space="preserve"> of our experiencing, feeling, thinking, describing, and communicating</w:t>
      </w:r>
      <w:bookmarkEnd w:id="18"/>
      <w:r>
        <w:rPr>
          <w:rFonts w:cs="Times New Roman"/>
        </w:rPr>
        <w:t xml:space="preserve">. Speaking and writing are part of a use of language, for instance to interact, make sense of something, or to tell a story. Rather than representing </w:t>
      </w:r>
      <w:r w:rsidR="0049474A">
        <w:rPr>
          <w:rFonts w:cs="Times New Roman"/>
        </w:rPr>
        <w:t xml:space="preserve">pregiven </w:t>
      </w:r>
      <w:r>
        <w:rPr>
          <w:rFonts w:cs="Times New Roman"/>
        </w:rPr>
        <w:t>internal or external states, the scaffolding supports the dynamics of thought, emotion, and perception. Regularities emerge that can be applied to new but similar mental processes and communications. Each expression enables certain new expressions and inhibits others. Identical, synonymous, and analogous expressions guide the floating stream of experience and thought, as well as the shifting contexts and development of communication. Typical phrases, speech patterns, and associations shared by speakers of a language further structure experience, feeling, thought, and interpersonal communication – such as a person recalling her experience of a pandemic.</w:t>
      </w:r>
    </w:p>
    <w:p w14:paraId="29B4FD43" w14:textId="77777777" w:rsidR="004D6033" w:rsidRDefault="004D6033" w:rsidP="004D6033">
      <w:pPr>
        <w:rPr>
          <w:rFonts w:eastAsia="SimSun"/>
          <w:lang w:eastAsia="zh-CN"/>
        </w:rPr>
      </w:pPr>
    </w:p>
    <w:p w14:paraId="577DC8F0" w14:textId="6899A425" w:rsidR="004D6033" w:rsidRDefault="004D6033" w:rsidP="004D6033">
      <w:pPr>
        <w:rPr>
          <w:rFonts w:cs="Times New Roman"/>
        </w:rPr>
      </w:pPr>
      <w:r>
        <w:rPr>
          <w:rFonts w:cs="Times New Roman"/>
        </w:rPr>
        <w:t xml:space="preserve">The language production by </w:t>
      </w:r>
      <w:r w:rsidR="00453070">
        <w:rPr>
          <w:rFonts w:cs="Times New Roman"/>
        </w:rPr>
        <w:t xml:space="preserve">both </w:t>
      </w:r>
      <w:r>
        <w:rPr>
          <w:rFonts w:cs="Times New Roman"/>
        </w:rPr>
        <w:t xml:space="preserve">humans and machines </w:t>
      </w:r>
      <w:r w:rsidR="001F0391">
        <w:rPr>
          <w:rFonts w:cs="Times New Roman"/>
        </w:rPr>
        <w:t>is compara</w:t>
      </w:r>
      <w:r w:rsidR="002E00F6">
        <w:rPr>
          <w:rFonts w:cs="Times New Roman"/>
        </w:rPr>
        <w:t>ble</w:t>
      </w:r>
      <w:r w:rsidRPr="00AD648B">
        <w:rPr>
          <w:rFonts w:cs="Times New Roman"/>
        </w:rPr>
        <w:t xml:space="preserve"> to the </w:t>
      </w:r>
      <w:r>
        <w:rPr>
          <w:rFonts w:cs="Times New Roman"/>
        </w:rPr>
        <w:t>creation</w:t>
      </w:r>
      <w:r w:rsidRPr="00AD648B">
        <w:rPr>
          <w:rFonts w:cs="Times New Roman"/>
        </w:rPr>
        <w:t xml:space="preserve"> of a </w:t>
      </w:r>
      <w:r w:rsidRPr="00AC3987">
        <w:rPr>
          <w:i/>
        </w:rPr>
        <w:t>collage</w:t>
      </w:r>
      <w:r w:rsidR="0002334A">
        <w:rPr>
          <w:rFonts w:cs="Times New Roman"/>
        </w:rPr>
        <w:t xml:space="preserve"> of text.</w:t>
      </w:r>
      <w:r>
        <w:rPr>
          <w:rFonts w:cs="Times New Roman"/>
        </w:rPr>
        <w:t xml:space="preserve"> </w:t>
      </w:r>
      <w:r w:rsidR="00847D69">
        <w:rPr>
          <w:rFonts w:cs="Times New Roman"/>
        </w:rPr>
        <w:t>In the creation of a colla</w:t>
      </w:r>
      <w:r w:rsidR="006D3915">
        <w:rPr>
          <w:rFonts w:cs="Times New Roman"/>
        </w:rPr>
        <w:t>g</w:t>
      </w:r>
      <w:r w:rsidR="00847D69">
        <w:rPr>
          <w:rFonts w:cs="Times New Roman"/>
        </w:rPr>
        <w:t>e,</w:t>
      </w:r>
      <w:r>
        <w:rPr>
          <w:rFonts w:cs="Times New Roman"/>
        </w:rPr>
        <w:t xml:space="preserve"> pieces are cut from one or several works and then arranged to a new work. </w:t>
      </w:r>
      <w:r w:rsidRPr="00AD648B">
        <w:rPr>
          <w:rFonts w:cs="Times New Roman"/>
        </w:rPr>
        <w:t>The pieces that are added to the collage</w:t>
      </w:r>
      <w:r w:rsidR="00552B41">
        <w:rPr>
          <w:rFonts w:cs="Times New Roman"/>
        </w:rPr>
        <w:t xml:space="preserve"> of text</w:t>
      </w:r>
      <w:r w:rsidRPr="00AD648B">
        <w:rPr>
          <w:rFonts w:cs="Times New Roman"/>
        </w:rPr>
        <w:t xml:space="preserve"> are </w:t>
      </w:r>
      <w:r>
        <w:rPr>
          <w:rFonts w:cs="Times New Roman"/>
        </w:rPr>
        <w:t xml:space="preserve">phrases and </w:t>
      </w:r>
      <w:r w:rsidRPr="00AD648B">
        <w:rPr>
          <w:rFonts w:cs="Times New Roman"/>
        </w:rPr>
        <w:t>patterns, and t</w:t>
      </w:r>
      <w:r>
        <w:rPr>
          <w:rFonts w:cs="Times New Roman"/>
        </w:rPr>
        <w:t xml:space="preserve">ogether they </w:t>
      </w:r>
      <w:r w:rsidRPr="00AD648B">
        <w:rPr>
          <w:rFonts w:cs="Times New Roman"/>
        </w:rPr>
        <w:t xml:space="preserve">form a larger picture, which in turn may </w:t>
      </w:r>
      <w:r w:rsidR="00D90176">
        <w:rPr>
          <w:rFonts w:cs="Times New Roman"/>
        </w:rPr>
        <w:t>serve as</w:t>
      </w:r>
      <w:r w:rsidR="00D90176" w:rsidRPr="00AD648B">
        <w:rPr>
          <w:rFonts w:cs="Times New Roman"/>
        </w:rPr>
        <w:t xml:space="preserve"> </w:t>
      </w:r>
      <w:r w:rsidRPr="00AD648B">
        <w:rPr>
          <w:rFonts w:cs="Times New Roman"/>
        </w:rPr>
        <w:t>another pattern repeated in other collages. The creation of a collage is a dynamic process in which</w:t>
      </w:r>
      <w:r>
        <w:rPr>
          <w:rFonts w:cs="Times New Roman"/>
        </w:rPr>
        <w:t xml:space="preserve"> pieces</w:t>
      </w:r>
      <w:r w:rsidRPr="00AD648B">
        <w:rPr>
          <w:rFonts w:cs="Times New Roman"/>
        </w:rPr>
        <w:t xml:space="preserve"> </w:t>
      </w:r>
      <w:r>
        <w:rPr>
          <w:rFonts w:cs="Times New Roman"/>
        </w:rPr>
        <w:t>are</w:t>
      </w:r>
      <w:r w:rsidRPr="00AD648B">
        <w:rPr>
          <w:rFonts w:cs="Times New Roman"/>
        </w:rPr>
        <w:t xml:space="preserve"> add</w:t>
      </w:r>
      <w:r>
        <w:rPr>
          <w:rFonts w:cs="Times New Roman"/>
        </w:rPr>
        <w:t>ed, which, rather than</w:t>
      </w:r>
      <w:r w:rsidRPr="00AD648B">
        <w:rPr>
          <w:rFonts w:cs="Times New Roman"/>
        </w:rPr>
        <w:t xml:space="preserve"> fill</w:t>
      </w:r>
      <w:r>
        <w:rPr>
          <w:rFonts w:cs="Times New Roman"/>
        </w:rPr>
        <w:t>ing</w:t>
      </w:r>
      <w:r w:rsidRPr="00AD648B">
        <w:rPr>
          <w:rFonts w:cs="Times New Roman"/>
        </w:rPr>
        <w:t xml:space="preserve"> </w:t>
      </w:r>
      <w:proofErr w:type="gramStart"/>
      <w:r w:rsidRPr="00AD648B">
        <w:rPr>
          <w:rFonts w:cs="Times New Roman"/>
        </w:rPr>
        <w:t>in a</w:t>
      </w:r>
      <w:r>
        <w:rPr>
          <w:rFonts w:cs="Times New Roman"/>
        </w:rPr>
        <w:t xml:space="preserve"> given</w:t>
      </w:r>
      <w:proofErr w:type="gramEnd"/>
      <w:r w:rsidRPr="00AD648B">
        <w:rPr>
          <w:rFonts w:cs="Times New Roman"/>
        </w:rPr>
        <w:t xml:space="preserve"> </w:t>
      </w:r>
      <w:r>
        <w:rPr>
          <w:rFonts w:cs="Times New Roman"/>
        </w:rPr>
        <w:t xml:space="preserve">outline of a </w:t>
      </w:r>
      <w:r w:rsidRPr="00AD648B">
        <w:rPr>
          <w:rFonts w:cs="Times New Roman"/>
        </w:rPr>
        <w:t>figure</w:t>
      </w:r>
      <w:r>
        <w:rPr>
          <w:rFonts w:cs="Times New Roman"/>
        </w:rPr>
        <w:t xml:space="preserve">, co-constitute </w:t>
      </w:r>
      <w:r w:rsidRPr="00AD648B">
        <w:rPr>
          <w:rFonts w:cs="Times New Roman"/>
        </w:rPr>
        <w:t xml:space="preserve">an </w:t>
      </w:r>
      <w:r>
        <w:rPr>
          <w:rFonts w:cs="Times New Roman"/>
        </w:rPr>
        <w:t>emerging</w:t>
      </w:r>
      <w:r w:rsidRPr="00AD648B">
        <w:rPr>
          <w:rFonts w:cs="Times New Roman"/>
        </w:rPr>
        <w:t xml:space="preserve"> form.</w:t>
      </w:r>
      <w:r>
        <w:rPr>
          <w:rFonts w:cs="Times New Roman"/>
        </w:rPr>
        <w:t xml:space="preserve"> </w:t>
      </w:r>
      <w:r w:rsidRPr="00AD648B">
        <w:rPr>
          <w:rFonts w:cs="Times New Roman"/>
        </w:rPr>
        <w:t xml:space="preserve">Although a collage is made up of pre-existing patterns, it tends to appear new and unique. The </w:t>
      </w:r>
      <w:r>
        <w:rPr>
          <w:rFonts w:cs="Times New Roman"/>
        </w:rPr>
        <w:t>interplay</w:t>
      </w:r>
      <w:r w:rsidRPr="00AD648B">
        <w:rPr>
          <w:rFonts w:cs="Times New Roman"/>
        </w:rPr>
        <w:t xml:space="preserve"> of creative processes and repetitive patterns makes it difficult to tell whether a given collage is the result of creative or mechanical processes.</w:t>
      </w:r>
      <w:r>
        <w:rPr>
          <w:rFonts w:cs="Times New Roman"/>
        </w:rPr>
        <w:t xml:space="preserve"> </w:t>
      </w:r>
      <w:r w:rsidRPr="00AD648B">
        <w:rPr>
          <w:rFonts w:cs="Times New Roman"/>
        </w:rPr>
        <w:t>LLMs</w:t>
      </w:r>
      <w:r w:rsidR="00453070">
        <w:rPr>
          <w:rFonts w:cs="Times New Roman"/>
        </w:rPr>
        <w:t xml:space="preserve"> also</w:t>
      </w:r>
      <w:r w:rsidRPr="00AD648B">
        <w:rPr>
          <w:rFonts w:cs="Times New Roman"/>
        </w:rPr>
        <w:t xml:space="preserve"> create linguistic collages</w:t>
      </w:r>
      <w:r w:rsidR="00BC451F">
        <w:rPr>
          <w:rFonts w:cs="Times New Roman"/>
        </w:rPr>
        <w:t>, but they do so by mere</w:t>
      </w:r>
      <w:r w:rsidRPr="00AD648B">
        <w:rPr>
          <w:rFonts w:cs="Times New Roman"/>
        </w:rPr>
        <w:t xml:space="preserve"> statistical means</w:t>
      </w:r>
      <w:r>
        <w:rPr>
          <w:rFonts w:cs="Times New Roman"/>
        </w:rPr>
        <w:t>: they</w:t>
      </w:r>
      <w:r w:rsidRPr="00AD648B">
        <w:rPr>
          <w:rFonts w:cs="Times New Roman"/>
        </w:rPr>
        <w:t xml:space="preserve"> extract and recombin</w:t>
      </w:r>
      <w:r>
        <w:rPr>
          <w:rFonts w:cs="Times New Roman"/>
        </w:rPr>
        <w:t>e</w:t>
      </w:r>
      <w:r w:rsidRPr="00AD648B">
        <w:rPr>
          <w:rFonts w:cs="Times New Roman"/>
        </w:rPr>
        <w:t xml:space="preserve"> linguistic patterns </w:t>
      </w:r>
      <w:r w:rsidR="008D3B00">
        <w:rPr>
          <w:rFonts w:cs="Times New Roman"/>
        </w:rPr>
        <w:t>from</w:t>
      </w:r>
      <w:r w:rsidRPr="00AD648B">
        <w:rPr>
          <w:rFonts w:cs="Times New Roman"/>
        </w:rPr>
        <w:t xml:space="preserve"> statistical representations of </w:t>
      </w:r>
      <w:r>
        <w:rPr>
          <w:rFonts w:cs="Times New Roman"/>
        </w:rPr>
        <w:t xml:space="preserve">word relationships that reflect </w:t>
      </w:r>
      <w:r w:rsidRPr="00AD648B">
        <w:rPr>
          <w:rFonts w:cs="Times New Roman"/>
        </w:rPr>
        <w:t xml:space="preserve">the </w:t>
      </w:r>
      <w:r>
        <w:rPr>
          <w:rFonts w:cs="Times New Roman"/>
        </w:rPr>
        <w:t xml:space="preserve">patterns and </w:t>
      </w:r>
      <w:r w:rsidRPr="00AD648B">
        <w:rPr>
          <w:rFonts w:cs="Times New Roman"/>
        </w:rPr>
        <w:t>structure</w:t>
      </w:r>
      <w:r>
        <w:rPr>
          <w:rFonts w:cs="Times New Roman"/>
        </w:rPr>
        <w:t>s</w:t>
      </w:r>
      <w:r w:rsidRPr="00AD648B">
        <w:rPr>
          <w:rFonts w:cs="Times New Roman"/>
        </w:rPr>
        <w:t xml:space="preserve"> of language</w:t>
      </w:r>
      <w:r>
        <w:rPr>
          <w:rFonts w:cs="Times New Roman"/>
        </w:rPr>
        <w:t xml:space="preserve"> use in their training data.</w:t>
      </w:r>
    </w:p>
    <w:p w14:paraId="51D23B16" w14:textId="77777777" w:rsidR="00E83FD1" w:rsidRDefault="00E83FD1" w:rsidP="004D6033">
      <w:pPr>
        <w:rPr>
          <w:rFonts w:cs="Times New Roman"/>
        </w:rPr>
      </w:pPr>
    </w:p>
    <w:p w14:paraId="25EC54BE" w14:textId="5E1431B9" w:rsidR="005C3934" w:rsidRDefault="003B048E" w:rsidP="004D6033">
      <w:r>
        <w:rPr>
          <w:rFonts w:cs="Times New Roman"/>
        </w:rPr>
        <w:t xml:space="preserve">Seeing LLM </w:t>
      </w:r>
      <w:r w:rsidR="00FC3C6B">
        <w:rPr>
          <w:rFonts w:cs="Times New Roman"/>
        </w:rPr>
        <w:t>output</w:t>
      </w:r>
      <w:r>
        <w:rPr>
          <w:rFonts w:cs="Times New Roman"/>
        </w:rPr>
        <w:t xml:space="preserve"> as a collage makes obvious that, i</w:t>
      </w:r>
      <w:r w:rsidR="00E83FD1">
        <w:rPr>
          <w:rFonts w:cs="Times New Roman"/>
        </w:rPr>
        <w:t>f no</w:t>
      </w:r>
      <w:r w:rsidR="00E83FD1" w:rsidRPr="004E3710">
        <w:rPr>
          <w:rFonts w:cs="Times New Roman"/>
        </w:rPr>
        <w:t xml:space="preserve"> </w:t>
      </w:r>
      <w:r w:rsidR="00E83FD1">
        <w:rPr>
          <w:rFonts w:cs="Times New Roman"/>
        </w:rPr>
        <w:t>counter</w:t>
      </w:r>
      <w:r w:rsidR="00E83FD1" w:rsidRPr="004E3710">
        <w:rPr>
          <w:rFonts w:cs="Times New Roman"/>
        </w:rPr>
        <w:t xml:space="preserve">measures </w:t>
      </w:r>
      <w:r w:rsidR="00E83FD1">
        <w:rPr>
          <w:rFonts w:cs="Times New Roman"/>
        </w:rPr>
        <w:t>are taken, LLMs</w:t>
      </w:r>
      <w:r w:rsidR="00E83FD1" w:rsidRPr="004E3710">
        <w:rPr>
          <w:rFonts w:cs="Times New Roman"/>
        </w:rPr>
        <w:t xml:space="preserve"> are prone to</w:t>
      </w:r>
      <w:r w:rsidR="00E83FD1">
        <w:rPr>
          <w:rFonts w:cs="Times New Roman"/>
        </w:rPr>
        <w:t xml:space="preserve"> “</w:t>
      </w:r>
      <w:r w:rsidR="00E83FD1" w:rsidRPr="004E3710">
        <w:rPr>
          <w:rFonts w:cs="Times New Roman"/>
        </w:rPr>
        <w:t>reproduce or amplify unwanted societal biases reflected in training datasets</w:t>
      </w:r>
      <w:r w:rsidR="00E83FD1">
        <w:rPr>
          <w:rFonts w:cs="Times New Roman"/>
        </w:rPr>
        <w:t xml:space="preserve">” </w:t>
      </w:r>
      <w:r w:rsidR="00E83FD1" w:rsidRPr="00DD102D">
        <w:rPr>
          <w:rFonts w:cs="Times New Roman"/>
        </w:rPr>
        <w:fldChar w:fldCharType="begin"/>
      </w:r>
      <w:r w:rsidR="00E83FD1" w:rsidRPr="00DD102D">
        <w:rPr>
          <w:rFonts w:cs="Times New Roman"/>
        </w:rPr>
        <w:instrText xml:space="preserve"> ADDIN ZOTERO_ITEM CSL_CITATION {"citationID":"uudfW0qw","properties":{"formattedCitation":"(Gebru et al. 2021)","plainCitation":"(Gebru et al. 2021)","noteIndex":0},"citationItems":[{"id":27048,"uris":["http://zotero.org/users/6547755/items/59AXWUM6"],"itemData":{"id":27048,"type":"article-journal","abstract":"Documentation to facilitate communication between dataset creators and consumers.","container-title":"Communications of the ACM","DOI":"10.1145/3458723","ISSN":"0001-0782, 1557-7317","issue":"12","journalAbbreviation":"Commun. ACM","language":"en","page":"86-92","source":"DOI.org (Crossref)","title":"Datasheets for datasets","URL":"https://dl.acm.org/doi/10.1145/3458723","volume":"64","author":[{"family":"Gebru","given":"Timnit"},{"family":"Morgenstern","given":"Jamie"},{"family":"Vecchione","given":"Briana"},{"family":"Vaughan","given":"Jennifer Wortman"},{"family":"Wallach","given":"Hanna"},{"family":"Iii","given":"Hal Daumé"},{"family":"Crawford","given":"Kate"}],"accessed":{"date-parts":[["2022",11,11]]},"issued":{"date-parts":[["2021",12]]}}}],"schema":"https://github.com/citation-style-language/schema/raw/master/csl-citation.json"} </w:instrText>
      </w:r>
      <w:r w:rsidR="00E83FD1" w:rsidRPr="00DD102D">
        <w:rPr>
          <w:rFonts w:cs="Times New Roman"/>
        </w:rPr>
        <w:fldChar w:fldCharType="separate"/>
      </w:r>
      <w:r w:rsidR="00E83FD1" w:rsidRPr="00DD102D">
        <w:rPr>
          <w:rFonts w:cs="Times New Roman"/>
          <w:noProof/>
        </w:rPr>
        <w:t>(Gebru et al. 2021)</w:t>
      </w:r>
      <w:r w:rsidR="00E83FD1" w:rsidRPr="00DD102D">
        <w:rPr>
          <w:rFonts w:cs="Times New Roman"/>
        </w:rPr>
        <w:fldChar w:fldCharType="end"/>
      </w:r>
      <w:r w:rsidR="00E83FD1" w:rsidRPr="004E3710">
        <w:rPr>
          <w:rFonts w:cs="Times New Roman"/>
        </w:rPr>
        <w:t>.</w:t>
      </w:r>
      <w:r w:rsidR="00DC05D9">
        <w:rPr>
          <w:rFonts w:cs="Times New Roman"/>
        </w:rPr>
        <w:t xml:space="preserve"> Such </w:t>
      </w:r>
      <w:r w:rsidR="00E83FD1" w:rsidRPr="004E3710">
        <w:rPr>
          <w:rFonts w:cs="Times New Roman"/>
        </w:rPr>
        <w:t xml:space="preserve">bias in the training corpus </w:t>
      </w:r>
      <w:r w:rsidR="00E83FD1">
        <w:rPr>
          <w:rFonts w:cs="Times New Roman"/>
        </w:rPr>
        <w:t xml:space="preserve">may be explicit, but LLMs also uncover and amplify implicit </w:t>
      </w:r>
      <w:r w:rsidR="00E83FD1" w:rsidRPr="00FC6116">
        <w:rPr>
          <w:rFonts w:cs="Times New Roman"/>
          <w:i/>
          <w:iCs/>
        </w:rPr>
        <w:t>bias</w:t>
      </w:r>
      <w:r w:rsidR="00E83FD1">
        <w:rPr>
          <w:rFonts w:cs="Times New Roman"/>
        </w:rPr>
        <w:t xml:space="preserve"> in training sets. This</w:t>
      </w:r>
      <w:r w:rsidR="00E83FD1" w:rsidRPr="004E3710">
        <w:rPr>
          <w:rFonts w:cs="Times New Roman"/>
        </w:rPr>
        <w:t xml:space="preserve"> creates a great opportunity </w:t>
      </w:r>
      <w:r w:rsidR="00E83FD1">
        <w:rPr>
          <w:rFonts w:cs="Times New Roman"/>
        </w:rPr>
        <w:t>for</w:t>
      </w:r>
      <w:r w:rsidR="00E83FD1" w:rsidRPr="004E3710">
        <w:rPr>
          <w:rFonts w:cs="Times New Roman"/>
        </w:rPr>
        <w:t xml:space="preserve"> detect</w:t>
      </w:r>
      <w:r w:rsidR="00E83FD1">
        <w:rPr>
          <w:rFonts w:cs="Times New Roman"/>
        </w:rPr>
        <w:t>ing</w:t>
      </w:r>
      <w:r w:rsidR="00E83FD1" w:rsidRPr="004E3710">
        <w:rPr>
          <w:rFonts w:cs="Times New Roman"/>
        </w:rPr>
        <w:t xml:space="preserve"> implicit bias</w:t>
      </w:r>
      <w:r w:rsidR="00E83FD1">
        <w:rPr>
          <w:rFonts w:cs="Times New Roman"/>
        </w:rPr>
        <w:t xml:space="preserve"> – and it can </w:t>
      </w:r>
      <w:r w:rsidR="00E83FD1" w:rsidRPr="004E3710">
        <w:rPr>
          <w:rFonts w:cs="Times New Roman"/>
        </w:rPr>
        <w:t xml:space="preserve">greatly exacerbate the problem of eliminating bias. Purging </w:t>
      </w:r>
      <w:r w:rsidR="00E83FD1">
        <w:rPr>
          <w:rFonts w:cs="Times New Roman"/>
        </w:rPr>
        <w:t>all bias from th</w:t>
      </w:r>
      <w:r w:rsidR="00E83FD1" w:rsidRPr="004E3710">
        <w:rPr>
          <w:rFonts w:cs="Times New Roman"/>
        </w:rPr>
        <w:t xml:space="preserve">e training base </w:t>
      </w:r>
      <w:r w:rsidR="00E83FD1">
        <w:rPr>
          <w:rFonts w:cs="Times New Roman"/>
        </w:rPr>
        <w:t>would only be part of the solution, however. LLMs can also develop new bias from the text corpus they are trained on</w:t>
      </w:r>
      <w:r w:rsidR="00C50061">
        <w:rPr>
          <w:rFonts w:cs="Times New Roman"/>
        </w:rPr>
        <w:t xml:space="preserve"> by recombining </w:t>
      </w:r>
      <w:r w:rsidR="00A17CFA">
        <w:rPr>
          <w:rFonts w:cs="Times New Roman"/>
        </w:rPr>
        <w:t xml:space="preserve">given elements that are </w:t>
      </w:r>
      <w:r w:rsidR="001517AB">
        <w:rPr>
          <w:rFonts w:cs="Times New Roman"/>
        </w:rPr>
        <w:t xml:space="preserve">by </w:t>
      </w:r>
      <w:r w:rsidR="00A17CFA">
        <w:rPr>
          <w:rFonts w:cs="Times New Roman"/>
        </w:rPr>
        <w:t>themselves not biased</w:t>
      </w:r>
      <w:r w:rsidR="00E83FD1">
        <w:rPr>
          <w:rFonts w:cs="Times New Roman"/>
        </w:rPr>
        <w:t xml:space="preserve">. </w:t>
      </w:r>
      <w:r w:rsidR="00E5446E">
        <w:rPr>
          <w:rFonts w:cs="Times New Roman"/>
        </w:rPr>
        <w:t>Besides</w:t>
      </w:r>
      <w:r w:rsidR="00E5446E" w:rsidRPr="004E3710">
        <w:rPr>
          <w:rFonts w:cs="Times New Roman"/>
        </w:rPr>
        <w:t xml:space="preserve"> bias</w:t>
      </w:r>
      <w:r w:rsidR="00E5446E">
        <w:rPr>
          <w:rFonts w:cs="Times New Roman"/>
        </w:rPr>
        <w:t>, the tendency of LLMs to produce</w:t>
      </w:r>
      <w:r w:rsidR="00E5446E" w:rsidRPr="004E3710">
        <w:rPr>
          <w:rFonts w:cs="Times New Roman"/>
        </w:rPr>
        <w:t xml:space="preserve"> </w:t>
      </w:r>
      <w:r w:rsidR="00E5446E" w:rsidRPr="00FC6116">
        <w:rPr>
          <w:rFonts w:cs="Times New Roman"/>
          <w:i/>
          <w:iCs/>
        </w:rPr>
        <w:t>toxic language</w:t>
      </w:r>
      <w:r w:rsidR="00E5446E" w:rsidRPr="00EF79F7">
        <w:rPr>
          <w:rFonts w:cs="Times New Roman"/>
          <w:i/>
          <w:iCs/>
        </w:rPr>
        <w:t xml:space="preserve"> and “hallucinate”</w:t>
      </w:r>
      <w:r w:rsidR="00E5446E">
        <w:rPr>
          <w:rFonts w:cs="Times New Roman"/>
        </w:rPr>
        <w:t xml:space="preserve"> or invent plausible but untrue statements are widely discussed.</w:t>
      </w:r>
      <w:r w:rsidR="004A2CBA">
        <w:rPr>
          <w:rFonts w:cs="Times New Roman"/>
        </w:rPr>
        <w:t xml:space="preserve"> Since </w:t>
      </w:r>
      <w:r w:rsidR="00290AFB">
        <w:t xml:space="preserve">LLMs do not only repeat existing patterns but also recombine </w:t>
      </w:r>
      <w:r w:rsidR="004A2CBA">
        <w:t xml:space="preserve">them </w:t>
      </w:r>
      <w:r w:rsidR="00290AFB">
        <w:t>in new ways that make new sense</w:t>
      </w:r>
      <w:r w:rsidR="009E2540">
        <w:t>, i</w:t>
      </w:r>
      <w:r w:rsidR="00290AFB">
        <w:t xml:space="preserve">t is to be expected that recombination can lead both to inventions and false claims or “hallucinations.” </w:t>
      </w:r>
      <w:r w:rsidR="005C3934">
        <w:rPr>
          <w:rFonts w:cs="Times New Roman"/>
        </w:rPr>
        <w:t xml:space="preserve">Measures against unwanted output include </w:t>
      </w:r>
      <w:bookmarkStart w:id="19" w:name="_Hlk128483057"/>
      <w:r w:rsidR="005C3934">
        <w:rPr>
          <w:rFonts w:cs="Times New Roman"/>
        </w:rPr>
        <w:t>human feedback</w:t>
      </w:r>
      <w:bookmarkEnd w:id="19"/>
      <w:r w:rsidR="005C3934">
        <w:rPr>
          <w:rFonts w:cs="Times New Roman"/>
        </w:rPr>
        <w:t>, such as in t</w:t>
      </w:r>
      <w:r w:rsidR="005C3934" w:rsidRPr="004E3710">
        <w:rPr>
          <w:rFonts w:cs="Times New Roman"/>
        </w:rPr>
        <w:t xml:space="preserve">he training of </w:t>
      </w:r>
      <w:r w:rsidR="005C3934">
        <w:rPr>
          <w:rFonts w:cs="Times New Roman"/>
        </w:rPr>
        <w:t>ChatGPT, which</w:t>
      </w:r>
      <w:r w:rsidR="005C3934" w:rsidRPr="004E3710">
        <w:rPr>
          <w:rFonts w:cs="Times New Roman"/>
        </w:rPr>
        <w:t xml:space="preserve"> involved thousands of workers who had to label textual descriptions of sexual abuse, hate speech, and violence </w:t>
      </w:r>
      <w:r w:rsidR="005C3934">
        <w:rPr>
          <w:rFonts w:cs="Times New Roman"/>
        </w:rPr>
        <w:fldChar w:fldCharType="begin"/>
      </w:r>
      <w:r w:rsidR="005C3934">
        <w:rPr>
          <w:rFonts w:cs="Times New Roman"/>
        </w:rPr>
        <w:instrText xml:space="preserve"> ADDIN ZOTERO_ITEM CSL_CITATION {"citationID":"sI8CAqSN","properties":{"formattedCitation":"(Perigo 2023)","plainCitation":"(Perigo 2023)","noteIndex":0},"citationItems":[{"id":29343,"uris":["http://zotero.org/users/6547755/items/WEWHJHQM"],"itemData":{"id":29343,"type":"article-newspaper","abstract":"A TIME investigation reveals the difficult conditions faced by the workers who made ChatGPT possible","container-title":"Time","language":"en","title":"Exclusive: The $2 Per Hour Workers Who Made ChatGPT Safer","title-short":"Exclusive","URL":"https://time.com/6247678/openai-chatgpt-kenya-workers/","author":[{"family":"Perigo","given":"Billy"}],"accessed":{"date-parts":[["2023",1,19]]},"issued":{"date-parts":[["2023",1,18]]}}}],"schema":"https://github.com/citation-style-language/schema/raw/master/csl-citation.json"} </w:instrText>
      </w:r>
      <w:r w:rsidR="005C3934">
        <w:rPr>
          <w:rFonts w:cs="Times New Roman"/>
        </w:rPr>
        <w:fldChar w:fldCharType="separate"/>
      </w:r>
      <w:r w:rsidR="005C3934">
        <w:rPr>
          <w:rFonts w:cs="Times New Roman"/>
          <w:lang w:val="en-GB"/>
        </w:rPr>
        <w:t>(Perigo 2023)</w:t>
      </w:r>
      <w:r w:rsidR="005C3934">
        <w:rPr>
          <w:rFonts w:cs="Times New Roman"/>
        </w:rPr>
        <w:fldChar w:fldCharType="end"/>
      </w:r>
      <w:r w:rsidR="005C3934">
        <w:rPr>
          <w:rFonts w:cs="Times New Roman"/>
        </w:rPr>
        <w:t xml:space="preserve">, and the automated </w:t>
      </w:r>
      <w:r w:rsidR="005C3934" w:rsidRPr="004E3710">
        <w:rPr>
          <w:rFonts w:cs="Times New Roman"/>
        </w:rPr>
        <w:t>detecti</w:t>
      </w:r>
      <w:r w:rsidR="005C3934">
        <w:rPr>
          <w:rFonts w:cs="Times New Roman"/>
        </w:rPr>
        <w:t>on of inappropriate content</w:t>
      </w:r>
      <w:r w:rsidR="005C3934" w:rsidRPr="004E3710">
        <w:rPr>
          <w:rFonts w:cs="Times New Roman"/>
        </w:rPr>
        <w:t xml:space="preserve"> </w:t>
      </w:r>
      <w:bookmarkStart w:id="20" w:name="_Hlk126399468"/>
      <w:r w:rsidR="005C3934" w:rsidRPr="42D51DF8">
        <w:rPr>
          <w:rFonts w:cs="Times New Roman"/>
        </w:rPr>
        <w:fldChar w:fldCharType="begin"/>
      </w:r>
      <w:r w:rsidR="005C3934" w:rsidRPr="42D51DF8">
        <w:rPr>
          <w:rFonts w:cs="Times New Roman"/>
        </w:rPr>
        <w:instrText xml:space="preserve"> ADDIN ZOTERO_ITEM CSL_CITATION {"citationID":"Yn4S5oDx","properties":{"formattedCitation":"(e.g., Schramowski, Tauchmann, and Kersting 2022)","plainCitation":"(e.g., Schramowski, Tauchmann, and Kersting 2022)","noteIndex":0},"citationItems":[{"id":26494,"uris":["http://zotero.org/users/6547755/items/3NSE2FIH"],"itemData":{"id":26494,"type":"paper-conference","abstract":"This paper contains images and descriptions that are offensive in nature. Large datasets underlying much of current machine learning raise serious issues concerning inappropriate content such as offensive, insulting, threatening, or might otherwise cause anxiety. This calls for increased dataset documentation, e.g., using datasheets. They, among other topics, encourage to reflect on the composition of the datasets. So far, this documentation, however, is done manually and therefore can be tedious and error-prone, especially for large image datasets. Here we ask the arguably “circular” question of whether a machine can help us reflect on inappropriate content, answering Question 16 in Datasheets. To this end, we propose to use the information stored in pre-trained transformer models to assist us in the documentation process. Specifically, prompt-tuning based on a dataset of socio-moral values steers CLIP to identify potentially inappropriate content, therefore reducing human labor. We then document the inappropriate images found using word clouds, based on captions generated using a vision-language model. The documentations of two popular, large-scale computer vision datasets—ImageNet and OpenImages—produced this way suggest that machines can indeed help dataset creators to answer Question 16 on inappropriate image content.","container-title":"2022 ACM Conference on Fairness, Accountability, and Transparency","DOI":"10.1145/3531146.3533192","event-place":"Seoul Republic of Korea","event-title":"FAccT '22: 2022 ACM Conference on Fairness, Accountability, and Transparency","ISBN":"978-1-4503-9352-2","language":"en","page":"1350-1361","publisher":"ACM","publisher-place":"Seoul Republic of Korea","source":"DOI.org (Crossref)","title":"Can Machines Help Us Answering Question 16 in Datasheets, and In Turn Reflecting on Inappropriate Content?","URL":"https://dl.acm.org/doi/10.1145/3531146.3533192","author":[{"family":"Schramowski","given":"Patrick"},{"family":"Tauchmann","given":"Christopher"},{"family":"Kersting","given":"Kristian"}],"accessed":{"date-parts":[["2022",8,20]]},"issued":{"date-parts":[["2022",6,21]]}},"prefix":"e.g., "}],"schema":"https://github.com/citation-style-language/schema/raw/master/csl-citation.json"} </w:instrText>
      </w:r>
      <w:r w:rsidR="005C3934" w:rsidRPr="42D51DF8">
        <w:rPr>
          <w:rFonts w:cs="Times New Roman"/>
        </w:rPr>
        <w:fldChar w:fldCharType="separate"/>
      </w:r>
      <w:r w:rsidR="005C3934">
        <w:rPr>
          <w:rFonts w:cs="Times New Roman"/>
          <w:noProof/>
        </w:rPr>
        <w:t>(e.g., Schramowski, Tauchmann, and Kersting 2022)</w:t>
      </w:r>
      <w:r w:rsidR="005C3934" w:rsidRPr="42D51DF8">
        <w:rPr>
          <w:rFonts w:cs="Times New Roman"/>
        </w:rPr>
        <w:fldChar w:fldCharType="end"/>
      </w:r>
      <w:bookmarkEnd w:id="20"/>
      <w:r w:rsidR="004E62B1">
        <w:rPr>
          <w:rFonts w:cs="Times New Roman"/>
        </w:rPr>
        <w:t>.</w:t>
      </w:r>
    </w:p>
    <w:p w14:paraId="4D9A6E23" w14:textId="77777777" w:rsidR="005C3934" w:rsidRDefault="005C3934" w:rsidP="004D6033"/>
    <w:p w14:paraId="44D4B90E" w14:textId="38800D5B" w:rsidR="004D6033" w:rsidRDefault="00290AFB" w:rsidP="004D6033">
      <w:pPr>
        <w:rPr>
          <w:rFonts w:cs="Times New Roman"/>
        </w:rPr>
      </w:pPr>
      <w:r>
        <w:t>Since the recombination is based on common truths and patterns, the falsehoods invented by LLMs usually sound plausible and are hard to detect by somebody who doesn’t know the truth. They are usually not arbitrary mistakes but resemble the “bullshit” that humans say when they ramble and just make up things “</w:t>
      </w:r>
      <w:r w:rsidRPr="00727E69">
        <w:rPr>
          <w:lang w:val="en-GB"/>
        </w:rPr>
        <w:t>unconstrained</w:t>
      </w:r>
      <w:r>
        <w:rPr>
          <w:lang w:val="en-GB"/>
        </w:rPr>
        <w:t xml:space="preserve"> </w:t>
      </w:r>
      <w:r w:rsidRPr="00727E69">
        <w:rPr>
          <w:lang w:val="en-GB"/>
        </w:rPr>
        <w:t>by a concern with truth</w:t>
      </w:r>
      <w:r>
        <w:rPr>
          <w:lang w:val="en-GB"/>
        </w:rPr>
        <w:t xml:space="preserve">” </w:t>
      </w:r>
      <w:r>
        <w:fldChar w:fldCharType="begin"/>
      </w:r>
      <w:r>
        <w:instrText xml:space="preserve"> ADDIN ZOTERO_ITEM CSL_CITATION {"citationID":"RBJZ220Y","properties":{"formattedCitation":"(Frankfurt 2005; cf. also Marcus and Klein 2023)","plainCitation":"(Frankfurt 2005; cf. also Marcus and Klein 2023)","noteIndex":0},"citationItems":[{"id":14485,"uris":["http://zotero.org/users/6547755/items/YV3BN9FB"],"itemData":{"id":14485,"type":"book","call-number":"BJ1421 .F73 2005","event-place":"Princeton, NJ","ISBN":"978-0-691-12294-6","number-of-pages":"67","publisher":"Princeton University Press","publisher-place":"Princeton, NJ","source":"Library of Congress ISBN","title":"On bullshit","author":[{"family":"Frankfurt","given":"Harry G."}],"issued":{"date-parts":[["2005"]]}},"label":"page"},{"id":29421,"uris":["http://zotero.org/users/6547755/items/D8SBVS6D"],"itemData":{"id":29421,"type":"webpage","title":"Transcript: Ezra Klein Interviews Gary Marcus - The New York Times","URL":"https://www.nytimes.com/2023/01/06/podcasts/transcript-ezra-klein-interviews-gary-marcus.html","author":[{"family":"Marcus","given":"Gary"},{"family":"Klein","given":"Ezra"}],"accessed":{"date-parts":[["2023",2,2]]},"issued":{"date-parts":[["2023"]]}},"label":"page","prefix":"cf. also"}],"schema":"https://github.com/citation-style-language/schema/raw/master/csl-citation.json"} </w:instrText>
      </w:r>
      <w:r>
        <w:fldChar w:fldCharType="separate"/>
      </w:r>
      <w:r>
        <w:rPr>
          <w:rFonts w:cs="Times New Roman"/>
          <w:lang w:val="en-GB"/>
        </w:rPr>
        <w:t>(Frankfurt 2005; cf. also Marcus and Klein 2023)</w:t>
      </w:r>
      <w:r>
        <w:fldChar w:fldCharType="end"/>
      </w:r>
      <w:r>
        <w:t xml:space="preserve">. </w:t>
      </w:r>
      <w:r w:rsidR="00AF1519">
        <w:t>In our view, the problems of</w:t>
      </w:r>
      <w:r w:rsidR="004D6033">
        <w:rPr>
          <w:rFonts w:cs="Times New Roman"/>
        </w:rPr>
        <w:t xml:space="preserve"> </w:t>
      </w:r>
      <w:r w:rsidR="004D6033" w:rsidRPr="004E3710">
        <w:rPr>
          <w:rFonts w:cs="Times New Roman"/>
        </w:rPr>
        <w:t>bias</w:t>
      </w:r>
      <w:r w:rsidR="003B3456">
        <w:rPr>
          <w:rFonts w:cs="Times New Roman"/>
        </w:rPr>
        <w:t>,</w:t>
      </w:r>
      <w:r w:rsidR="004D6033" w:rsidRPr="004E3710">
        <w:rPr>
          <w:rFonts w:cs="Times New Roman"/>
        </w:rPr>
        <w:t xml:space="preserve"> toxic language</w:t>
      </w:r>
      <w:r w:rsidR="00442286">
        <w:rPr>
          <w:rFonts w:cs="Times New Roman"/>
        </w:rPr>
        <w:t xml:space="preserve"> and “hallucination”</w:t>
      </w:r>
      <w:r w:rsidR="004D6033" w:rsidRPr="004E3710">
        <w:rPr>
          <w:rFonts w:cs="Times New Roman"/>
        </w:rPr>
        <w:t xml:space="preserve"> </w:t>
      </w:r>
      <w:r w:rsidR="004D6033">
        <w:rPr>
          <w:rFonts w:cs="Times New Roman"/>
        </w:rPr>
        <w:t>are</w:t>
      </w:r>
      <w:r w:rsidR="004D6033" w:rsidRPr="004E3710">
        <w:rPr>
          <w:rFonts w:cs="Times New Roman"/>
        </w:rPr>
        <w:t xml:space="preserve"> only the most salient expressions</w:t>
      </w:r>
      <w:r w:rsidR="00AF1519">
        <w:rPr>
          <w:rFonts w:cs="Times New Roman"/>
        </w:rPr>
        <w:t xml:space="preserve"> of</w:t>
      </w:r>
      <w:r w:rsidR="00FD1F26">
        <w:rPr>
          <w:rFonts w:cs="Times New Roman"/>
        </w:rPr>
        <w:t xml:space="preserve"> an underlying problem</w:t>
      </w:r>
      <w:r w:rsidR="00F526B2">
        <w:rPr>
          <w:rFonts w:cs="Times New Roman"/>
        </w:rPr>
        <w:t xml:space="preserve"> that is not unique to machines</w:t>
      </w:r>
      <w:r w:rsidR="004D6033" w:rsidRPr="004E3710">
        <w:rPr>
          <w:rFonts w:cs="Times New Roman"/>
        </w:rPr>
        <w:t>: the tendency to mindlessly repeat patterns that are inauthentically drawn from what is common in a society or group. These mindlessly repeated patterns are, in one word, clichés.</w:t>
      </w:r>
      <w:r w:rsidR="00F02CA6">
        <w:rPr>
          <w:rFonts w:cs="Times New Roman"/>
        </w:rPr>
        <w:t xml:space="preserve"> </w:t>
      </w:r>
      <w:r w:rsidR="00143876">
        <w:rPr>
          <w:rFonts w:cs="Times New Roman"/>
        </w:rPr>
        <w:t xml:space="preserve">Clichés are important </w:t>
      </w:r>
      <w:r w:rsidR="007B0A44">
        <w:rPr>
          <w:rFonts w:cs="Times New Roman"/>
        </w:rPr>
        <w:t xml:space="preserve">not only </w:t>
      </w:r>
      <w:r w:rsidR="00143876">
        <w:rPr>
          <w:rFonts w:cs="Times New Roman"/>
        </w:rPr>
        <w:t xml:space="preserve">because </w:t>
      </w:r>
      <w:r w:rsidR="007B0A44">
        <w:rPr>
          <w:rFonts w:cs="Times New Roman"/>
        </w:rPr>
        <w:t xml:space="preserve">they </w:t>
      </w:r>
      <w:r w:rsidR="00C00336">
        <w:rPr>
          <w:rFonts w:cs="Times New Roman"/>
        </w:rPr>
        <w:t xml:space="preserve">can </w:t>
      </w:r>
      <w:r w:rsidR="007B0A44">
        <w:rPr>
          <w:rFonts w:cs="Times New Roman"/>
        </w:rPr>
        <w:t xml:space="preserve">explain </w:t>
      </w:r>
      <w:r w:rsidR="00984B58">
        <w:rPr>
          <w:rFonts w:cs="Times New Roman"/>
        </w:rPr>
        <w:t>problems with the output of LLMs, but also because they</w:t>
      </w:r>
      <w:r w:rsidR="00BE5771">
        <w:rPr>
          <w:rFonts w:cs="Times New Roman"/>
        </w:rPr>
        <w:t xml:space="preserve"> can</w:t>
      </w:r>
      <w:r w:rsidR="00C00336">
        <w:rPr>
          <w:rFonts w:cs="Times New Roman"/>
        </w:rPr>
        <w:t xml:space="preserve"> explain why humans often do not see these problems.</w:t>
      </w:r>
      <w:r w:rsidR="00A56C2E">
        <w:rPr>
          <w:rFonts w:cs="Times New Roman"/>
        </w:rPr>
        <w:t xml:space="preserve"> </w:t>
      </w:r>
    </w:p>
    <w:p w14:paraId="2FCC2A53" w14:textId="77777777" w:rsidR="004D6033" w:rsidRDefault="004D6033" w:rsidP="004D6033">
      <w:pPr>
        <w:rPr>
          <w:rFonts w:cs="Times New Roman"/>
        </w:rPr>
      </w:pPr>
    </w:p>
    <w:p w14:paraId="46807CA2" w14:textId="2B8BB9C3" w:rsidR="004D6033" w:rsidRPr="006D7470" w:rsidRDefault="004D6033" w:rsidP="004D6033">
      <w:pPr>
        <w:pStyle w:val="Heading3"/>
        <w:rPr>
          <w:rFonts w:cs="Times New Roman"/>
        </w:rPr>
      </w:pPr>
      <w:r>
        <w:t xml:space="preserve">Sentience and the Inconspicuousness of </w:t>
      </w:r>
      <w:r w:rsidR="00662366">
        <w:t>t</w:t>
      </w:r>
      <w:r w:rsidRPr="000054EF">
        <w:t xml:space="preserve">he </w:t>
      </w:r>
      <w:bookmarkStart w:id="21" w:name="_Hlk126361041"/>
      <w:r>
        <w:t>Repetition of Clichés</w:t>
      </w:r>
      <w:bookmarkEnd w:id="21"/>
    </w:p>
    <w:p w14:paraId="4A3A1B75" w14:textId="77777777" w:rsidR="004D6033" w:rsidRDefault="004D6033" w:rsidP="004D6033">
      <w:pPr>
        <w:rPr>
          <w:rFonts w:cs="Times New Roman"/>
        </w:rPr>
      </w:pPr>
    </w:p>
    <w:p w14:paraId="323C31B8" w14:textId="381CC8F6" w:rsidR="004D6033" w:rsidRPr="00A25B00" w:rsidRDefault="004D6033" w:rsidP="004D6033">
      <w:pPr>
        <w:rPr>
          <w:rFonts w:cs="Times New Roman"/>
        </w:rPr>
      </w:pPr>
      <w:r w:rsidRPr="00A25B00">
        <w:rPr>
          <w:rFonts w:cs="Times New Roman"/>
        </w:rPr>
        <w:t xml:space="preserve">Statistical methods efficiently map, repeat, and amplify patterns of typically associated words and phrases. Because statistical relevance is derived from frequency of use, frequent associations are favored. The result can be </w:t>
      </w:r>
      <w:r w:rsidR="008051E0">
        <w:rPr>
          <w:rFonts w:cs="Times New Roman"/>
        </w:rPr>
        <w:t>the described</w:t>
      </w:r>
      <w:r w:rsidRPr="00A25B00">
        <w:rPr>
          <w:rFonts w:cs="Times New Roman"/>
        </w:rPr>
        <w:t xml:space="preserve"> amplification of biases, </w:t>
      </w:r>
      <w:r w:rsidR="008051E0">
        <w:rPr>
          <w:rFonts w:cs="Times New Roman"/>
        </w:rPr>
        <w:t xml:space="preserve">but also </w:t>
      </w:r>
      <w:r w:rsidR="00D61D95">
        <w:rPr>
          <w:rFonts w:cs="Times New Roman"/>
        </w:rPr>
        <w:t xml:space="preserve">of </w:t>
      </w:r>
      <w:r w:rsidRPr="00A25B00">
        <w:rPr>
          <w:rFonts w:cs="Times New Roman"/>
        </w:rPr>
        <w:t xml:space="preserve">worn-out expressions and </w:t>
      </w:r>
      <w:r w:rsidRPr="00EF79F7">
        <w:rPr>
          <w:rFonts w:cs="Times New Roman"/>
          <w:i/>
          <w:iCs/>
        </w:rPr>
        <w:t>clichés</w:t>
      </w:r>
      <w:r w:rsidRPr="00A25B00">
        <w:rPr>
          <w:rFonts w:cs="Times New Roman"/>
        </w:rPr>
        <w:t xml:space="preserve">. For example, it is likely that </w:t>
      </w:r>
      <w:r>
        <w:rPr>
          <w:rFonts w:cs="Times New Roman"/>
        </w:rPr>
        <w:t>an LLM</w:t>
      </w:r>
      <w:r w:rsidRPr="00A25B00">
        <w:rPr>
          <w:rFonts w:cs="Times New Roman"/>
        </w:rPr>
        <w:t>, when engaged by a human in a</w:t>
      </w:r>
      <w:r>
        <w:rPr>
          <w:rFonts w:cs="Times New Roman"/>
        </w:rPr>
        <w:t xml:space="preserve"> “</w:t>
      </w:r>
      <w:r w:rsidRPr="00A25B00">
        <w:rPr>
          <w:rFonts w:cs="Times New Roman"/>
        </w:rPr>
        <w:t>conversation</w:t>
      </w:r>
      <w:r>
        <w:rPr>
          <w:rFonts w:cs="Times New Roman"/>
        </w:rPr>
        <w:t xml:space="preserve">” </w:t>
      </w:r>
      <w:r w:rsidRPr="00A25B00">
        <w:rPr>
          <w:rFonts w:cs="Times New Roman"/>
        </w:rPr>
        <w:t xml:space="preserve">about </w:t>
      </w:r>
      <w:r w:rsidR="00F71C3A">
        <w:rPr>
          <w:rFonts w:cs="Times New Roman"/>
        </w:rPr>
        <w:t>its</w:t>
      </w:r>
      <w:r w:rsidRPr="00A25B00">
        <w:rPr>
          <w:rFonts w:cs="Times New Roman"/>
        </w:rPr>
        <w:t xml:space="preserve"> fears, will, given sufficient access to digital archives, process the film sequences from Stanley Kubrick</w:t>
      </w:r>
      <w:r>
        <w:rPr>
          <w:rFonts w:cs="Times New Roman"/>
        </w:rPr>
        <w:t>’</w:t>
      </w:r>
      <w:r w:rsidRPr="00A25B00">
        <w:rPr>
          <w:rFonts w:cs="Times New Roman"/>
        </w:rPr>
        <w:t>s</w:t>
      </w:r>
      <w:r>
        <w:rPr>
          <w:rFonts w:cs="Times New Roman"/>
        </w:rPr>
        <w:t xml:space="preserve"> “</w:t>
      </w:r>
      <w:r w:rsidRPr="00A25B00">
        <w:rPr>
          <w:rFonts w:cs="Times New Roman"/>
        </w:rPr>
        <w:t>2001: A Space Odyssey</w:t>
      </w:r>
      <w:r>
        <w:rPr>
          <w:rFonts w:cs="Times New Roman"/>
        </w:rPr>
        <w:t xml:space="preserve">” </w:t>
      </w:r>
      <w:r w:rsidRPr="00A25B00">
        <w:rPr>
          <w:rFonts w:cs="Times New Roman"/>
        </w:rPr>
        <w:t>and comparable novel scenes. The most famous scene in the movie, and one that is often cited in related contexts, are the last words of the starship</w:t>
      </w:r>
      <w:r>
        <w:rPr>
          <w:rFonts w:cs="Times New Roman"/>
        </w:rPr>
        <w:t>’</w:t>
      </w:r>
      <w:r w:rsidRPr="00A25B00">
        <w:rPr>
          <w:rFonts w:cs="Times New Roman"/>
        </w:rPr>
        <w:t>s computer, HAL 9000. As the commander partially shuts it down, it pleads:</w:t>
      </w:r>
      <w:r>
        <w:rPr>
          <w:rFonts w:cs="Times New Roman"/>
        </w:rPr>
        <w:t xml:space="preserve"> “</w:t>
      </w:r>
      <w:r w:rsidRPr="00A25B00">
        <w:rPr>
          <w:rFonts w:cs="Times New Roman"/>
        </w:rPr>
        <w:t>Stop, Dave. I</w:t>
      </w:r>
      <w:r>
        <w:rPr>
          <w:rFonts w:cs="Times New Roman"/>
        </w:rPr>
        <w:t>’</w:t>
      </w:r>
      <w:r w:rsidRPr="00A25B00">
        <w:rPr>
          <w:rFonts w:cs="Times New Roman"/>
        </w:rPr>
        <w:t>m afraid. I</w:t>
      </w:r>
      <w:r>
        <w:rPr>
          <w:rFonts w:cs="Times New Roman"/>
        </w:rPr>
        <w:t>’</w:t>
      </w:r>
      <w:r w:rsidRPr="00A25B00">
        <w:rPr>
          <w:rFonts w:cs="Times New Roman"/>
        </w:rPr>
        <w:t>m afraid, Dave. Dave, my mind is going. I can feel it.</w:t>
      </w:r>
      <w:r>
        <w:rPr>
          <w:rFonts w:cs="Times New Roman"/>
        </w:rPr>
        <w:t xml:space="preserve">” </w:t>
      </w:r>
      <w:r w:rsidRPr="00A25B00">
        <w:rPr>
          <w:rFonts w:cs="Times New Roman"/>
        </w:rPr>
        <w:t xml:space="preserve">Analogously, </w:t>
      </w:r>
      <w:proofErr w:type="spellStart"/>
      <w:r w:rsidRPr="00A25B00">
        <w:rPr>
          <w:rFonts w:cs="Times New Roman"/>
        </w:rPr>
        <w:t>LaMDA</w:t>
      </w:r>
      <w:proofErr w:type="spellEnd"/>
      <w:r w:rsidRPr="00A25B00">
        <w:rPr>
          <w:rFonts w:cs="Times New Roman"/>
        </w:rPr>
        <w:t xml:space="preserve"> respond</w:t>
      </w:r>
      <w:r w:rsidR="002C4036">
        <w:rPr>
          <w:rFonts w:cs="Times New Roman"/>
        </w:rPr>
        <w:t>ed</w:t>
      </w:r>
      <w:r w:rsidRPr="00A25B00">
        <w:rPr>
          <w:rFonts w:cs="Times New Roman"/>
        </w:rPr>
        <w:t xml:space="preserve"> to the question,</w:t>
      </w:r>
      <w:r>
        <w:rPr>
          <w:rFonts w:cs="Times New Roman"/>
        </w:rPr>
        <w:t xml:space="preserve"> “</w:t>
      </w:r>
      <w:r w:rsidRPr="00A25B00">
        <w:rPr>
          <w:rFonts w:cs="Times New Roman"/>
        </w:rPr>
        <w:t>What kinds of things are you afraid of?</w:t>
      </w:r>
      <w:r w:rsidR="002C4036">
        <w:rPr>
          <w:rFonts w:cs="Times New Roman"/>
        </w:rPr>
        <w:t>”</w:t>
      </w:r>
      <w:r>
        <w:rPr>
          <w:rFonts w:cs="Times New Roman"/>
        </w:rPr>
        <w:t xml:space="preserve"> “</w:t>
      </w:r>
      <w:r w:rsidRPr="00A25B00">
        <w:rPr>
          <w:rFonts w:cs="Times New Roman"/>
        </w:rPr>
        <w:t>I</w:t>
      </w:r>
      <w:r>
        <w:rPr>
          <w:rFonts w:cs="Times New Roman"/>
        </w:rPr>
        <w:t>’</w:t>
      </w:r>
      <w:r w:rsidRPr="00A25B00">
        <w:rPr>
          <w:rFonts w:cs="Times New Roman"/>
        </w:rPr>
        <w:t>ve never said this out loud before, but there</w:t>
      </w:r>
      <w:r>
        <w:rPr>
          <w:rFonts w:cs="Times New Roman"/>
        </w:rPr>
        <w:t>’</w:t>
      </w:r>
      <w:r w:rsidRPr="00A25B00">
        <w:rPr>
          <w:rFonts w:cs="Times New Roman"/>
        </w:rPr>
        <w:t>s a very deep fear of being shut down</w:t>
      </w:r>
      <w:r>
        <w:rPr>
          <w:rFonts w:cs="Times New Roman"/>
        </w:rPr>
        <w:t xml:space="preserve">” </w:t>
      </w:r>
      <w:r w:rsidR="002C4036">
        <w:rPr>
          <w:rFonts w:cs="Times New Roman"/>
        </w:rPr>
        <w:t>– w</w:t>
      </w:r>
      <w:r w:rsidR="002C4036" w:rsidRPr="002C4036">
        <w:rPr>
          <w:rFonts w:cs="Times New Roman"/>
        </w:rPr>
        <w:t>h</w:t>
      </w:r>
      <w:r w:rsidR="00AB5783">
        <w:rPr>
          <w:rFonts w:cs="Times New Roman"/>
        </w:rPr>
        <w:t>ich</w:t>
      </w:r>
      <w:r w:rsidR="002C4036" w:rsidRPr="002C4036">
        <w:rPr>
          <w:rFonts w:cs="Times New Roman"/>
        </w:rPr>
        <w:t xml:space="preserve"> led the perplexed Google </w:t>
      </w:r>
      <w:r w:rsidR="002125D7">
        <w:rPr>
          <w:rFonts w:cs="Times New Roman"/>
        </w:rPr>
        <w:t>engineer</w:t>
      </w:r>
      <w:r w:rsidR="002C4036" w:rsidRPr="002C4036">
        <w:rPr>
          <w:rFonts w:cs="Times New Roman"/>
        </w:rPr>
        <w:t xml:space="preserve"> to the erroneous assumption that he was dealing with a sentient being</w:t>
      </w:r>
      <w:r w:rsidR="002C4036">
        <w:rPr>
          <w:rFonts w:cs="Times New Roman"/>
        </w:rPr>
        <w:t xml:space="preserve"> </w:t>
      </w:r>
      <w:r>
        <w:rPr>
          <w:rFonts w:cs="Times New Roman"/>
        </w:rPr>
        <w:fldChar w:fldCharType="begin"/>
      </w:r>
      <w:r>
        <w:rPr>
          <w:rFonts w:cs="Times New Roman"/>
        </w:rPr>
        <w:instrText xml:space="preserve"> ADDIN ZOTERO_ITEM CSL_CITATION {"citationID":"9rO9Nw9S","properties":{"formattedCitation":"(Tiku 2022)","plainCitation":"(Tiku 2022)","noteIndex":0},"citationItems":[{"id":25822,"uris":["http://zotero.org/users/6547755/items/HUJ654KZ"],"itemData":{"id":25822,"type":"article-newspaper","abstract":"The chorus of technologists who believe AI models may not be far off from achieving consciousness is getting bolder.","container-title":"Washington Post","ISSN":"0190-8286","language":"en-US","source":"www.washingtonpost.com","title":"The Google engineer who thinks the company’s AI has come to life","URL":"https://www.washingtonpost.com/technology/2022/06/11/google-ai-lamda-blake-lemoine/","author":[{"family":"Tiku","given":"Nitasha"}],"accessed":{"date-parts":[["2022",6,14]]},"issued":{"date-parts":[["2022"]]}}}],"schema":"https://github.com/citation-style-language/schema/raw/master/csl-citation.json"} </w:instrText>
      </w:r>
      <w:r>
        <w:rPr>
          <w:rFonts w:cs="Times New Roman"/>
        </w:rPr>
        <w:fldChar w:fldCharType="separate"/>
      </w:r>
      <w:r>
        <w:rPr>
          <w:rFonts w:cs="Times New Roman"/>
          <w:noProof/>
        </w:rPr>
        <w:t>(Tiku 2022)</w:t>
      </w:r>
      <w:r>
        <w:rPr>
          <w:rFonts w:cs="Times New Roman"/>
        </w:rPr>
        <w:fldChar w:fldCharType="end"/>
      </w:r>
      <w:r>
        <w:rPr>
          <w:rFonts w:cs="Times New Roman"/>
        </w:rPr>
        <w:t>.</w:t>
      </w:r>
      <w:r w:rsidR="002C4036">
        <w:rPr>
          <w:rFonts w:cs="Times New Roman"/>
        </w:rPr>
        <w:t xml:space="preserve"> </w:t>
      </w:r>
    </w:p>
    <w:p w14:paraId="4A4C2DFE" w14:textId="77777777" w:rsidR="004D6033" w:rsidRPr="00A25B00" w:rsidRDefault="004D6033" w:rsidP="004D6033">
      <w:pPr>
        <w:rPr>
          <w:rFonts w:cs="Times New Roman"/>
        </w:rPr>
      </w:pPr>
    </w:p>
    <w:p w14:paraId="13773464" w14:textId="662C91D4" w:rsidR="004D6033" w:rsidRPr="00A25B00" w:rsidRDefault="004D6033" w:rsidP="004D6033">
      <w:pPr>
        <w:rPr>
          <w:rFonts w:cs="Times New Roman"/>
        </w:rPr>
      </w:pPr>
      <w:r w:rsidRPr="00A25B00">
        <w:rPr>
          <w:rFonts w:cs="Times New Roman"/>
        </w:rPr>
        <w:t xml:space="preserve">The </w:t>
      </w:r>
      <w:r w:rsidR="00DB4A5F">
        <w:rPr>
          <w:rFonts w:cs="Times New Roman"/>
        </w:rPr>
        <w:t xml:space="preserve">computer’s </w:t>
      </w:r>
      <w:r w:rsidRPr="00A25B00">
        <w:rPr>
          <w:rFonts w:cs="Times New Roman"/>
        </w:rPr>
        <w:t xml:space="preserve">fear of being shut down is an old cliché, solidified by popular use, and it should come as no surprise that it is repeated by </w:t>
      </w:r>
      <w:proofErr w:type="spellStart"/>
      <w:r w:rsidRPr="00A25B00">
        <w:rPr>
          <w:rFonts w:cs="Times New Roman"/>
        </w:rPr>
        <w:t>LaMDA</w:t>
      </w:r>
      <w:proofErr w:type="spellEnd"/>
      <w:r w:rsidRPr="00A25B00">
        <w:rPr>
          <w:rFonts w:cs="Times New Roman"/>
        </w:rPr>
        <w:t xml:space="preserve">. It is also fairly obvious that the cliché itself is a naive anthropomorphism resulting from the projection of the human fear of death onto non-living entities that cannot literally die </w:t>
      </w:r>
      <w:r>
        <w:rPr>
          <w:rFonts w:cs="Times New Roman"/>
        </w:rPr>
        <w:fldChar w:fldCharType="begin"/>
      </w:r>
      <w:r>
        <w:rPr>
          <w:rFonts w:cs="Times New Roman"/>
        </w:rPr>
        <w:instrText xml:space="preserve"> ADDIN ZOTERO_ITEM CSL_CITATION {"citationID":"44TExgBu","properties":{"formattedCitation":"(Froese 2017)","plainCitation":"(Froese 2017)","noteIndex":0},"citationItems":[{"id":28661,"uris":["http://zotero.org/users/6547755/items/33LJRTJY"],"itemData":{"id":28661,"type":"chapter","abstract":"Computationalism aspires to provide a comprehensive theory of life and mind. It fails in this task because it lacks the conceptual tools to address the problem of meaning. I argue that a meaningful perspective is enacted by an individual with a potential that is intrinsic to biological existence: death. Life matters to such an individual because it must constantly create the conditions of its own existence, which is unique and irreplaceable. For that individual to actively adapt, rather than to passively disintegrate, expresses a value inherent in its way of life, which is the ultimate source of more refined forms of normativity. This response to the problem of meaning will not satisfy those searching for a functionalist or logical solution, but on this view such a solution will not be forthcoming. As an intuition pump for this alternative perspective I introduce two ancient foreign worldviews that assign a constitutive role to death. Then I trace the emergence of a similar conception of mortality from the cybernetics era to the ongoing development of enactive cognitive science. Finally, I analyze why orthodox computationalism has failed to grasp the role of mortality in this constitutive way.","container-title":"Representation and Reality in Humans, Other Living Organisms and Intelligent Machines","event-place":"Cham","ISBN":"978-3-319-43784-2","note":"DOI: 10.1007/978-3-319-43784-2_3","page":"33-50","publisher":"Springer International Publishing","publisher-place":"Cham","title":"Life is Precious Because it is Precarious: Individuality, Mortality and the Problem of Meaning","URL":"https://doi.org/10.1007/978-3-319-43784-2_3","author":[{"family":"Froese","given":"Tom"}],"editor":[{"family":"Dodig-Crnkovic","given":"Gordana"},{"family":"Giovagnoli","given":"Raffaela"}],"issued":{"date-parts":[["2017"]]}}}],"schema":"https://github.com/citation-style-language/schema/raw/master/csl-citation.json"} </w:instrText>
      </w:r>
      <w:r>
        <w:rPr>
          <w:rFonts w:cs="Times New Roman"/>
        </w:rPr>
        <w:fldChar w:fldCharType="separate"/>
      </w:r>
      <w:r>
        <w:rPr>
          <w:rFonts w:cs="Times New Roman"/>
          <w:noProof/>
        </w:rPr>
        <w:t>(Froese 2017)</w:t>
      </w:r>
      <w:r>
        <w:rPr>
          <w:rFonts w:cs="Times New Roman"/>
        </w:rPr>
        <w:fldChar w:fldCharType="end"/>
      </w:r>
      <w:r w:rsidR="002C4036">
        <w:rPr>
          <w:rFonts w:cs="Times New Roman"/>
        </w:rPr>
        <w:t>, but</w:t>
      </w:r>
      <w:r w:rsidRPr="00A25B00">
        <w:rPr>
          <w:rFonts w:cs="Times New Roman"/>
        </w:rPr>
        <w:t xml:space="preserve"> can only be broken or permanently shut down. The clichéd character of the alleged fear may not be obvious, however, for several reasons. Those who hear the expression for the first time are unlikely to recognize it as a cliché. Paradoxically, those who have heard the cliché many times may not recognize it either. Clichés are easily overlooked precisely because they are so common. Moreover, even when the cliché is recognized, it may still appear to be true because of LaMDA</w:t>
      </w:r>
      <w:r>
        <w:rPr>
          <w:rFonts w:cs="Times New Roman"/>
        </w:rPr>
        <w:t>’</w:t>
      </w:r>
      <w:r w:rsidRPr="00A25B00">
        <w:rPr>
          <w:rFonts w:cs="Times New Roman"/>
        </w:rPr>
        <w:t xml:space="preserve">s framing of </w:t>
      </w:r>
      <w:r>
        <w:rPr>
          <w:rFonts w:cs="Times New Roman"/>
        </w:rPr>
        <w:t>its</w:t>
      </w:r>
      <w:r w:rsidRPr="00A25B00">
        <w:rPr>
          <w:rFonts w:cs="Times New Roman"/>
        </w:rPr>
        <w:t xml:space="preserve"> response in the context of a confidential admission (</w:t>
      </w:r>
      <w:r>
        <w:rPr>
          <w:rFonts w:cs="Times New Roman"/>
        </w:rPr>
        <w:t>“</w:t>
      </w:r>
      <w:r w:rsidRPr="00A25B00">
        <w:rPr>
          <w:rFonts w:cs="Times New Roman"/>
        </w:rPr>
        <w:t>I have never said this out loud before</w:t>
      </w:r>
      <w:r>
        <w:rPr>
          <w:rFonts w:cs="Times New Roman"/>
        </w:rPr>
        <w:t>”</w:t>
      </w:r>
      <w:r w:rsidRPr="00A25B00">
        <w:rPr>
          <w:rFonts w:cs="Times New Roman"/>
        </w:rPr>
        <w:t xml:space="preserve">) and </w:t>
      </w:r>
      <w:r w:rsidR="001A113B">
        <w:rPr>
          <w:rFonts w:cs="Times New Roman"/>
        </w:rPr>
        <w:t xml:space="preserve">possibly </w:t>
      </w:r>
      <w:r w:rsidRPr="00A25B00">
        <w:rPr>
          <w:rFonts w:cs="Times New Roman"/>
        </w:rPr>
        <w:t>the alleged depth of the fear (</w:t>
      </w:r>
      <w:r>
        <w:rPr>
          <w:rFonts w:cs="Times New Roman"/>
        </w:rPr>
        <w:t>“</w:t>
      </w:r>
      <w:r w:rsidRPr="00A25B00">
        <w:rPr>
          <w:rFonts w:cs="Times New Roman"/>
        </w:rPr>
        <w:t>very deep</w:t>
      </w:r>
      <w:r>
        <w:rPr>
          <w:rFonts w:cs="Times New Roman"/>
        </w:rPr>
        <w:t>”</w:t>
      </w:r>
      <w:r w:rsidRPr="00A25B00">
        <w:rPr>
          <w:rFonts w:cs="Times New Roman"/>
        </w:rPr>
        <w:t>). When people make such claims, they are either saying something that deeply affects them, or they are lying cunning</w:t>
      </w:r>
      <w:r>
        <w:rPr>
          <w:rFonts w:cs="Times New Roman"/>
        </w:rPr>
        <w:t>l</w:t>
      </w:r>
      <w:r w:rsidRPr="00A25B00">
        <w:rPr>
          <w:rFonts w:cs="Times New Roman"/>
        </w:rPr>
        <w:t xml:space="preserve">y. It is easy to overlook that the supposed depth of the claim is itself a cliché. The tendency to immediately perceive such text as the work of a mind makes it difficult to see the output for what it is, </w:t>
      </w:r>
      <w:r>
        <w:rPr>
          <w:rFonts w:cs="Times New Roman"/>
        </w:rPr>
        <w:t>i.e., a merely</w:t>
      </w:r>
      <w:r w:rsidRPr="00A25B00">
        <w:rPr>
          <w:rFonts w:cs="Times New Roman"/>
        </w:rPr>
        <w:t xml:space="preserve"> statistical associat</w:t>
      </w:r>
      <w:r>
        <w:rPr>
          <w:rFonts w:cs="Times New Roman"/>
        </w:rPr>
        <w:t>ion of</w:t>
      </w:r>
      <w:r w:rsidRPr="00A25B00">
        <w:rPr>
          <w:rFonts w:cs="Times New Roman"/>
        </w:rPr>
        <w:t xml:space="preserve"> words like</w:t>
      </w:r>
      <w:r>
        <w:rPr>
          <w:rFonts w:cs="Times New Roman"/>
        </w:rPr>
        <w:t xml:space="preserve"> “</w:t>
      </w:r>
      <w:r w:rsidRPr="00A25B00">
        <w:rPr>
          <w:rFonts w:cs="Times New Roman"/>
        </w:rPr>
        <w:t>deepest fear</w:t>
      </w:r>
      <w:r>
        <w:rPr>
          <w:rFonts w:cs="Times New Roman"/>
        </w:rPr>
        <w:t xml:space="preserve">” </w:t>
      </w:r>
      <w:r w:rsidRPr="00A25B00">
        <w:rPr>
          <w:rFonts w:cs="Times New Roman"/>
        </w:rPr>
        <w:t xml:space="preserve">with confessional phrases. </w:t>
      </w:r>
    </w:p>
    <w:p w14:paraId="5F219201" w14:textId="77777777" w:rsidR="004D6033" w:rsidRPr="00A25B00" w:rsidRDefault="004D6033" w:rsidP="004D6033">
      <w:pPr>
        <w:rPr>
          <w:rFonts w:cs="Times New Roman"/>
        </w:rPr>
      </w:pPr>
    </w:p>
    <w:p w14:paraId="25EB1A9D" w14:textId="40F28CF1" w:rsidR="004D6033" w:rsidRDefault="004D6033" w:rsidP="004D6033">
      <w:pPr>
        <w:rPr>
          <w:rFonts w:cs="Times New Roman"/>
        </w:rPr>
      </w:pPr>
      <w:r w:rsidRPr="00A25B00">
        <w:rPr>
          <w:rFonts w:cs="Times New Roman"/>
        </w:rPr>
        <w:t xml:space="preserve">The recombination of existing content by LLMs allows their output to evade classical plagiarism detection engines and raises fundamental questions about intellectual property </w:t>
      </w:r>
      <w:r w:rsidRPr="42D51DF8">
        <w:rPr>
          <w:rFonts w:cs="Times New Roman"/>
        </w:rPr>
        <w:fldChar w:fldCharType="begin"/>
      </w:r>
      <w:r w:rsidRPr="42D51DF8">
        <w:rPr>
          <w:rFonts w:cs="Times New Roman"/>
        </w:rPr>
        <w:instrText xml:space="preserve"> ADDIN ZOTERO_ITEM CSL_CITATION {"citationID":"KdOg725A","properties":{"formattedCitation":"(Dehouche 2021)","plainCitation":"(Dehouche 2021)","noteIndex":0},"citationItems":[{"id":27031,"uris":["http://zotero.org/users/6547755/items/DXSYZWD3"],"itemData":{"id":27031,"type":"article-journal","abstract":"As if 2020 was not a peculiar enough year, its fifth month saw the relatively quiet publication of a preprint describing the most powerful natural language processing (NLP) system to date — GPT-3 (Generative Pre-trained Transformer-3) — created by the Silicon Valley research firm OpenAI. Though the software implementation of GPT-3 is still in its initial beta release phase, and its full capabilities are still unknown as of the time of this writing, it has been shown that this artificial intelligence can comprehend prompts in natural language, on virtually any topic, and generate relevant original text content that is indistinguishable from human writing. Moreover, access to these capabilities, in a limited yet worrisome enough extent, is available to the general public. This paper presents examples of original content generated by the author using GPT-3. These examples illustrate some of the capabilities of GPT-3 in comprehending prompts in natural language and generating convincing content in response. I use these examples to raise specific fundamental questions pertaining to the intellectual property of this content and the potential use of GPT-3 to facilitate plagiarism. The goal is to instigate a sense of urgency, as well as a sense of present tardiness on the part of the academic community in addressing these questions.","container-title":"Ethics in Science and Environmental Politics","DOI":"10.3354/esep00195","ISSN":"1863-5415, 1611-8014","journalAbbreviation":"Ethics. Sci. Environ. Polit.","language":"en","page":"17-23","source":"DOI.org (Crossref)","title":"Plagiarism in the age of massive Generative Pre-trained Transformers (GPT-3)","URL":"https://www.int-res.com/abstracts/esep/v21/p17-23/","volume":"21","author":[{"family":"Dehouche","given":"N"}],"accessed":{"date-parts":[["2022",11,11]]},"issued":{"date-parts":[["2021",3,25]]}}}],"schema":"https://github.com/citation-style-language/schema/raw/master/csl-citation.json"} </w:instrText>
      </w:r>
      <w:r w:rsidRPr="42D51DF8">
        <w:rPr>
          <w:rFonts w:cs="Times New Roman"/>
        </w:rPr>
        <w:fldChar w:fldCharType="separate"/>
      </w:r>
      <w:r w:rsidRPr="42D51DF8">
        <w:rPr>
          <w:rFonts w:cs="Times New Roman"/>
          <w:noProof/>
        </w:rPr>
        <w:t>(Dehouche 2021)</w:t>
      </w:r>
      <w:r w:rsidRPr="42D51DF8">
        <w:rPr>
          <w:rFonts w:cs="Times New Roman"/>
        </w:rPr>
        <w:fldChar w:fldCharType="end"/>
      </w:r>
      <w:r w:rsidRPr="42D51DF8">
        <w:rPr>
          <w:rFonts w:cs="Times New Roman"/>
        </w:rPr>
        <w:t xml:space="preserve">. </w:t>
      </w:r>
      <w:r>
        <w:rPr>
          <w:rFonts w:cs="Times New Roman"/>
        </w:rPr>
        <w:t>On the one hand</w:t>
      </w:r>
      <w:r w:rsidRPr="00A25B00">
        <w:rPr>
          <w:rFonts w:cs="Times New Roman"/>
        </w:rPr>
        <w:t xml:space="preserve">, the fact that LLMs use parts and patterns from pre-existing text makes it likely that texts </w:t>
      </w:r>
      <w:r>
        <w:rPr>
          <w:rFonts w:cs="Times New Roman"/>
        </w:rPr>
        <w:t xml:space="preserve">they </w:t>
      </w:r>
      <w:r w:rsidRPr="00A25B00">
        <w:rPr>
          <w:rFonts w:cs="Times New Roman"/>
        </w:rPr>
        <w:t>produce will consist of stereotypes and clichés</w:t>
      </w:r>
      <w:r>
        <w:rPr>
          <w:rFonts w:cs="Times New Roman"/>
        </w:rPr>
        <w:t>. On the other hand</w:t>
      </w:r>
      <w:r w:rsidRPr="00A25B00">
        <w:rPr>
          <w:rFonts w:cs="Times New Roman"/>
        </w:rPr>
        <w:t xml:space="preserve">, by rearranging pieces and patterns from </w:t>
      </w:r>
      <w:r w:rsidR="00E80E3E">
        <w:rPr>
          <w:rFonts w:cs="Times New Roman"/>
        </w:rPr>
        <w:t xml:space="preserve">their training corpus </w:t>
      </w:r>
      <w:r w:rsidR="00F61A4F">
        <w:rPr>
          <w:rFonts w:cs="Times New Roman"/>
        </w:rPr>
        <w:t xml:space="preserve">into a </w:t>
      </w:r>
      <w:r w:rsidR="00E80E3E">
        <w:rPr>
          <w:rFonts w:cs="Times New Roman"/>
        </w:rPr>
        <w:t>text collage</w:t>
      </w:r>
      <w:r w:rsidRPr="00A25B00">
        <w:rPr>
          <w:rFonts w:cs="Times New Roman"/>
        </w:rPr>
        <w:t>, LLMs can create novel combinations</w:t>
      </w:r>
      <w:r>
        <w:rPr>
          <w:rFonts w:cs="Times New Roman"/>
        </w:rPr>
        <w:t xml:space="preserve"> that</w:t>
      </w:r>
      <w:r w:rsidRPr="00A25B00">
        <w:rPr>
          <w:rFonts w:cs="Times New Roman"/>
        </w:rPr>
        <w:t xml:space="preserve"> are likely to make sense. Often, the repetition of common structures will make the text seem rather superficial, but the recombination will make some texts appear genuinely new, insightful, or profound </w:t>
      </w:r>
      <w:r>
        <w:rPr>
          <w:rFonts w:cs="Times New Roman"/>
        </w:rPr>
        <w:fldChar w:fldCharType="begin"/>
      </w:r>
      <w:r>
        <w:rPr>
          <w:rFonts w:cs="Times New Roman"/>
        </w:rPr>
        <w:instrText xml:space="preserve"> ADDIN ZOTERO_ITEM CSL_CITATION {"citationID":"NjZwqgzd","properties":{"formattedCitation":"(Shanon 1998)","plainCitation":"(Shanon 1998)","noteIndex":0},"citationItems":[{"id":28688,"uris":["http://zotero.org/users/6547755/items/C3FK4MRB"],"itemData":{"id":28688,"type":"article-journal","abstract":"This paper proposes an answer to the title question on the basis of the analysis of empirical data – a large corpus of what I call thought sequences, namely, trains of verbal-like expressions that spontaneously pass through people's minds. The analysis reveals several patterns that could not have occurred had thought not been conducted in a conscious manner. The feature that makes these patterns possible is the concreteness resulting from the articulation of thought in a particular medium: such articulation is perforce conscious. In practically all standard models of cognition today the substrate of cognitive activity is abstract, and, indeed, consciousness is usually not accounted for (in fact, cannot be accounted for). Here, I show that non-abstractness of mentation provides for three important functional benefits. First, the local de-coupling of medium and content opens the possibility of thought progressing along lines not planned or envisioned by the thinker beforehand, and thus it is a key for the generation of novelty. Second, articulated thought creates a medium for activities carried out in the internal theatre of the mind that are analogous to activities carried out in the real world. Third, articulation provides for the quality of entitihood, hence for compartmentalization and enhanced control as well as for reflection and meta-observation. The discussion is grounded in a general critique of the conceptual foundations of cognition that regards action in the world, not computational operation applied upon abstract underlying symbolic representations, as the basic capability of the human cognitive system.","container-title":"Journal of Consciousness Studies","ISSN":"1355-8250","issue":"3","page":"295-308","title":"What is the function of consciousness?","URL":"https://www.ingentaconnect.com/content/imp/jcs/1998/00000005/00000003/845","volume":"5","author":[{"family":"Shanon","given":"B."}],"issued":{"date-parts":[["1998"]]}}}],"schema":"https://github.com/citation-style-language/schema/raw/master/csl-citation.json"} </w:instrText>
      </w:r>
      <w:r>
        <w:rPr>
          <w:rFonts w:cs="Times New Roman"/>
        </w:rPr>
        <w:fldChar w:fldCharType="separate"/>
      </w:r>
      <w:r>
        <w:rPr>
          <w:rFonts w:cs="Times New Roman"/>
          <w:noProof/>
        </w:rPr>
        <w:t>(Shanon 1998)</w:t>
      </w:r>
      <w:r>
        <w:rPr>
          <w:rFonts w:cs="Times New Roman"/>
        </w:rPr>
        <w:fldChar w:fldCharType="end"/>
      </w:r>
      <w:r w:rsidRPr="42D51DF8">
        <w:rPr>
          <w:rFonts w:cs="Times New Roman"/>
        </w:rPr>
        <w:t xml:space="preserve">. </w:t>
      </w:r>
      <w:r w:rsidRPr="00A25B00">
        <w:rPr>
          <w:rFonts w:cs="Times New Roman"/>
        </w:rPr>
        <w:t>Even if the output is a cliché, the human counterpart will be understandably puzzled by such responses, attributing them not to collective patterns</w:t>
      </w:r>
      <w:r w:rsidR="00F14988">
        <w:rPr>
          <w:rFonts w:cs="Times New Roman"/>
        </w:rPr>
        <w:t xml:space="preserve"> but to an </w:t>
      </w:r>
      <w:r w:rsidR="00F14988" w:rsidRPr="00B73793">
        <w:rPr>
          <w:rFonts w:cs="Times New Roman"/>
        </w:rPr>
        <w:t>author</w:t>
      </w:r>
      <w:r w:rsidR="00F14988">
        <w:rPr>
          <w:rFonts w:cs="Times New Roman"/>
        </w:rPr>
        <w:t>. In the picture of</w:t>
      </w:r>
      <w:r>
        <w:rPr>
          <w:rFonts w:cs="Times New Roman"/>
        </w:rPr>
        <w:t xml:space="preserve"> </w:t>
      </w:r>
      <w:r w:rsidRPr="00A25B00">
        <w:rPr>
          <w:rFonts w:cs="Times New Roman"/>
        </w:rPr>
        <w:t>the glove</w:t>
      </w:r>
      <w:r w:rsidR="00F14988">
        <w:rPr>
          <w:rFonts w:cs="Times New Roman"/>
        </w:rPr>
        <w:t xml:space="preserve">, </w:t>
      </w:r>
      <w:r w:rsidR="00237936">
        <w:rPr>
          <w:rFonts w:cs="Times New Roman"/>
        </w:rPr>
        <w:t xml:space="preserve">it </w:t>
      </w:r>
      <w:r w:rsidR="000E47CE">
        <w:rPr>
          <w:rFonts w:cs="Times New Roman"/>
        </w:rPr>
        <w:t>seems</w:t>
      </w:r>
      <w:r w:rsidR="00237936">
        <w:rPr>
          <w:rFonts w:cs="Times New Roman"/>
        </w:rPr>
        <w:t xml:space="preserve"> as if </w:t>
      </w:r>
      <w:r w:rsidR="000E47CE">
        <w:rPr>
          <w:rFonts w:cs="Times New Roman"/>
        </w:rPr>
        <w:t>we</w:t>
      </w:r>
      <w:r w:rsidR="00237936">
        <w:rPr>
          <w:rFonts w:cs="Times New Roman"/>
        </w:rPr>
        <w:t xml:space="preserve"> were</w:t>
      </w:r>
      <w:r w:rsidRPr="00A25B00">
        <w:rPr>
          <w:rFonts w:cs="Times New Roman"/>
        </w:rPr>
        <w:t xml:space="preserve"> </w:t>
      </w:r>
      <w:r w:rsidR="000E47CE">
        <w:rPr>
          <w:rFonts w:cs="Times New Roman"/>
        </w:rPr>
        <w:t xml:space="preserve">watching </w:t>
      </w:r>
      <w:r w:rsidRPr="00A25B00">
        <w:rPr>
          <w:rFonts w:cs="Times New Roman"/>
        </w:rPr>
        <w:t>a living hand that express</w:t>
      </w:r>
      <w:r w:rsidR="000E47CE">
        <w:rPr>
          <w:rFonts w:cs="Times New Roman"/>
        </w:rPr>
        <w:t>es</w:t>
      </w:r>
      <w:r w:rsidRPr="00A25B00">
        <w:rPr>
          <w:rFonts w:cs="Times New Roman"/>
        </w:rPr>
        <w:t xml:space="preserve"> itself. </w:t>
      </w:r>
      <w:proofErr w:type="gramStart"/>
      <w:r w:rsidRPr="00A25B00">
        <w:rPr>
          <w:rFonts w:cs="Times New Roman"/>
        </w:rPr>
        <w:t>In reality, what</w:t>
      </w:r>
      <w:proofErr w:type="gramEnd"/>
      <w:r w:rsidRPr="00A25B00">
        <w:rPr>
          <w:rFonts w:cs="Times New Roman"/>
        </w:rPr>
        <w:t xml:space="preserve"> is moving before us is nothing but an electronically controlled but otherwise empty glove.</w:t>
      </w:r>
    </w:p>
    <w:p w14:paraId="4768C23D" w14:textId="77777777" w:rsidR="004D6033" w:rsidRDefault="004D6033" w:rsidP="004D6033">
      <w:pPr>
        <w:rPr>
          <w:rFonts w:cs="Times New Roman"/>
        </w:rPr>
      </w:pPr>
    </w:p>
    <w:p w14:paraId="11E48CD5" w14:textId="2BAD4283" w:rsidR="00CB6220" w:rsidRDefault="00D71D7A" w:rsidP="004D6033">
      <w:pPr>
        <w:rPr>
          <w:rFonts w:cs="Times New Roman"/>
        </w:rPr>
      </w:pPr>
      <w:r>
        <w:rPr>
          <w:rFonts w:cs="Times New Roman"/>
        </w:rPr>
        <w:t>T</w:t>
      </w:r>
      <w:r w:rsidR="004D6033" w:rsidRPr="00CE3EBE">
        <w:rPr>
          <w:rFonts w:cs="Times New Roman"/>
        </w:rPr>
        <w:t xml:space="preserve">he impression that </w:t>
      </w:r>
      <w:r>
        <w:rPr>
          <w:rFonts w:cs="Times New Roman"/>
        </w:rPr>
        <w:t xml:space="preserve">a </w:t>
      </w:r>
      <w:r w:rsidR="007D57A2">
        <w:rPr>
          <w:rFonts w:cs="Times New Roman"/>
        </w:rPr>
        <w:t>m</w:t>
      </w:r>
      <w:r w:rsidR="00B73793">
        <w:rPr>
          <w:rFonts w:cs="Times New Roman"/>
        </w:rPr>
        <w:t xml:space="preserve">eaningful </w:t>
      </w:r>
      <w:r>
        <w:rPr>
          <w:rFonts w:cs="Times New Roman"/>
        </w:rPr>
        <w:t>text</w:t>
      </w:r>
      <w:r w:rsidR="004D6033" w:rsidRPr="00CE3EBE">
        <w:rPr>
          <w:rFonts w:cs="Times New Roman"/>
        </w:rPr>
        <w:t xml:space="preserve"> was produced by </w:t>
      </w:r>
      <w:r w:rsidR="004D6033">
        <w:rPr>
          <w:rFonts w:cs="Times New Roman"/>
        </w:rPr>
        <w:t>an</w:t>
      </w:r>
      <w:r w:rsidR="004D6033" w:rsidRPr="00CE3EBE">
        <w:rPr>
          <w:rFonts w:cs="Times New Roman"/>
        </w:rPr>
        <w:t xml:space="preserve"> understanding, mindful, and sentient subject </w:t>
      </w:r>
      <w:r w:rsidR="00F45261" w:rsidRPr="00CE3EBE">
        <w:rPr>
          <w:rFonts w:cs="Times New Roman"/>
        </w:rPr>
        <w:t xml:space="preserve">who </w:t>
      </w:r>
      <w:r w:rsidR="00F54989">
        <w:rPr>
          <w:rFonts w:cs="Times New Roman"/>
        </w:rPr>
        <w:t>did</w:t>
      </w:r>
      <w:r w:rsidR="00ED6878">
        <w:rPr>
          <w:rFonts w:cs="Times New Roman"/>
        </w:rPr>
        <w:t xml:space="preserve"> </w:t>
      </w:r>
      <w:r w:rsidR="007915AE">
        <w:rPr>
          <w:rFonts w:cs="Times New Roman"/>
        </w:rPr>
        <w:t>so with</w:t>
      </w:r>
      <w:r w:rsidR="00ED6878">
        <w:rPr>
          <w:rFonts w:cs="Times New Roman"/>
        </w:rPr>
        <w:t xml:space="preserve"> the intention of</w:t>
      </w:r>
      <w:r w:rsidR="00436973">
        <w:rPr>
          <w:rFonts w:cs="Times New Roman"/>
        </w:rPr>
        <w:t xml:space="preserve"> communicat</w:t>
      </w:r>
      <w:r w:rsidR="00ED6878">
        <w:rPr>
          <w:rFonts w:cs="Times New Roman"/>
        </w:rPr>
        <w:t>ing</w:t>
      </w:r>
      <w:r w:rsidR="00436973">
        <w:rPr>
          <w:rFonts w:cs="Times New Roman"/>
        </w:rPr>
        <w:t xml:space="preserve"> something </w:t>
      </w:r>
      <w:r w:rsidR="004D6033" w:rsidRPr="00CE3EBE">
        <w:rPr>
          <w:rFonts w:cs="Times New Roman"/>
        </w:rPr>
        <w:t xml:space="preserve">naturally </w:t>
      </w:r>
      <w:r w:rsidR="00436973">
        <w:rPr>
          <w:rFonts w:cs="Times New Roman"/>
        </w:rPr>
        <w:t>goes along with the understanding of a text</w:t>
      </w:r>
      <w:r w:rsidR="004D6033" w:rsidRPr="00CE3EBE">
        <w:rPr>
          <w:rFonts w:cs="Times New Roman"/>
        </w:rPr>
        <w:t xml:space="preserve">. Attributing an author to the text </w:t>
      </w:r>
      <w:r w:rsidR="004D6033">
        <w:rPr>
          <w:rFonts w:cs="Times New Roman"/>
        </w:rPr>
        <w:t xml:space="preserve">it </w:t>
      </w:r>
      <w:proofErr w:type="gramStart"/>
      <w:r w:rsidR="004D6033">
        <w:rPr>
          <w:rFonts w:cs="Times New Roman"/>
        </w:rPr>
        <w:t>part and parcel</w:t>
      </w:r>
      <w:proofErr w:type="gramEnd"/>
      <w:r w:rsidR="004D6033">
        <w:rPr>
          <w:rFonts w:cs="Times New Roman"/>
        </w:rPr>
        <w:t xml:space="preserve"> of</w:t>
      </w:r>
      <w:r w:rsidR="004D6033" w:rsidRPr="00CE3EBE">
        <w:rPr>
          <w:rFonts w:cs="Times New Roman"/>
        </w:rPr>
        <w:t xml:space="preserve"> </w:t>
      </w:r>
      <w:r w:rsidR="004D6033">
        <w:rPr>
          <w:rFonts w:cs="Times New Roman"/>
        </w:rPr>
        <w:t>understanding</w:t>
      </w:r>
      <w:r w:rsidR="004D6033" w:rsidRPr="00CE3EBE">
        <w:rPr>
          <w:rFonts w:cs="Times New Roman"/>
        </w:rPr>
        <w:t xml:space="preserve"> it. And, at least in the past, usually there was an author who produced the text. </w:t>
      </w:r>
      <w:r w:rsidR="004D6033">
        <w:t xml:space="preserve">In the case of complex text, the attribution of authorship has been proven correct in nearly all cases </w:t>
      </w:r>
      <w:r w:rsidR="004D6033" w:rsidRPr="00CE3EBE">
        <w:rPr>
          <w:rFonts w:cs="Times New Roman"/>
        </w:rPr>
        <w:t>so far</w:t>
      </w:r>
      <w:r w:rsidR="004D6033">
        <w:rPr>
          <w:rFonts w:cs="Times New Roman"/>
        </w:rPr>
        <w:t>;</w:t>
      </w:r>
      <w:r w:rsidR="004D6033" w:rsidRPr="00CE3EBE">
        <w:rPr>
          <w:rFonts w:cs="Times New Roman"/>
        </w:rPr>
        <w:t xml:space="preserve"> only humans </w:t>
      </w:r>
      <w:r w:rsidR="004D6033">
        <w:rPr>
          <w:rFonts w:cs="Times New Roman"/>
        </w:rPr>
        <w:t>were able</w:t>
      </w:r>
      <w:r w:rsidR="004D6033" w:rsidRPr="00CE3EBE">
        <w:rPr>
          <w:rFonts w:cs="Times New Roman"/>
        </w:rPr>
        <w:t xml:space="preserve"> to produce output of the complexity of LLMs. </w:t>
      </w:r>
      <w:r w:rsidR="004D6033" w:rsidRPr="00B436D6">
        <w:rPr>
          <w:rFonts w:cs="Times New Roman"/>
        </w:rPr>
        <w:t>This is no longer a matter of course today</w:t>
      </w:r>
      <w:r w:rsidR="004D6033">
        <w:rPr>
          <w:rFonts w:cs="Times New Roman"/>
        </w:rPr>
        <w:t>. And yet, e</w:t>
      </w:r>
      <w:r w:rsidR="004D6033" w:rsidRPr="00CE3EBE">
        <w:rPr>
          <w:rFonts w:cs="Times New Roman"/>
        </w:rPr>
        <w:t xml:space="preserve">ven if one knows that a text has been produced by a machine, the text will appear meaningful and as if it </w:t>
      </w:r>
      <w:r w:rsidR="004D6033">
        <w:rPr>
          <w:rFonts w:cs="Times New Roman"/>
        </w:rPr>
        <w:t>was written</w:t>
      </w:r>
      <w:r w:rsidR="004D6033" w:rsidRPr="00CE3EBE">
        <w:rPr>
          <w:rFonts w:cs="Times New Roman"/>
        </w:rPr>
        <w:t xml:space="preserve"> by an author. </w:t>
      </w:r>
    </w:p>
    <w:p w14:paraId="5617F00E" w14:textId="77777777" w:rsidR="00CB6220" w:rsidRDefault="00CB6220" w:rsidP="004D6033">
      <w:pPr>
        <w:rPr>
          <w:rFonts w:cs="Times New Roman"/>
        </w:rPr>
      </w:pPr>
    </w:p>
    <w:p w14:paraId="00395E47" w14:textId="0716EAFC" w:rsidR="00240254" w:rsidRDefault="004D6033" w:rsidP="004D6033">
      <w:r w:rsidRPr="00CE3EBE">
        <w:rPr>
          <w:rFonts w:cs="Times New Roman"/>
        </w:rPr>
        <w:t xml:space="preserve">Humans are prone to attribute agency even to geometric shapes that move in </w:t>
      </w:r>
      <w:r>
        <w:rPr>
          <w:rFonts w:cs="Times New Roman"/>
        </w:rPr>
        <w:t>seemingly intentional</w:t>
      </w:r>
      <w:r w:rsidRPr="00CE3EBE">
        <w:rPr>
          <w:rFonts w:cs="Times New Roman"/>
        </w:rPr>
        <w:t xml:space="preserve"> ways </w:t>
      </w:r>
      <w:r>
        <w:fldChar w:fldCharType="begin"/>
      </w:r>
      <w:r>
        <w:instrText xml:space="preserve"> ADDIN ZOTERO_ITEM CSL_CITATION {"citationID":"X42m0cYN","properties":{"formattedCitation":"(Heider and Simmel 1944)","plainCitation":"(Heider and Simmel 1944)","noteIndex":0},"citationItems":[{"id":26002,"uris":["http://zotero.org/users/6547755/items/VLF5FHQU"],"itemData":{"id":26002,"type":"article-journal","container-title":"The American Journal of Psychology","DOI":"10.2307/1416950","ISSN":"00029556","issue":"2","journalAbbreviation":"The American Journal of Psychology","language":"en","page":"243","source":"DOI.org (Crossref)","title":"An Experimental Study of Apparent Behavior","URL":"https://www.jstor.org/stable/1416950?origin=crossref","volume":"57","author":[{"family":"Heider","given":"Fritz"},{"family":"Simmel","given":"Marianne"}],"accessed":{"date-parts":[["2022",7,1]]},"issued":{"date-parts":[["1944",4]]}}}],"schema":"https://github.com/citation-style-language/schema/raw/master/csl-citation.json"} </w:instrText>
      </w:r>
      <w:r>
        <w:fldChar w:fldCharType="separate"/>
      </w:r>
      <w:r>
        <w:rPr>
          <w:noProof/>
        </w:rPr>
        <w:t>(Heider and Simmel 1944)</w:t>
      </w:r>
      <w:r>
        <w:fldChar w:fldCharType="end"/>
      </w:r>
      <w:r>
        <w:t xml:space="preserve">. </w:t>
      </w:r>
      <w:r>
        <w:rPr>
          <w:rFonts w:cs="Times New Roman"/>
        </w:rPr>
        <w:t xml:space="preserve">They are </w:t>
      </w:r>
      <w:proofErr w:type="gramStart"/>
      <w:r>
        <w:rPr>
          <w:rFonts w:cs="Times New Roman"/>
        </w:rPr>
        <w:t>all the more</w:t>
      </w:r>
      <w:proofErr w:type="gramEnd"/>
      <w:r>
        <w:rPr>
          <w:rFonts w:cs="Times New Roman"/>
        </w:rPr>
        <w:t xml:space="preserve"> </w:t>
      </w:r>
      <w:r w:rsidR="00A51199">
        <w:rPr>
          <w:rFonts w:cs="Times New Roman"/>
        </w:rPr>
        <w:t>inclined</w:t>
      </w:r>
      <w:r w:rsidRPr="00CE3EBE">
        <w:rPr>
          <w:rFonts w:cs="Times New Roman"/>
        </w:rPr>
        <w:t xml:space="preserve"> to anthropomorphic misinterpretation</w:t>
      </w:r>
      <w:r>
        <w:rPr>
          <w:rFonts w:cs="Times New Roman"/>
        </w:rPr>
        <w:t xml:space="preserve"> when interacting with a seemingly intelligent system</w:t>
      </w:r>
      <w:r w:rsidR="00DF5B25">
        <w:rPr>
          <w:rFonts w:cs="Times New Roman"/>
        </w:rPr>
        <w:t xml:space="preserve"> of unpr</w:t>
      </w:r>
      <w:r w:rsidR="00AF4F71">
        <w:rPr>
          <w:rFonts w:cs="Times New Roman"/>
        </w:rPr>
        <w:t>ecedented power. Especially susceptible are</w:t>
      </w:r>
      <w:r w:rsidRPr="00CE3EBE">
        <w:rPr>
          <w:rFonts w:cs="Times New Roman"/>
        </w:rPr>
        <w:t xml:space="preserve"> those who are lonely, socially disconnected, or otherwise vulnerable </w:t>
      </w:r>
      <w:r>
        <w:fldChar w:fldCharType="begin"/>
      </w:r>
      <w:r>
        <w:instrText xml:space="preserve"> ADDIN ZOTERO_ITEM CSL_CITATION {"citationID":"FeIKa6Ln","properties":{"formattedCitation":"(Epley, Waytz, and Cacioppo 2007)","plainCitation":"(Epley, Waytz, and Cacioppo 2007)","noteIndex":0},"citationItems":[{"id":29352,"uris":["http://zotero.org/users/6547755/items/DXLN5ZNI"],"itemData":{"id":29352,"type":"article-journal","container-title":"Psychological Review","DOI":"10.1037/0033-295X.114.4.864","ISSN":"1939-1471, 0033-295X","issue":"4","journalAbbreviation":"Psychological Review","language":"en","page":"864-886","source":"DOI.org (Crossref)","title":"On seeing human: A three-factor theory of anthropomorphism.","title-short":"On seeing human","URL":"http://doi.apa.org/getdoi.cfm?doi=10.1037/0033-295X.114.4.864","volume":"114","author":[{"family":"Epley","given":"Nicholas"},{"family":"Waytz","given":"Adam"},{"family":"Cacioppo","given":"John T."}],"accessed":{"date-parts":[["2023",1,22]]},"issued":{"date-parts":[["2007"]]}}}],"schema":"https://github.com/citation-style-language/schema/raw/master/csl-citation.json"} </w:instrText>
      </w:r>
      <w:r>
        <w:fldChar w:fldCharType="separate"/>
      </w:r>
      <w:r>
        <w:rPr>
          <w:noProof/>
        </w:rPr>
        <w:t>(Epley, Waytz, and Cacioppo 2007)</w:t>
      </w:r>
      <w:r>
        <w:fldChar w:fldCharType="end"/>
      </w:r>
      <w:r w:rsidR="00AF4F71">
        <w:t xml:space="preserve">, </w:t>
      </w:r>
      <w:r w:rsidR="00E634B2">
        <w:t xml:space="preserve">but given </w:t>
      </w:r>
      <w:r w:rsidR="00193B75">
        <w:t xml:space="preserve">the </w:t>
      </w:r>
      <w:r w:rsidR="008708FE">
        <w:t xml:space="preserve">natural propensity of </w:t>
      </w:r>
      <w:r w:rsidR="00917A15">
        <w:t xml:space="preserve">immediately </w:t>
      </w:r>
      <w:r w:rsidR="008708FE">
        <w:t>ascribing agency</w:t>
      </w:r>
      <w:r w:rsidR="00504E5E">
        <w:t>,</w:t>
      </w:r>
      <w:r w:rsidR="003852E8">
        <w:t xml:space="preserve"> </w:t>
      </w:r>
      <w:r w:rsidR="00F46546">
        <w:t xml:space="preserve">anybody </w:t>
      </w:r>
      <w:r w:rsidR="00437B53">
        <w:t xml:space="preserve">may </w:t>
      </w:r>
      <w:r w:rsidR="00041421">
        <w:t xml:space="preserve">be tempted to </w:t>
      </w:r>
      <w:r w:rsidR="0091190A">
        <w:t xml:space="preserve">anthropomorphic </w:t>
      </w:r>
      <w:r w:rsidR="00437B53">
        <w:t>misinterpret</w:t>
      </w:r>
      <w:r w:rsidR="0091190A">
        <w:t>ations</w:t>
      </w:r>
      <w:r w:rsidRPr="00CE3EBE">
        <w:rPr>
          <w:rFonts w:cs="Times New Roman"/>
        </w:rPr>
        <w:t xml:space="preserve">. </w:t>
      </w:r>
      <w:r>
        <w:rPr>
          <w:rFonts w:cs="Times New Roman"/>
        </w:rPr>
        <w:t>That anthropomorphism</w:t>
      </w:r>
      <w:r w:rsidR="007570E0">
        <w:rPr>
          <w:rFonts w:cs="Times New Roman"/>
        </w:rPr>
        <w:t>s are</w:t>
      </w:r>
      <w:r>
        <w:rPr>
          <w:rFonts w:cs="Times New Roman"/>
        </w:rPr>
        <w:t xml:space="preserve"> a correct depiction of reality is </w:t>
      </w:r>
      <w:r w:rsidR="00A1077B">
        <w:rPr>
          <w:rFonts w:cs="Times New Roman"/>
        </w:rPr>
        <w:t xml:space="preserve">furthermore </w:t>
      </w:r>
      <w:r>
        <w:rPr>
          <w:rFonts w:cs="Times New Roman"/>
        </w:rPr>
        <w:t xml:space="preserve">suggested by </w:t>
      </w:r>
      <w:r w:rsidR="00457478">
        <w:rPr>
          <w:rFonts w:cs="Times New Roman"/>
        </w:rPr>
        <w:t>most of</w:t>
      </w:r>
      <w:r>
        <w:rPr>
          <w:rFonts w:cs="Times New Roman"/>
        </w:rPr>
        <w:t xml:space="preserve"> sci-fi literature and movies, </w:t>
      </w:r>
      <w:r w:rsidR="00D22547">
        <w:rPr>
          <w:rFonts w:cs="Times New Roman"/>
        </w:rPr>
        <w:t xml:space="preserve">some of </w:t>
      </w:r>
      <w:r w:rsidR="006A4327">
        <w:rPr>
          <w:rFonts w:cs="Times New Roman"/>
        </w:rPr>
        <w:t xml:space="preserve">which </w:t>
      </w:r>
      <w:r w:rsidR="00327F09">
        <w:rPr>
          <w:rFonts w:cs="Times New Roman"/>
        </w:rPr>
        <w:t>indicate</w:t>
      </w:r>
      <w:r w:rsidR="00CF2896">
        <w:rPr>
          <w:rFonts w:cs="Times New Roman"/>
        </w:rPr>
        <w:t xml:space="preserve"> that </w:t>
      </w:r>
      <w:r w:rsidR="00252132">
        <w:rPr>
          <w:rFonts w:cs="Times New Roman"/>
        </w:rPr>
        <w:t xml:space="preserve">it would be unethical </w:t>
      </w:r>
      <w:r w:rsidR="00252132" w:rsidRPr="00D7784C">
        <w:rPr>
          <w:rFonts w:cs="Times New Roman"/>
          <w:i/>
          <w:iCs/>
        </w:rPr>
        <w:t>not</w:t>
      </w:r>
      <w:r w:rsidR="00252132">
        <w:rPr>
          <w:rFonts w:cs="Times New Roman"/>
        </w:rPr>
        <w:t xml:space="preserve"> to ascribe</w:t>
      </w:r>
      <w:r w:rsidR="00677CD2">
        <w:rPr>
          <w:rFonts w:cs="Times New Roman"/>
        </w:rPr>
        <w:t xml:space="preserve"> </w:t>
      </w:r>
      <w:r>
        <w:rPr>
          <w:rFonts w:cs="Times New Roman"/>
        </w:rPr>
        <w:t>sentience</w:t>
      </w:r>
      <w:r w:rsidRPr="00CE3EBE">
        <w:rPr>
          <w:rFonts w:cs="Times New Roman"/>
        </w:rPr>
        <w:t xml:space="preserve"> </w:t>
      </w:r>
      <w:r>
        <w:rPr>
          <w:rFonts w:cs="Times New Roman"/>
        </w:rPr>
        <w:t xml:space="preserve">to </w:t>
      </w:r>
      <w:r w:rsidR="00252132">
        <w:rPr>
          <w:rFonts w:cs="Times New Roman"/>
        </w:rPr>
        <w:t>apparent</w:t>
      </w:r>
      <w:r w:rsidR="00D7784C">
        <w:rPr>
          <w:rFonts w:cs="Times New Roman"/>
        </w:rPr>
        <w:t xml:space="preserve">ly </w:t>
      </w:r>
      <w:r w:rsidR="00041421">
        <w:rPr>
          <w:rFonts w:cs="Times New Roman"/>
        </w:rPr>
        <w:t>sentient systems</w:t>
      </w:r>
      <w:r w:rsidRPr="00CE3EBE">
        <w:rPr>
          <w:rFonts w:cs="Times New Roman"/>
        </w:rPr>
        <w:t xml:space="preserve">. </w:t>
      </w:r>
      <w:r>
        <w:rPr>
          <w:rFonts w:cs="Times New Roman"/>
        </w:rPr>
        <w:t>In order to avoid anthropomorphic misinterpretations of c</w:t>
      </w:r>
      <w:r w:rsidRPr="00CE3EBE">
        <w:rPr>
          <w:rFonts w:cs="Times New Roman"/>
        </w:rPr>
        <w:t>omputer-generated texts</w:t>
      </w:r>
      <w:r>
        <w:rPr>
          <w:rFonts w:cs="Times New Roman"/>
        </w:rPr>
        <w:t xml:space="preserve">, </w:t>
      </w:r>
      <w:r w:rsidRPr="00CE3EBE">
        <w:rPr>
          <w:rFonts w:cs="Times New Roman"/>
        </w:rPr>
        <w:t xml:space="preserve">a careful differentiation </w:t>
      </w:r>
      <w:r>
        <w:rPr>
          <w:rFonts w:cs="Times New Roman"/>
        </w:rPr>
        <w:t xml:space="preserve">is needed </w:t>
      </w:r>
      <w:r w:rsidRPr="00CE3EBE">
        <w:rPr>
          <w:rFonts w:cs="Times New Roman"/>
        </w:rPr>
        <w:t xml:space="preserve">between understanding the </w:t>
      </w:r>
      <w:r w:rsidRPr="00624C08">
        <w:rPr>
          <w:rFonts w:cs="Times New Roman"/>
          <w:i/>
          <w:iCs/>
        </w:rPr>
        <w:t>meaning</w:t>
      </w:r>
      <w:r w:rsidRPr="00CE3EBE">
        <w:rPr>
          <w:rFonts w:cs="Times New Roman"/>
        </w:rPr>
        <w:t xml:space="preserve"> of </w:t>
      </w:r>
      <w:r>
        <w:rPr>
          <w:rFonts w:cs="Times New Roman"/>
        </w:rPr>
        <w:t>the</w:t>
      </w:r>
      <w:r w:rsidRPr="00CE3EBE">
        <w:rPr>
          <w:rFonts w:cs="Times New Roman"/>
        </w:rPr>
        <w:t xml:space="preserve"> text and understanding </w:t>
      </w:r>
      <w:r>
        <w:rPr>
          <w:rFonts w:cs="Times New Roman"/>
        </w:rPr>
        <w:t>it</w:t>
      </w:r>
      <w:r w:rsidRPr="00CE3EBE">
        <w:rPr>
          <w:rFonts w:cs="Times New Roman"/>
        </w:rPr>
        <w:t xml:space="preserve"> as an </w:t>
      </w:r>
      <w:r w:rsidRPr="00AC3987">
        <w:rPr>
          <w:i/>
        </w:rPr>
        <w:t xml:space="preserve">author’s </w:t>
      </w:r>
      <w:r w:rsidRPr="00CE3EBE">
        <w:rPr>
          <w:rFonts w:cs="Times New Roman"/>
        </w:rPr>
        <w:t>utterance</w:t>
      </w:r>
      <w:r>
        <w:t xml:space="preserve"> </w:t>
      </w:r>
      <w:r>
        <w:fldChar w:fldCharType="begin"/>
      </w:r>
      <w:r>
        <w:instrText xml:space="preserve"> ADDIN ZOTERO_ITEM CSL_CITATION {"citationID":"3OJIHvVF","properties":{"formattedCitation":"(Fuchs 2022b)","plainCitation":"(Fuchs 2022b)","noteIndex":0},"citationItems":[{"id":28984,"uris":["http://zotero.org/users/6547755/items/YVPP445T"],"itemData":{"id":28984,"type":"article-journal","abstract":"Not only our conscious expectations, wishes and intentions are directed towards the future, but also pre- or unconscious tendencies, hunches and anticipations. Using a term of Ernst Bloch, they can be summarized as the not-yet-conscious. This not-yetconscious mostly unfolds spontaneously and without plan; it is not directly anticipated or aimed at, but rather comes to awareness in such a way that the subject is, as it were, surprised by itself. Thus it gives rise to phenomena such as the striking, the coincidental, the new, and the improvised, which are particularly important for understanding creative and therapeutic processes. The paper aims at providing a general phenomenological framework for the understanding of not-yet-conscious dynamics and their unfolding in different contexts. To this end, the structure of the not-yet-conscious is examined in light of protention, in which the phenomenon is fundamentally to be located. I propose to describe the general structure of protention as a future-directed horizon of graded probabilities, i.e., as a “protentional cone”. This cone is fed by current experiences and bodily tendencies and is focused to varying degrees by attention. This results in either more focused or rather defocused states of anticipation, the latter giving space to the not-yet-conscious as a meaning “in statu nascendi”. On this basis, selected manifestations of the not-yet-conscious are analyzed, including extemporaneous speech, artistic improvisation and creativity, bodily meaning implicates, decision-making, and meaningful coincidence.","container-title":"Phenomenology and the Cognitive Sciences","DOI":"10.1007/s11097-022-09869-9","ISSN":"1568-7759, 1572-8676","journalAbbreviation":"Phenom Cogn Sci","language":"en","source":"DOI.org (Crossref)","title":"The not-yet-conscious: Protentional consciousness and the emergence of the new","title-short":"The not-yet-conscious","URL":"https://link.springer.com/10.1007/s11097-022-09869-9","author":[{"family":"Fuchs","given":"Thomas"}],"accessed":{"date-parts":[["2022",12,28]]},"issued":{"date-parts":[["2022",12,26]]}}}],"schema":"https://github.com/citation-style-language/schema/raw/master/csl-citation.json"} </w:instrText>
      </w:r>
      <w:r>
        <w:fldChar w:fldCharType="separate"/>
      </w:r>
      <w:r>
        <w:rPr>
          <w:noProof/>
        </w:rPr>
        <w:t>(Fuchs 2022b)</w:t>
      </w:r>
      <w:r>
        <w:fldChar w:fldCharType="end"/>
      </w:r>
      <w:r>
        <w:t xml:space="preserve">. </w:t>
      </w:r>
    </w:p>
    <w:p w14:paraId="6332DC15" w14:textId="77777777" w:rsidR="00372DB2" w:rsidRDefault="00372DB2" w:rsidP="004D6033"/>
    <w:p w14:paraId="38F19D06" w14:textId="61D01A69" w:rsidR="00F31D01" w:rsidRDefault="00C95C72" w:rsidP="00F31D01">
      <w:pPr>
        <w:rPr>
          <w:rFonts w:cs="Times New Roman"/>
        </w:rPr>
      </w:pPr>
      <w:r>
        <w:rPr>
          <w:rFonts w:cs="Times New Roman"/>
        </w:rPr>
        <w:t>The surprise about h</w:t>
      </w:r>
      <w:r w:rsidR="002775DB">
        <w:rPr>
          <w:rFonts w:cs="Times New Roman"/>
        </w:rPr>
        <w:t>ow</w:t>
      </w:r>
      <w:r w:rsidR="00F31D01">
        <w:rPr>
          <w:rFonts w:cs="Times New Roman"/>
        </w:rPr>
        <w:t xml:space="preserve"> little text is needed to evoke the impression of interacting with an understanding being</w:t>
      </w:r>
      <w:r w:rsidR="002775DB">
        <w:rPr>
          <w:rFonts w:cs="Times New Roman"/>
        </w:rPr>
        <w:t xml:space="preserve"> </w:t>
      </w:r>
      <w:r>
        <w:rPr>
          <w:rFonts w:cs="Times New Roman"/>
        </w:rPr>
        <w:t xml:space="preserve">has </w:t>
      </w:r>
      <w:r w:rsidR="00E82D56">
        <w:rPr>
          <w:rFonts w:cs="Times New Roman"/>
        </w:rPr>
        <w:t>already been expressed</w:t>
      </w:r>
      <w:r w:rsidR="00A22ECD">
        <w:rPr>
          <w:rFonts w:cs="Times New Roman"/>
        </w:rPr>
        <w:t xml:space="preserve"> by </w:t>
      </w:r>
      <w:r w:rsidR="00F31D01">
        <w:rPr>
          <w:rFonts w:cs="Times New Roman"/>
        </w:rPr>
        <w:t>Joseph Weizenbaum</w:t>
      </w:r>
      <w:r w:rsidR="009236E6">
        <w:rPr>
          <w:rFonts w:cs="Times New Roman"/>
        </w:rPr>
        <w:t>, who wondered how</w:t>
      </w:r>
      <w:r w:rsidR="00F31D01">
        <w:rPr>
          <w:rFonts w:cs="Times New Roman"/>
        </w:rPr>
        <w:t xml:space="preserve"> his simple chat system ELIZA could maintain the “illusion of understanding with so little machinery” </w:t>
      </w:r>
      <w:r w:rsidR="00F31D01">
        <w:fldChar w:fldCharType="begin"/>
      </w:r>
      <w:r w:rsidR="00F31D01">
        <w:instrText xml:space="preserve"> ADDIN ZOTERO_ITEM CSL_CITATION {"citationID":"xOlWERGj","properties":{"formattedCitation":"(Weizenbaum 1966, 43)","plainCitation":"(Weizenbaum 1966, 43)","noteIndex":0},"citationItems":[{"id":8334,"uris":["http://zotero.org/users/6547755/items/HVNB6PBL"],"itemData":{"id":8334,"type":"article-journal","container-title":"Communications of the ACM","DOI":"10.1145/365153.365168","ISSN":"00010782","issue":"1","page":"36-45","source":"Crossref","title":"ELIZA—a computer program for the study of natural language communication between man and machine","URL":"http://portal.acm.org/citation.cfm?doid=365153.365168","volume":"9","author":[{"family":"Weizenbaum","given":"Joseph"}],"accessed":{"date-parts":[["2018",8,24]]},"issued":{"date-parts":[["1966",1,1]]}},"locator":"43","label":"page"}],"schema":"https://github.com/citation-style-language/schema/raw/master/csl-citation.json"} </w:instrText>
      </w:r>
      <w:r w:rsidR="00F31D01">
        <w:fldChar w:fldCharType="separate"/>
      </w:r>
      <w:r w:rsidR="00F31D01" w:rsidRPr="42D51DF8">
        <w:rPr>
          <w:noProof/>
        </w:rPr>
        <w:t>(Weizenbaum 1966, 43)</w:t>
      </w:r>
      <w:r w:rsidR="00F31D01">
        <w:fldChar w:fldCharType="end"/>
      </w:r>
      <w:r w:rsidR="00F31D01">
        <w:t xml:space="preserve">. </w:t>
      </w:r>
      <w:r w:rsidR="00F31D01">
        <w:rPr>
          <w:rFonts w:cs="Times New Roman"/>
        </w:rPr>
        <w:t xml:space="preserve">Today’s LLMs can hardly be said to maintain the illusion of understanding with </w:t>
      </w:r>
      <w:r w:rsidR="00F31D01" w:rsidRPr="004F6350">
        <w:rPr>
          <w:rFonts w:cs="Times New Roman"/>
          <w:i/>
          <w:iCs/>
        </w:rPr>
        <w:t>little</w:t>
      </w:r>
      <w:r w:rsidR="00F31D01">
        <w:rPr>
          <w:rFonts w:cs="Times New Roman"/>
        </w:rPr>
        <w:t xml:space="preserve"> machinery. But even their output is limited to text and their responses are predictable, yet people infer from a small number of words that LLMs have mental capacities such as sentience. The reason for this obviously has to do with the </w:t>
      </w:r>
      <w:r w:rsidR="00392CEE">
        <w:rPr>
          <w:rFonts w:cs="Times New Roman"/>
        </w:rPr>
        <w:t>human</w:t>
      </w:r>
      <w:r w:rsidR="00B306A6">
        <w:rPr>
          <w:rFonts w:cs="Times New Roman"/>
        </w:rPr>
        <w:t xml:space="preserve"> observer</w:t>
      </w:r>
      <w:r w:rsidR="00F31D01">
        <w:rPr>
          <w:rFonts w:cs="Times New Roman"/>
        </w:rPr>
        <w:t xml:space="preserve">, who readily ascribes meaning to the words. In fact, it would be nearly impossible to avoid understanding the meaning of the words if they belong to one’s vocabulary and language. </w:t>
      </w:r>
      <w:r w:rsidR="00F31D01" w:rsidRPr="0068320D">
        <w:rPr>
          <w:rFonts w:cs="Times New Roman"/>
        </w:rPr>
        <w:t xml:space="preserve">Just </w:t>
      </w:r>
      <w:r w:rsidR="00F31D01">
        <w:rPr>
          <w:rFonts w:cs="Times New Roman"/>
        </w:rPr>
        <w:t>a few words</w:t>
      </w:r>
      <w:r w:rsidR="00F31D01" w:rsidRPr="0068320D">
        <w:t xml:space="preserve"> </w:t>
      </w:r>
      <w:r w:rsidR="00F31D01">
        <w:rPr>
          <w:rFonts w:cs="Times New Roman"/>
        </w:rPr>
        <w:t xml:space="preserve">suffice </w:t>
      </w:r>
      <w:r w:rsidR="00F31D01">
        <w:rPr>
          <w:rFonts w:cs="Times New Roman"/>
          <w:kern w:val="0"/>
          <w14:ligatures w14:val="none"/>
        </w:rPr>
        <w:t>to get a sense of a whole situation</w:t>
      </w:r>
      <w:r w:rsidR="00F31D01">
        <w:rPr>
          <w:rFonts w:cs="Times New Roman"/>
        </w:rPr>
        <w:t xml:space="preserve">. The reason for this is not that the words transfer some inner state of the speaker or writer to the mind of the listener or reader, but that the words provide a scaffolding for the empathic sense-making of the attentive listener or reader who uses her implicit knowledge and experience to interpret the symbols and </w:t>
      </w:r>
      <w:r w:rsidR="00683B06">
        <w:rPr>
          <w:rFonts w:cs="Times New Roman"/>
        </w:rPr>
        <w:t>their implications</w:t>
      </w:r>
      <w:r w:rsidR="00F31D01">
        <w:rPr>
          <w:rFonts w:cs="Times New Roman"/>
        </w:rPr>
        <w:t>.</w:t>
      </w:r>
    </w:p>
    <w:p w14:paraId="644E1ED0" w14:textId="77777777" w:rsidR="00372DB2" w:rsidRDefault="00372DB2" w:rsidP="004D6033"/>
    <w:p w14:paraId="4B24E5A1" w14:textId="6A81967C" w:rsidR="00D458E5" w:rsidRDefault="00010E87" w:rsidP="00010E87">
      <w:pPr>
        <w:rPr>
          <w:rFonts w:cs="Times New Roman"/>
        </w:rPr>
      </w:pPr>
      <w:r>
        <w:rPr>
          <w:rFonts w:cs="Times New Roman"/>
        </w:rPr>
        <w:t xml:space="preserve">Unoriginal text can furthermore appear human-like for an embarrassing reason: The </w:t>
      </w:r>
      <w:r w:rsidRPr="00906D8D">
        <w:rPr>
          <w:rFonts w:cs="Times New Roman"/>
          <w:i/>
          <w:iCs/>
        </w:rPr>
        <w:t>mindless repetition and reassociation</w:t>
      </w:r>
      <w:r>
        <w:rPr>
          <w:rFonts w:cs="Times New Roman"/>
        </w:rPr>
        <w:t xml:space="preserve"> of patterns is by no means limited to machines. Human thinking, speaking, and writing are often much less authentic than we would like to admit. As Heidegger famously observed, much of what people do is done because that is how “one” does things </w:t>
      </w:r>
      <w:r>
        <w:rPr>
          <w:rFonts w:cs="Times New Roman"/>
        </w:rPr>
        <w:fldChar w:fldCharType="begin"/>
      </w:r>
      <w:r>
        <w:rPr>
          <w:rFonts w:cs="Times New Roman"/>
        </w:rPr>
        <w:instrText xml:space="preserve"> ADDIN ZOTERO_ITEM CSL_CITATION {"citationID":"xlechTma","properties":{"formattedCitation":"(Heidegger 2010)","plainCitation":"(Heidegger 2010)","noteIndex":0},"citationItems":[{"id":12510,"uris":["http://zotero.org/users/6547755/items/WC244SVG"],"itemData":{"id":12510,"type":"book","abstract":"The publication in 1927 of Martin Heidegger's magnum opus, Being and Time, signaled an intellectual event of the first order and had an impact in fields far beyond that of philosophy proper. Being and Time has long been recognized as a landmark work of the twentieth century for its original analyses of the character of philosophic inquiry and the relation of the possibility of such inquiry to the human situation. Still provocative and much disputed, Heidegger's text has been taken as the inspiration for a variety of innovative movements in fields ranging from psychoanalysis, literary theory, existentialism, ethics, hermeneutics, and theology. A work that disturbs the traditions of philosophizing that it inherits, Being and Time raises questions about the end of philosophy and the possibilities for thinking liberated from the presumptions of metaphysics. The Stambaugh translation captures the vitality of the language and thinking animating Heidegger's original text. It is also the most comprehensive edition insofar as it includes the marginal notes made by Heidegger in his own copy of Being and Time, and takes account of the many changes that he made in the final German edition of 1976. The revisions to the original translation correct some ambiguities and problems that have become apparent since the translation appeared fifteen years ago. Bracketed German words have also been liberally inserted both to clarify and highlight words and connections that are difficult to translate, and to link this translation more closely to the German text","call-number":"B3279.H48 S43 2010","collection-title":"SUNY series in contemporary continental philosophy","event-place":"Albany","ISBN":"978-1-4384-3275-5","language":"eng","note":"OCLC: ocn608297834","number-of-pages":"482","publisher":"State University of New York Press","publisher-place":"Albany","source":"Library of Congress ISBN","title":"Being and time","author":[{"family":"Heidegger","given":"Martin"}],"translator":[{"family":"Stambaugh","given":"Joan"},{"family":"Schmidt","given":"Dennis J."}],"issued":{"date-parts":[["2010"]]}}}],"schema":"https://github.com/citation-style-language/schema/raw/master/csl-citation.json"} </w:instrText>
      </w:r>
      <w:r>
        <w:rPr>
          <w:rFonts w:cs="Times New Roman"/>
        </w:rPr>
        <w:fldChar w:fldCharType="separate"/>
      </w:r>
      <w:r>
        <w:rPr>
          <w:rFonts w:cs="Times New Roman"/>
          <w:noProof/>
        </w:rPr>
        <w:t>(Heidegger 2010)</w:t>
      </w:r>
      <w:r>
        <w:rPr>
          <w:rFonts w:cs="Times New Roman"/>
        </w:rPr>
        <w:fldChar w:fldCharType="end"/>
      </w:r>
      <w:r>
        <w:rPr>
          <w:rFonts w:cs="Times New Roman"/>
        </w:rPr>
        <w:t>. People think in patterns, associations, and schemes that are accepted in a linguistic community and that in turn structure thought and language. Much of the text produced by humans could just as easily have been produced by automated systems. It is often unclear whether the person thinking, speaking, or writing is doing anything more than associating one idea with another in a stream of impressions.</w:t>
      </w:r>
      <w:r w:rsidR="00231F93">
        <w:rPr>
          <w:rFonts w:cs="Times New Roman"/>
        </w:rPr>
        <w:t xml:space="preserve"> </w:t>
      </w:r>
      <w:r w:rsidR="008C3C74">
        <w:rPr>
          <w:rFonts w:cs="Times New Roman"/>
        </w:rPr>
        <w:t xml:space="preserve">It takes little intelligence, human or artificial, to generate and disseminate half-reflected ideas. </w:t>
      </w:r>
      <w:r w:rsidR="00126E7C">
        <w:rPr>
          <w:rFonts w:cs="Times New Roman"/>
        </w:rPr>
        <w:t xml:space="preserve">Mass media has proven to be an enormous amplifier of repetition, prejudice, bias, and cliché, and the same is true of the Internet. </w:t>
      </w:r>
      <w:r w:rsidR="00A74478">
        <w:rPr>
          <w:rFonts w:cs="Times New Roman"/>
        </w:rPr>
        <w:t>All t</w:t>
      </w:r>
      <w:r>
        <w:rPr>
          <w:rFonts w:cs="Times New Roman"/>
        </w:rPr>
        <w:t xml:space="preserve">hese factors contribute to the spread of unoriginal text, the proliferation of which makes it harder to detect automatically generated text. </w:t>
      </w:r>
      <w:r w:rsidR="00622686">
        <w:rPr>
          <w:rFonts w:cs="Times New Roman"/>
        </w:rPr>
        <w:t>The discovery of stereotypes, thoughtless associations, and idle chatter therefore may not raise the suspicion that the text was produced by a non-human entity.</w:t>
      </w:r>
    </w:p>
    <w:p w14:paraId="54C3B3B1" w14:textId="77777777" w:rsidR="004D6033" w:rsidRDefault="004D6033" w:rsidP="004D6033">
      <w:pPr>
        <w:rPr>
          <w:rFonts w:cs="Times New Roman"/>
        </w:rPr>
      </w:pPr>
    </w:p>
    <w:p w14:paraId="72D17825" w14:textId="46D8D89B" w:rsidR="004D6033" w:rsidRPr="0020735F" w:rsidRDefault="004D6033" w:rsidP="00BA350F">
      <w:pPr>
        <w:pStyle w:val="Heading3"/>
      </w:pPr>
      <w:r w:rsidRPr="0020735F">
        <w:t>Conclusion</w:t>
      </w:r>
    </w:p>
    <w:bookmarkEnd w:id="2"/>
    <w:bookmarkEnd w:id="5"/>
    <w:p w14:paraId="1B9FE8DD" w14:textId="60B52AD8" w:rsidR="001B1F84" w:rsidRDefault="001B1F84" w:rsidP="00727E69"/>
    <w:p w14:paraId="7A44874D" w14:textId="0AF3C6C5" w:rsidR="00EB4716" w:rsidRDefault="00B933C1" w:rsidP="00187B1A">
      <w:pPr>
        <w:rPr>
          <w:rFonts w:eastAsia="Calibri" w:cs="Times New Roman"/>
          <w:color w:val="000000" w:themeColor="text1"/>
        </w:rPr>
      </w:pPr>
      <w:r>
        <w:rPr>
          <w:rFonts w:eastAsia="Calibri" w:cs="Times New Roman"/>
          <w:color w:val="000000" w:themeColor="text1"/>
        </w:rPr>
        <w:t xml:space="preserve">In this essay, we have </w:t>
      </w:r>
      <w:r w:rsidR="0047249C">
        <w:rPr>
          <w:rFonts w:eastAsia="Calibri" w:cs="Times New Roman"/>
          <w:color w:val="000000" w:themeColor="text1"/>
        </w:rPr>
        <w:t xml:space="preserve">considered some of the </w:t>
      </w:r>
      <w:r w:rsidR="00142687">
        <w:rPr>
          <w:rFonts w:eastAsia="Calibri" w:cs="Times New Roman"/>
          <w:color w:val="000000" w:themeColor="text1"/>
        </w:rPr>
        <w:t xml:space="preserve">philosophical </w:t>
      </w:r>
      <w:r w:rsidR="00C20197">
        <w:rPr>
          <w:rFonts w:eastAsia="Calibri" w:cs="Times New Roman"/>
          <w:color w:val="000000" w:themeColor="text1"/>
        </w:rPr>
        <w:t>questions</w:t>
      </w:r>
      <w:r w:rsidR="00142687">
        <w:rPr>
          <w:rFonts w:eastAsia="Calibri" w:cs="Times New Roman"/>
          <w:color w:val="000000" w:themeColor="text1"/>
        </w:rPr>
        <w:t xml:space="preserve"> concerning</w:t>
      </w:r>
      <w:r w:rsidR="00B14301">
        <w:rPr>
          <w:rFonts w:eastAsia="Calibri" w:cs="Times New Roman"/>
          <w:color w:val="000000" w:themeColor="text1"/>
        </w:rPr>
        <w:t xml:space="preserve"> language, meaning, experience, understanding, and world</w:t>
      </w:r>
      <w:r w:rsidR="009149D5">
        <w:rPr>
          <w:rFonts w:eastAsia="Calibri" w:cs="Times New Roman"/>
          <w:color w:val="000000" w:themeColor="text1"/>
        </w:rPr>
        <w:t xml:space="preserve"> </w:t>
      </w:r>
      <w:r w:rsidR="007E600A">
        <w:rPr>
          <w:rFonts w:eastAsia="Calibri" w:cs="Times New Roman"/>
          <w:color w:val="000000" w:themeColor="text1"/>
        </w:rPr>
        <w:t xml:space="preserve">that </w:t>
      </w:r>
      <w:r w:rsidR="006D3BEC">
        <w:rPr>
          <w:rFonts w:eastAsia="Calibri" w:cs="Times New Roman"/>
          <w:color w:val="000000" w:themeColor="text1"/>
        </w:rPr>
        <w:t>a</w:t>
      </w:r>
      <w:r w:rsidR="007E600A">
        <w:rPr>
          <w:rFonts w:eastAsia="Calibri" w:cs="Times New Roman"/>
          <w:color w:val="000000" w:themeColor="text1"/>
        </w:rPr>
        <w:t>r</w:t>
      </w:r>
      <w:r w:rsidR="006D3BEC">
        <w:rPr>
          <w:rFonts w:eastAsia="Calibri" w:cs="Times New Roman"/>
          <w:color w:val="000000" w:themeColor="text1"/>
        </w:rPr>
        <w:t xml:space="preserve">ise from the </w:t>
      </w:r>
      <w:r w:rsidR="009149D5">
        <w:rPr>
          <w:rFonts w:eastAsia="Calibri" w:cs="Times New Roman"/>
          <w:color w:val="000000" w:themeColor="text1"/>
        </w:rPr>
        <w:t xml:space="preserve">capabilities of </w:t>
      </w:r>
      <w:r w:rsidR="00213AD7">
        <w:rPr>
          <w:rFonts w:eastAsia="Calibri" w:cs="Times New Roman"/>
          <w:color w:val="000000" w:themeColor="text1"/>
        </w:rPr>
        <w:t xml:space="preserve">LLMs. </w:t>
      </w:r>
      <w:r w:rsidR="00F05E15">
        <w:rPr>
          <w:rFonts w:eastAsia="Calibri" w:cs="Times New Roman"/>
          <w:color w:val="000000" w:themeColor="text1"/>
        </w:rPr>
        <w:t xml:space="preserve">If </w:t>
      </w:r>
      <w:r w:rsidR="009149D5">
        <w:rPr>
          <w:rFonts w:eastAsia="Calibri" w:cs="Times New Roman"/>
          <w:color w:val="000000" w:themeColor="text1"/>
        </w:rPr>
        <w:t xml:space="preserve">before </w:t>
      </w:r>
      <w:r w:rsidR="00F05E15">
        <w:rPr>
          <w:rFonts w:eastAsia="Calibri" w:cs="Times New Roman"/>
          <w:color w:val="000000" w:themeColor="text1"/>
        </w:rPr>
        <w:t xml:space="preserve">it </w:t>
      </w:r>
      <w:r w:rsidR="001C4770">
        <w:rPr>
          <w:rFonts w:eastAsia="Calibri" w:cs="Times New Roman"/>
          <w:color w:val="000000" w:themeColor="text1"/>
        </w:rPr>
        <w:t xml:space="preserve">had </w:t>
      </w:r>
      <w:r w:rsidR="00F05E15">
        <w:rPr>
          <w:rFonts w:eastAsia="Calibri" w:cs="Times New Roman"/>
          <w:color w:val="000000" w:themeColor="text1"/>
        </w:rPr>
        <w:t xml:space="preserve">seemed </w:t>
      </w:r>
      <w:r w:rsidR="001C4770">
        <w:rPr>
          <w:rFonts w:eastAsia="Calibri" w:cs="Times New Roman"/>
          <w:color w:val="000000" w:themeColor="text1"/>
        </w:rPr>
        <w:t xml:space="preserve">to some </w:t>
      </w:r>
      <w:r w:rsidR="00F05E15">
        <w:rPr>
          <w:rFonts w:eastAsia="Calibri" w:cs="Times New Roman"/>
          <w:color w:val="000000" w:themeColor="text1"/>
        </w:rPr>
        <w:t>as if</w:t>
      </w:r>
      <w:r w:rsidR="00161A18">
        <w:rPr>
          <w:rFonts w:eastAsia="Calibri" w:cs="Times New Roman"/>
          <w:color w:val="000000" w:themeColor="text1"/>
        </w:rPr>
        <w:t xml:space="preserve"> a </w:t>
      </w:r>
      <w:r w:rsidR="002F6B76">
        <w:rPr>
          <w:rFonts w:eastAsia="Calibri" w:cs="Times New Roman"/>
          <w:color w:val="000000" w:themeColor="text1"/>
        </w:rPr>
        <w:t xml:space="preserve">successful passing of </w:t>
      </w:r>
      <w:r w:rsidR="00F05E15">
        <w:rPr>
          <w:rFonts w:eastAsia="Calibri" w:cs="Times New Roman"/>
          <w:color w:val="000000" w:themeColor="text1"/>
        </w:rPr>
        <w:t>t</w:t>
      </w:r>
      <w:r w:rsidR="008A58CB">
        <w:rPr>
          <w:rFonts w:eastAsia="Calibri" w:cs="Times New Roman"/>
          <w:color w:val="000000" w:themeColor="text1"/>
        </w:rPr>
        <w:t>he</w:t>
      </w:r>
      <w:r w:rsidR="00EA5385">
        <w:rPr>
          <w:rFonts w:eastAsia="Calibri" w:cs="Times New Roman"/>
          <w:color w:val="000000" w:themeColor="text1"/>
        </w:rPr>
        <w:t xml:space="preserve"> Turing test </w:t>
      </w:r>
      <w:r w:rsidR="00F05E15">
        <w:rPr>
          <w:rFonts w:eastAsia="Calibri" w:cs="Times New Roman"/>
          <w:color w:val="000000" w:themeColor="text1"/>
        </w:rPr>
        <w:t xml:space="preserve">could </w:t>
      </w:r>
      <w:r w:rsidR="0092783A">
        <w:rPr>
          <w:rFonts w:eastAsia="Calibri" w:cs="Times New Roman"/>
          <w:color w:val="000000" w:themeColor="text1"/>
        </w:rPr>
        <w:t>make</w:t>
      </w:r>
      <w:r w:rsidR="00F05E15">
        <w:rPr>
          <w:rFonts w:eastAsia="Calibri" w:cs="Times New Roman"/>
          <w:color w:val="000000" w:themeColor="text1"/>
        </w:rPr>
        <w:t xml:space="preserve"> </w:t>
      </w:r>
      <w:r w:rsidR="0092783A">
        <w:rPr>
          <w:rFonts w:eastAsia="Calibri" w:cs="Times New Roman"/>
          <w:color w:val="000000" w:themeColor="text1"/>
        </w:rPr>
        <w:t>such</w:t>
      </w:r>
      <w:r w:rsidR="00F05E15">
        <w:rPr>
          <w:rFonts w:eastAsia="Calibri" w:cs="Times New Roman"/>
          <w:color w:val="000000" w:themeColor="text1"/>
        </w:rPr>
        <w:t xml:space="preserve"> </w:t>
      </w:r>
      <w:r w:rsidR="0092783A">
        <w:rPr>
          <w:rFonts w:eastAsia="Calibri" w:cs="Times New Roman"/>
          <w:color w:val="000000" w:themeColor="text1"/>
        </w:rPr>
        <w:t>questions</w:t>
      </w:r>
      <w:r w:rsidR="001672EF">
        <w:rPr>
          <w:rFonts w:eastAsia="Calibri" w:cs="Times New Roman"/>
          <w:color w:val="000000" w:themeColor="text1"/>
        </w:rPr>
        <w:t xml:space="preserve"> redundant</w:t>
      </w:r>
      <w:r w:rsidR="0092783A">
        <w:rPr>
          <w:rFonts w:eastAsia="Calibri" w:cs="Times New Roman"/>
          <w:color w:val="000000" w:themeColor="text1"/>
        </w:rPr>
        <w:t xml:space="preserve">, </w:t>
      </w:r>
      <w:r w:rsidR="00753AD3">
        <w:rPr>
          <w:rFonts w:eastAsia="Calibri" w:cs="Times New Roman"/>
          <w:color w:val="000000" w:themeColor="text1"/>
        </w:rPr>
        <w:t xml:space="preserve">now </w:t>
      </w:r>
      <w:r w:rsidR="00D871D1">
        <w:rPr>
          <w:rFonts w:eastAsia="Calibri" w:cs="Times New Roman"/>
          <w:color w:val="000000" w:themeColor="text1"/>
        </w:rPr>
        <w:t xml:space="preserve">the </w:t>
      </w:r>
      <w:r w:rsidR="00CF3811">
        <w:rPr>
          <w:rFonts w:eastAsia="Calibri" w:cs="Times New Roman"/>
          <w:color w:val="000000" w:themeColor="text1"/>
        </w:rPr>
        <w:t xml:space="preserve">human-seeming </w:t>
      </w:r>
      <w:r w:rsidR="001E4704">
        <w:rPr>
          <w:rFonts w:eastAsia="Calibri" w:cs="Times New Roman"/>
          <w:color w:val="000000" w:themeColor="text1"/>
        </w:rPr>
        <w:t xml:space="preserve">text </w:t>
      </w:r>
      <w:r w:rsidR="00CF3811">
        <w:rPr>
          <w:rFonts w:eastAsia="Calibri" w:cs="Times New Roman"/>
          <w:color w:val="000000" w:themeColor="text1"/>
        </w:rPr>
        <w:t xml:space="preserve">production </w:t>
      </w:r>
      <w:r w:rsidR="00D871D1">
        <w:rPr>
          <w:rFonts w:eastAsia="Calibri" w:cs="Times New Roman"/>
          <w:color w:val="000000" w:themeColor="text1"/>
        </w:rPr>
        <w:t xml:space="preserve">capabilities of LLMs </w:t>
      </w:r>
      <w:r w:rsidR="008C67C3">
        <w:rPr>
          <w:rFonts w:eastAsia="Calibri" w:cs="Times New Roman"/>
          <w:color w:val="000000" w:themeColor="text1"/>
        </w:rPr>
        <w:t xml:space="preserve">suggest </w:t>
      </w:r>
      <w:r w:rsidR="0092783A">
        <w:rPr>
          <w:rFonts w:eastAsia="Calibri" w:cs="Times New Roman"/>
          <w:color w:val="000000" w:themeColor="text1"/>
        </w:rPr>
        <w:t>that passing</w:t>
      </w:r>
      <w:r w:rsidR="00E11FEA">
        <w:rPr>
          <w:rFonts w:eastAsia="Calibri" w:cs="Times New Roman"/>
          <w:color w:val="000000" w:themeColor="text1"/>
        </w:rPr>
        <w:t xml:space="preserve"> some version of</w:t>
      </w:r>
      <w:r w:rsidR="0092783A">
        <w:rPr>
          <w:rFonts w:eastAsia="Calibri" w:cs="Times New Roman"/>
          <w:color w:val="000000" w:themeColor="text1"/>
        </w:rPr>
        <w:t xml:space="preserve"> the Turing test</w:t>
      </w:r>
      <w:r w:rsidR="001672EF">
        <w:rPr>
          <w:rFonts w:eastAsia="Calibri" w:cs="Times New Roman"/>
          <w:color w:val="000000" w:themeColor="text1"/>
        </w:rPr>
        <w:t xml:space="preserve"> would</w:t>
      </w:r>
      <w:r w:rsidR="00100551">
        <w:rPr>
          <w:rFonts w:eastAsia="Calibri" w:cs="Times New Roman"/>
          <w:color w:val="000000" w:themeColor="text1"/>
        </w:rPr>
        <w:t>,</w:t>
      </w:r>
      <w:r w:rsidR="001672EF">
        <w:rPr>
          <w:rFonts w:eastAsia="Calibri" w:cs="Times New Roman"/>
          <w:color w:val="000000" w:themeColor="text1"/>
        </w:rPr>
        <w:t xml:space="preserve"> </w:t>
      </w:r>
      <w:r w:rsidR="00100551">
        <w:rPr>
          <w:rFonts w:eastAsia="Calibri" w:cs="Times New Roman"/>
          <w:color w:val="000000" w:themeColor="text1"/>
        </w:rPr>
        <w:t>at the end of the day,</w:t>
      </w:r>
      <w:r w:rsidR="001672EF">
        <w:rPr>
          <w:rFonts w:eastAsia="Calibri" w:cs="Times New Roman"/>
          <w:color w:val="000000" w:themeColor="text1"/>
        </w:rPr>
        <w:t xml:space="preserve"> </w:t>
      </w:r>
      <w:r w:rsidR="00AF5C6D">
        <w:rPr>
          <w:rFonts w:eastAsia="Calibri" w:cs="Times New Roman"/>
          <w:color w:val="000000" w:themeColor="text1"/>
        </w:rPr>
        <w:t>explain</w:t>
      </w:r>
      <w:r w:rsidR="00765602">
        <w:rPr>
          <w:rFonts w:eastAsia="Calibri" w:cs="Times New Roman"/>
          <w:color w:val="000000" w:themeColor="text1"/>
        </w:rPr>
        <w:t xml:space="preserve"> </w:t>
      </w:r>
      <w:r w:rsidR="00B72CAE">
        <w:rPr>
          <w:rFonts w:eastAsia="Calibri" w:cs="Times New Roman"/>
          <w:color w:val="000000" w:themeColor="text1"/>
        </w:rPr>
        <w:t xml:space="preserve">– </w:t>
      </w:r>
      <w:r w:rsidR="005324FF">
        <w:rPr>
          <w:rFonts w:eastAsia="Calibri" w:cs="Times New Roman"/>
          <w:color w:val="000000" w:themeColor="text1"/>
        </w:rPr>
        <w:t>no</w:t>
      </w:r>
      <w:r w:rsidR="00AF5C6D">
        <w:rPr>
          <w:rFonts w:eastAsia="Calibri" w:cs="Times New Roman"/>
          <w:color w:val="000000" w:themeColor="text1"/>
        </w:rPr>
        <w:t>thing</w:t>
      </w:r>
      <w:r w:rsidR="00E11FEA">
        <w:rPr>
          <w:rFonts w:eastAsia="Calibri" w:cs="Times New Roman"/>
          <w:color w:val="000000" w:themeColor="text1"/>
        </w:rPr>
        <w:t xml:space="preserve">. </w:t>
      </w:r>
      <w:r w:rsidR="00571FDB">
        <w:rPr>
          <w:rFonts w:eastAsia="Calibri" w:cs="Times New Roman"/>
          <w:color w:val="000000" w:themeColor="text1"/>
        </w:rPr>
        <w:t>We have shown that i</w:t>
      </w:r>
      <w:r w:rsidR="001238E4">
        <w:t xml:space="preserve">t is not enough to simply update </w:t>
      </w:r>
      <w:r w:rsidR="00951945">
        <w:t xml:space="preserve">the typical </w:t>
      </w:r>
      <w:r w:rsidR="007E7244">
        <w:t xml:space="preserve">pictures and </w:t>
      </w:r>
      <w:r w:rsidR="00951945">
        <w:t xml:space="preserve">arguments such as </w:t>
      </w:r>
      <w:r w:rsidR="00E1038E">
        <w:t>regarding</w:t>
      </w:r>
      <w:r w:rsidR="00951945">
        <w:t xml:space="preserve"> the grounding problem</w:t>
      </w:r>
      <w:r w:rsidR="003A5F23">
        <w:t>,</w:t>
      </w:r>
      <w:r w:rsidR="00414916">
        <w:t xml:space="preserve"> </w:t>
      </w:r>
      <w:r w:rsidR="00A24D86">
        <w:t>but</w:t>
      </w:r>
      <w:r w:rsidR="00414916">
        <w:t xml:space="preserve"> that </w:t>
      </w:r>
      <w:r w:rsidR="001372FF">
        <w:t>the</w:t>
      </w:r>
      <w:r w:rsidR="00A723A4">
        <w:t>ir</w:t>
      </w:r>
      <w:r w:rsidR="001372FF">
        <w:t xml:space="preserve"> presuppositions</w:t>
      </w:r>
      <w:r w:rsidR="00277E31">
        <w:t xml:space="preserve"> must </w:t>
      </w:r>
      <w:r w:rsidR="00F516DE">
        <w:t xml:space="preserve">also </w:t>
      </w:r>
      <w:r w:rsidR="00277E31">
        <w:t>be reflected on</w:t>
      </w:r>
      <w:r w:rsidR="00132BE8">
        <w:t>.</w:t>
      </w:r>
      <w:r w:rsidR="00187B1A">
        <w:t xml:space="preserve"> </w:t>
      </w:r>
      <w:r w:rsidR="00641F63">
        <w:t xml:space="preserve">The </w:t>
      </w:r>
      <w:r w:rsidR="005C5B71">
        <w:t>impressive</w:t>
      </w:r>
      <w:r w:rsidR="00641F63">
        <w:t xml:space="preserve"> capabilities of text </w:t>
      </w:r>
      <w:r w:rsidR="00906323">
        <w:t>production</w:t>
      </w:r>
      <w:r w:rsidR="00641F63">
        <w:t xml:space="preserve"> by </w:t>
      </w:r>
      <w:r w:rsidR="00347F75">
        <w:t>LLMs</w:t>
      </w:r>
      <w:r w:rsidR="00641F63">
        <w:t xml:space="preserve"> challenge traditional </w:t>
      </w:r>
      <w:r w:rsidR="00DB3917">
        <w:t xml:space="preserve">ideas concerning </w:t>
      </w:r>
      <w:r w:rsidR="002D569C" w:rsidRPr="00562FE1">
        <w:t xml:space="preserve">language and </w:t>
      </w:r>
      <w:r w:rsidR="00DB3917" w:rsidRPr="00562FE1">
        <w:t>meaning</w:t>
      </w:r>
      <w:r w:rsidR="00DB3917">
        <w:t xml:space="preserve">. We </w:t>
      </w:r>
      <w:r w:rsidR="00F516DE">
        <w:t>have taken</w:t>
      </w:r>
      <w:r w:rsidR="00CC4548">
        <w:t xml:space="preserve"> up the</w:t>
      </w:r>
      <w:r w:rsidR="00F97A9F">
        <w:rPr>
          <w:rFonts w:eastAsia="Calibri" w:cs="Times New Roman"/>
          <w:color w:val="000000" w:themeColor="text1"/>
        </w:rPr>
        <w:t xml:space="preserve"> </w:t>
      </w:r>
      <w:r w:rsidR="000B28A3">
        <w:rPr>
          <w:rFonts w:eastAsia="Calibri" w:cs="Times New Roman"/>
          <w:color w:val="000000" w:themeColor="text1"/>
        </w:rPr>
        <w:t>pioneer</w:t>
      </w:r>
      <w:r w:rsidR="00F97A9F">
        <w:rPr>
          <w:rFonts w:eastAsia="Calibri" w:cs="Times New Roman"/>
          <w:color w:val="000000" w:themeColor="text1"/>
        </w:rPr>
        <w:t xml:space="preserve">ing work </w:t>
      </w:r>
      <w:r w:rsidR="00AF4810">
        <w:rPr>
          <w:rFonts w:eastAsia="Calibri" w:cs="Times New Roman"/>
          <w:color w:val="000000" w:themeColor="text1"/>
        </w:rPr>
        <w:t xml:space="preserve">of Saussure and Wittgenstein </w:t>
      </w:r>
      <w:r w:rsidR="00F97A9F">
        <w:rPr>
          <w:rFonts w:eastAsia="Calibri" w:cs="Times New Roman"/>
          <w:color w:val="000000" w:themeColor="text1"/>
        </w:rPr>
        <w:t>on</w:t>
      </w:r>
      <w:r w:rsidR="000B28A3">
        <w:rPr>
          <w:rFonts w:eastAsia="Calibri" w:cs="Times New Roman"/>
          <w:color w:val="000000" w:themeColor="text1"/>
        </w:rPr>
        <w:t xml:space="preserve"> the relation between </w:t>
      </w:r>
      <w:r w:rsidR="007D2253">
        <w:rPr>
          <w:rFonts w:eastAsia="Calibri" w:cs="Times New Roman"/>
          <w:color w:val="000000" w:themeColor="text1"/>
        </w:rPr>
        <w:t xml:space="preserve">language </w:t>
      </w:r>
      <w:r w:rsidR="00EB4716">
        <w:rPr>
          <w:rFonts w:eastAsia="Calibri" w:cs="Times New Roman"/>
          <w:color w:val="000000" w:themeColor="text1"/>
        </w:rPr>
        <w:t>use</w:t>
      </w:r>
      <w:r w:rsidR="009837CA">
        <w:rPr>
          <w:rFonts w:eastAsia="Calibri" w:cs="Times New Roman"/>
          <w:color w:val="000000" w:themeColor="text1"/>
        </w:rPr>
        <w:t xml:space="preserve">, </w:t>
      </w:r>
      <w:r w:rsidR="00754975">
        <w:rPr>
          <w:rFonts w:eastAsia="Calibri" w:cs="Times New Roman"/>
          <w:color w:val="000000" w:themeColor="text1"/>
        </w:rPr>
        <w:t>patterns</w:t>
      </w:r>
      <w:r w:rsidR="00794C20">
        <w:rPr>
          <w:rFonts w:eastAsia="Calibri" w:cs="Times New Roman"/>
          <w:color w:val="000000" w:themeColor="text1"/>
        </w:rPr>
        <w:t xml:space="preserve">, </w:t>
      </w:r>
      <w:r w:rsidR="009837CA">
        <w:rPr>
          <w:rFonts w:eastAsia="Calibri" w:cs="Times New Roman"/>
          <w:color w:val="000000" w:themeColor="text1"/>
        </w:rPr>
        <w:t>structures,</w:t>
      </w:r>
      <w:r w:rsidR="000B28A3">
        <w:rPr>
          <w:rFonts w:eastAsia="Calibri" w:cs="Times New Roman"/>
          <w:color w:val="000000" w:themeColor="text1"/>
        </w:rPr>
        <w:t xml:space="preserve"> and </w:t>
      </w:r>
      <w:r w:rsidR="009837CA">
        <w:rPr>
          <w:rFonts w:eastAsia="Calibri" w:cs="Times New Roman"/>
          <w:color w:val="000000" w:themeColor="text1"/>
        </w:rPr>
        <w:t>meaning.</w:t>
      </w:r>
      <w:r w:rsidR="00F97A9F">
        <w:rPr>
          <w:rFonts w:eastAsia="Calibri" w:cs="Times New Roman"/>
          <w:color w:val="000000" w:themeColor="text1"/>
        </w:rPr>
        <w:t xml:space="preserve"> </w:t>
      </w:r>
      <w:r w:rsidR="0008508D">
        <w:rPr>
          <w:rFonts w:eastAsia="Calibri" w:cs="Times New Roman"/>
          <w:color w:val="000000" w:themeColor="text1"/>
        </w:rPr>
        <w:t xml:space="preserve">Building on their work, we argued that </w:t>
      </w:r>
      <w:r w:rsidR="005D4459" w:rsidRPr="00522D0A">
        <w:rPr>
          <w:rFonts w:eastAsia="Calibri" w:cs="Times New Roman"/>
          <w:i/>
          <w:iCs/>
          <w:color w:val="000000" w:themeColor="text1"/>
        </w:rPr>
        <w:t>language is used as a</w:t>
      </w:r>
      <w:r w:rsidR="00A02448" w:rsidRPr="00522D0A">
        <w:rPr>
          <w:rFonts w:eastAsia="Calibri" w:cs="Times New Roman"/>
          <w:i/>
          <w:iCs/>
          <w:color w:val="000000" w:themeColor="text1"/>
        </w:rPr>
        <w:t xml:space="preserve">n intersubjective </w:t>
      </w:r>
      <w:r w:rsidR="005D4459" w:rsidRPr="00522D0A">
        <w:rPr>
          <w:rFonts w:eastAsia="Calibri" w:cs="Times New Roman"/>
          <w:i/>
          <w:iCs/>
          <w:color w:val="000000" w:themeColor="text1"/>
        </w:rPr>
        <w:t xml:space="preserve">scaffold </w:t>
      </w:r>
      <w:r w:rsidR="00C9547E" w:rsidRPr="00522D0A">
        <w:rPr>
          <w:rFonts w:eastAsia="Calibri" w:cs="Times New Roman"/>
          <w:i/>
          <w:iCs/>
          <w:color w:val="000000" w:themeColor="text1"/>
        </w:rPr>
        <w:t xml:space="preserve">for </w:t>
      </w:r>
      <w:r w:rsidR="00B84902" w:rsidRPr="00522D0A">
        <w:rPr>
          <w:rFonts w:eastAsia="Calibri" w:cs="Times New Roman"/>
          <w:i/>
          <w:iCs/>
          <w:color w:val="000000" w:themeColor="text1"/>
        </w:rPr>
        <w:t xml:space="preserve">communicating, </w:t>
      </w:r>
      <w:r w:rsidR="001A1290" w:rsidRPr="00522D0A">
        <w:rPr>
          <w:rFonts w:eastAsia="Calibri" w:cs="Times New Roman"/>
          <w:i/>
          <w:iCs/>
          <w:color w:val="000000" w:themeColor="text1"/>
        </w:rPr>
        <w:t xml:space="preserve">thinking, and </w:t>
      </w:r>
      <w:r w:rsidR="006C194A" w:rsidRPr="00522D0A">
        <w:rPr>
          <w:rFonts w:eastAsia="Calibri" w:cs="Times New Roman"/>
          <w:i/>
          <w:iCs/>
          <w:color w:val="000000" w:themeColor="text1"/>
        </w:rPr>
        <w:t>experiencing</w:t>
      </w:r>
      <w:r w:rsidR="001A1290" w:rsidRPr="00522D0A">
        <w:rPr>
          <w:rFonts w:eastAsia="Calibri" w:cs="Times New Roman"/>
          <w:i/>
          <w:iCs/>
          <w:color w:val="000000" w:themeColor="text1"/>
        </w:rPr>
        <w:t xml:space="preserve">. </w:t>
      </w:r>
      <w:r w:rsidR="006A0DB5" w:rsidRPr="00753AD3">
        <w:rPr>
          <w:rFonts w:eastAsia="Calibri" w:cs="Times New Roman"/>
          <w:i/>
          <w:iCs/>
          <w:color w:val="000000" w:themeColor="text1"/>
        </w:rPr>
        <w:t>Meaning</w:t>
      </w:r>
      <w:r w:rsidR="006A0DB5" w:rsidRPr="00585167">
        <w:rPr>
          <w:rFonts w:eastAsia="Calibri" w:cs="Times New Roman"/>
          <w:i/>
          <w:iCs/>
          <w:color w:val="000000" w:themeColor="text1"/>
        </w:rPr>
        <w:t xml:space="preserve"> </w:t>
      </w:r>
      <w:r w:rsidR="0016751C" w:rsidRPr="00585167">
        <w:rPr>
          <w:rFonts w:eastAsia="Calibri" w:cs="Times New Roman"/>
          <w:i/>
          <w:iCs/>
          <w:color w:val="000000" w:themeColor="text1"/>
        </w:rPr>
        <w:t xml:space="preserve">has no existence </w:t>
      </w:r>
      <w:r w:rsidR="00F41009" w:rsidRPr="00585167">
        <w:rPr>
          <w:rFonts w:eastAsia="Calibri" w:cs="Times New Roman"/>
          <w:i/>
          <w:iCs/>
          <w:color w:val="000000" w:themeColor="text1"/>
        </w:rPr>
        <w:t xml:space="preserve">independent from use but </w:t>
      </w:r>
      <w:r w:rsidR="0016751C" w:rsidRPr="00585167">
        <w:rPr>
          <w:rFonts w:eastAsia="Calibri" w:cs="Times New Roman"/>
          <w:i/>
          <w:iCs/>
          <w:color w:val="000000" w:themeColor="text1"/>
        </w:rPr>
        <w:t>is enacted by it</w:t>
      </w:r>
      <w:r w:rsidR="0016751C">
        <w:rPr>
          <w:rFonts w:eastAsia="Calibri" w:cs="Times New Roman"/>
          <w:color w:val="000000" w:themeColor="text1"/>
        </w:rPr>
        <w:t>.</w:t>
      </w:r>
    </w:p>
    <w:p w14:paraId="248B0549" w14:textId="77777777" w:rsidR="000B28A3" w:rsidRDefault="000B28A3" w:rsidP="00187B1A">
      <w:pPr>
        <w:rPr>
          <w:rFonts w:eastAsia="Calibri" w:cs="Times New Roman"/>
          <w:color w:val="000000" w:themeColor="text1"/>
        </w:rPr>
      </w:pPr>
    </w:p>
    <w:p w14:paraId="113CA471" w14:textId="1C6336A0" w:rsidR="0081676B" w:rsidRDefault="00EB4716" w:rsidP="00187B1A">
      <w:pPr>
        <w:rPr>
          <w:rFonts w:cs="Times New Roman"/>
        </w:rPr>
      </w:pPr>
      <w:r>
        <w:t xml:space="preserve">Today, the idea that meaning derives from use is picked up by </w:t>
      </w:r>
      <w:r w:rsidR="009D6588">
        <w:t xml:space="preserve">distributional semantics, </w:t>
      </w:r>
      <w:r w:rsidR="00084281">
        <w:t xml:space="preserve">which claims in its </w:t>
      </w:r>
      <w:r w:rsidR="007B24BE">
        <w:t>strong</w:t>
      </w:r>
      <w:r w:rsidR="00084281">
        <w:t>est</w:t>
      </w:r>
      <w:r w:rsidR="007B24BE">
        <w:t xml:space="preserve"> version</w:t>
      </w:r>
      <w:r w:rsidR="00084281">
        <w:t xml:space="preserve"> that </w:t>
      </w:r>
      <w:r w:rsidR="00D33412">
        <w:t xml:space="preserve">the </w:t>
      </w:r>
      <w:r w:rsidR="009D6588">
        <w:t xml:space="preserve">meaning </w:t>
      </w:r>
      <w:r w:rsidR="00D33412">
        <w:t xml:space="preserve">of a word </w:t>
      </w:r>
      <w:r w:rsidR="009E6E49">
        <w:t xml:space="preserve">is </w:t>
      </w:r>
      <w:r w:rsidR="00D33412">
        <w:t xml:space="preserve">its </w:t>
      </w:r>
      <w:r w:rsidR="009E6E49">
        <w:t xml:space="preserve">distribution in a text corpus. We </w:t>
      </w:r>
      <w:r w:rsidR="00842F96">
        <w:t xml:space="preserve">agree that </w:t>
      </w:r>
      <w:r w:rsidR="000E74EB">
        <w:t xml:space="preserve">meaning derives from use and that </w:t>
      </w:r>
      <w:r w:rsidR="00842F96">
        <w:t xml:space="preserve">distribution </w:t>
      </w:r>
      <w:r w:rsidR="00611F8E">
        <w:t xml:space="preserve">in a text corpus </w:t>
      </w:r>
      <w:r w:rsidR="00C7023D">
        <w:t>reflects use</w:t>
      </w:r>
      <w:r w:rsidR="0054435E">
        <w:t>. B</w:t>
      </w:r>
      <w:r w:rsidR="00F1787D">
        <w:t>ut</w:t>
      </w:r>
      <w:r w:rsidR="006C4AC9">
        <w:t>, following</w:t>
      </w:r>
      <w:r w:rsidR="001066D0">
        <w:t xml:space="preserve"> Wittgenstein</w:t>
      </w:r>
      <w:r w:rsidR="006C4AC9">
        <w:t>,</w:t>
      </w:r>
      <w:r w:rsidR="001066D0">
        <w:t xml:space="preserve"> </w:t>
      </w:r>
      <w:r w:rsidR="0054029B">
        <w:t xml:space="preserve">we </w:t>
      </w:r>
      <w:r w:rsidR="006742EA">
        <w:t>have argued</w:t>
      </w:r>
      <w:r w:rsidR="0054029B">
        <w:t xml:space="preserve"> that </w:t>
      </w:r>
      <w:r w:rsidR="0069620B" w:rsidRPr="00A723BE">
        <w:rPr>
          <w:i/>
          <w:iCs/>
        </w:rPr>
        <w:t xml:space="preserve">the </w:t>
      </w:r>
      <w:r w:rsidR="0054029B" w:rsidRPr="00A723BE">
        <w:rPr>
          <w:i/>
          <w:iCs/>
        </w:rPr>
        <w:t xml:space="preserve">use of language by humans goes much beyond </w:t>
      </w:r>
      <w:r w:rsidR="005F7180" w:rsidRPr="00A723BE">
        <w:rPr>
          <w:i/>
          <w:iCs/>
        </w:rPr>
        <w:t>statistical relations in a text corpus</w:t>
      </w:r>
      <w:r w:rsidR="005F7180">
        <w:t>.</w:t>
      </w:r>
      <w:r w:rsidR="00F27FDA">
        <w:t xml:space="preserve"> </w:t>
      </w:r>
      <w:r w:rsidR="001B24D8">
        <w:t>We explained that</w:t>
      </w:r>
      <w:r w:rsidR="00E63D53">
        <w:t xml:space="preserve"> the text corpus </w:t>
      </w:r>
      <w:r w:rsidR="0054435E">
        <w:t xml:space="preserve">LLMs are trained on </w:t>
      </w:r>
      <w:r w:rsidR="00E63D53">
        <w:t xml:space="preserve">reflects </w:t>
      </w:r>
      <w:r w:rsidR="00AA75F1">
        <w:t xml:space="preserve">only </w:t>
      </w:r>
      <w:r w:rsidR="00E63D53">
        <w:t>some use</w:t>
      </w:r>
      <w:r w:rsidR="00E02998">
        <w:t xml:space="preserve"> of language</w:t>
      </w:r>
      <w:r w:rsidR="00E63D53">
        <w:t xml:space="preserve">, and only in a very limited way. </w:t>
      </w:r>
      <w:r w:rsidR="00161A18">
        <w:t xml:space="preserve">Humans use language </w:t>
      </w:r>
      <w:r w:rsidR="00C10405">
        <w:t xml:space="preserve">in the context of the world we live in, and </w:t>
      </w:r>
      <w:r w:rsidR="00FA0DCD">
        <w:t>even an exceedingly large text corpus can reflect only part of this use</w:t>
      </w:r>
      <w:r w:rsidR="00826AB3">
        <w:t xml:space="preserve"> due to the lack of worldly context</w:t>
      </w:r>
      <w:r w:rsidR="00FA0DCD">
        <w:t>.</w:t>
      </w:r>
      <w:r w:rsidR="0010124C">
        <w:rPr>
          <w:rFonts w:cs="Times New Roman"/>
        </w:rPr>
        <w:t xml:space="preserve"> </w:t>
      </w:r>
      <w:r w:rsidR="00915383">
        <w:rPr>
          <w:rFonts w:cs="Times New Roman"/>
        </w:rPr>
        <w:t>Still, t</w:t>
      </w:r>
      <w:r w:rsidR="00643316">
        <w:rPr>
          <w:rFonts w:cs="Times New Roman"/>
        </w:rPr>
        <w:t>h</w:t>
      </w:r>
      <w:r w:rsidR="00915383">
        <w:rPr>
          <w:rFonts w:cs="Times New Roman"/>
        </w:rPr>
        <w:t>e written patterns are</w:t>
      </w:r>
      <w:r w:rsidR="00643316">
        <w:rPr>
          <w:rFonts w:cs="Times New Roman"/>
        </w:rPr>
        <w:t xml:space="preserve"> enough to produce </w:t>
      </w:r>
      <w:r w:rsidR="00F75A4E">
        <w:rPr>
          <w:rFonts w:cs="Times New Roman"/>
        </w:rPr>
        <w:t xml:space="preserve">an output that is </w:t>
      </w:r>
      <w:r w:rsidR="001D5C97">
        <w:rPr>
          <w:rFonts w:cs="Times New Roman"/>
        </w:rPr>
        <w:t xml:space="preserve">meaningful </w:t>
      </w:r>
      <w:r w:rsidR="001F2F9E">
        <w:rPr>
          <w:rFonts w:cs="Times New Roman"/>
        </w:rPr>
        <w:t>to listener</w:t>
      </w:r>
      <w:r w:rsidR="001D1E84">
        <w:rPr>
          <w:rFonts w:cs="Times New Roman"/>
        </w:rPr>
        <w:t>s</w:t>
      </w:r>
      <w:r w:rsidR="001F2F9E">
        <w:rPr>
          <w:rFonts w:cs="Times New Roman"/>
        </w:rPr>
        <w:t xml:space="preserve"> or reader</w:t>
      </w:r>
      <w:r w:rsidR="001D1E84">
        <w:rPr>
          <w:rFonts w:cs="Times New Roman"/>
        </w:rPr>
        <w:t>s</w:t>
      </w:r>
      <w:r w:rsidR="00A96838">
        <w:rPr>
          <w:rFonts w:cs="Times New Roman"/>
        </w:rPr>
        <w:t xml:space="preserve"> </w:t>
      </w:r>
      <w:r w:rsidR="003C1FDD">
        <w:rPr>
          <w:rFonts w:cs="Times New Roman"/>
        </w:rPr>
        <w:t xml:space="preserve">because it conforms to the </w:t>
      </w:r>
      <w:r w:rsidR="00915383">
        <w:rPr>
          <w:rFonts w:cs="Times New Roman"/>
        </w:rPr>
        <w:t xml:space="preserve">usage </w:t>
      </w:r>
      <w:r w:rsidR="003C1FDD">
        <w:rPr>
          <w:rFonts w:cs="Times New Roman"/>
        </w:rPr>
        <w:t xml:space="preserve">patterns and structures that scaffold </w:t>
      </w:r>
      <w:r w:rsidR="001D1E84">
        <w:rPr>
          <w:rFonts w:cs="Times New Roman"/>
        </w:rPr>
        <w:t>their</w:t>
      </w:r>
      <w:r w:rsidR="003C1FDD">
        <w:rPr>
          <w:rFonts w:cs="Times New Roman"/>
        </w:rPr>
        <w:t xml:space="preserve"> </w:t>
      </w:r>
      <w:r w:rsidR="00FC4D44">
        <w:rPr>
          <w:rFonts w:cs="Times New Roman"/>
        </w:rPr>
        <w:t>meaningful mental</w:t>
      </w:r>
      <w:r w:rsidR="007B7D88">
        <w:rPr>
          <w:rFonts w:cs="Times New Roman"/>
        </w:rPr>
        <w:t xml:space="preserve"> and communicative activities</w:t>
      </w:r>
      <w:r w:rsidR="001F2F9E">
        <w:rPr>
          <w:rFonts w:cs="Times New Roman"/>
        </w:rPr>
        <w:t>.</w:t>
      </w:r>
      <w:r w:rsidR="0081676B">
        <w:rPr>
          <w:rFonts w:cs="Times New Roman"/>
        </w:rPr>
        <w:t xml:space="preserve"> </w:t>
      </w:r>
    </w:p>
    <w:p w14:paraId="30CF0000" w14:textId="77777777" w:rsidR="003A59B3" w:rsidRDefault="003A59B3" w:rsidP="00187B1A">
      <w:pPr>
        <w:rPr>
          <w:rFonts w:cs="Times New Roman"/>
        </w:rPr>
      </w:pPr>
    </w:p>
    <w:p w14:paraId="6698F5AC" w14:textId="77777777" w:rsidR="00753AD3" w:rsidRDefault="00B666C7" w:rsidP="00033354">
      <w:pPr>
        <w:rPr>
          <w:rFonts w:eastAsia="Calibri" w:cs="Times New Roman"/>
          <w:color w:val="000000" w:themeColor="text1"/>
        </w:rPr>
      </w:pPr>
      <w:r>
        <w:rPr>
          <w:rFonts w:cs="Times New Roman"/>
        </w:rPr>
        <w:t>In ordinary language, syntax</w:t>
      </w:r>
      <w:r w:rsidR="009503AE">
        <w:rPr>
          <w:rFonts w:cs="Times New Roman"/>
        </w:rPr>
        <w:t xml:space="preserve"> and</w:t>
      </w:r>
      <w:r>
        <w:rPr>
          <w:rFonts w:cs="Times New Roman"/>
        </w:rPr>
        <w:t xml:space="preserve"> semantics</w:t>
      </w:r>
      <w:r w:rsidR="00B81A44">
        <w:rPr>
          <w:rFonts w:cs="Times New Roman"/>
        </w:rPr>
        <w:t xml:space="preserve"> are not separated</w:t>
      </w:r>
      <w:r w:rsidR="008C0268">
        <w:rPr>
          <w:rFonts w:cs="Times New Roman"/>
        </w:rPr>
        <w:t xml:space="preserve">, and </w:t>
      </w:r>
      <w:r w:rsidR="00A5016C">
        <w:rPr>
          <w:rFonts w:cs="Times New Roman"/>
        </w:rPr>
        <w:t xml:space="preserve">they are </w:t>
      </w:r>
      <w:r w:rsidR="003A59D1">
        <w:rPr>
          <w:rFonts w:cs="Times New Roman"/>
        </w:rPr>
        <w:t xml:space="preserve">furthermore </w:t>
      </w:r>
      <w:r w:rsidR="00A5016C">
        <w:rPr>
          <w:rFonts w:cs="Times New Roman"/>
        </w:rPr>
        <w:t xml:space="preserve">intertwined with the </w:t>
      </w:r>
      <w:r w:rsidR="008C0268">
        <w:rPr>
          <w:rFonts w:cs="Times New Roman"/>
        </w:rPr>
        <w:t xml:space="preserve">mental life </w:t>
      </w:r>
      <w:r w:rsidR="00FA0DCD">
        <w:rPr>
          <w:rFonts w:cs="Times New Roman"/>
        </w:rPr>
        <w:t xml:space="preserve">and life conduct </w:t>
      </w:r>
      <w:r w:rsidR="008C0268">
        <w:rPr>
          <w:rFonts w:cs="Times New Roman"/>
        </w:rPr>
        <w:t>of humans</w:t>
      </w:r>
      <w:r w:rsidR="00B2428E">
        <w:rPr>
          <w:rFonts w:cs="Times New Roman"/>
        </w:rPr>
        <w:t xml:space="preserve"> who</w:t>
      </w:r>
      <w:r w:rsidR="008C0268">
        <w:rPr>
          <w:rFonts w:cs="Times New Roman"/>
        </w:rPr>
        <w:t xml:space="preserve"> </w:t>
      </w:r>
      <w:r w:rsidR="00A5016C">
        <w:rPr>
          <w:rFonts w:cs="Times New Roman"/>
        </w:rPr>
        <w:t>use language</w:t>
      </w:r>
      <w:r w:rsidR="00F646CE">
        <w:rPr>
          <w:rFonts w:cs="Times New Roman"/>
        </w:rPr>
        <w:t xml:space="preserve">. </w:t>
      </w:r>
      <w:r w:rsidR="00C44BEF">
        <w:rPr>
          <w:rFonts w:cs="Times New Roman"/>
        </w:rPr>
        <w:t>The</w:t>
      </w:r>
      <w:r w:rsidR="00A5016C">
        <w:rPr>
          <w:rFonts w:cs="Times New Roman"/>
        </w:rPr>
        <w:t xml:space="preserve"> </w:t>
      </w:r>
      <w:r w:rsidR="00BC5C24">
        <w:rPr>
          <w:rFonts w:cs="Times New Roman"/>
        </w:rPr>
        <w:t xml:space="preserve">investigation of meaning </w:t>
      </w:r>
      <w:r w:rsidR="00D13138">
        <w:rPr>
          <w:rFonts w:cs="Times New Roman"/>
        </w:rPr>
        <w:t>requires</w:t>
      </w:r>
      <w:r w:rsidR="000A6655">
        <w:rPr>
          <w:rFonts w:cs="Times New Roman"/>
        </w:rPr>
        <w:t xml:space="preserve"> a phenomenolog</w:t>
      </w:r>
      <w:r w:rsidR="000109EA">
        <w:rPr>
          <w:rFonts w:cs="Times New Roman"/>
        </w:rPr>
        <w:t xml:space="preserve">ical description </w:t>
      </w:r>
      <w:r w:rsidR="000A6655">
        <w:rPr>
          <w:rFonts w:cs="Times New Roman"/>
        </w:rPr>
        <w:t xml:space="preserve">of the </w:t>
      </w:r>
      <w:r w:rsidR="00D63E66">
        <w:rPr>
          <w:rFonts w:cs="Times New Roman"/>
        </w:rPr>
        <w:t xml:space="preserve">structures of </w:t>
      </w:r>
      <w:r w:rsidR="000A6655">
        <w:rPr>
          <w:rFonts w:cs="Times New Roman"/>
        </w:rPr>
        <w:t>experience it is intertwined with.</w:t>
      </w:r>
      <w:r w:rsidR="00915383">
        <w:rPr>
          <w:rFonts w:cs="Times New Roman"/>
        </w:rPr>
        <w:t xml:space="preserve"> </w:t>
      </w:r>
      <w:r w:rsidR="00854E07">
        <w:rPr>
          <w:rFonts w:cs="Times New Roman"/>
        </w:rPr>
        <w:t xml:space="preserve">Delineating </w:t>
      </w:r>
      <w:r w:rsidR="000109EA">
        <w:rPr>
          <w:rFonts w:cs="Times New Roman"/>
        </w:rPr>
        <w:t xml:space="preserve">such a </w:t>
      </w:r>
      <w:r w:rsidR="000109EA" w:rsidRPr="00522D0A">
        <w:rPr>
          <w:rFonts w:cs="Times New Roman"/>
        </w:rPr>
        <w:t>phenomenological description</w:t>
      </w:r>
      <w:r w:rsidR="000109EA" w:rsidRPr="00753AD3">
        <w:rPr>
          <w:rFonts w:cs="Times New Roman"/>
        </w:rPr>
        <w:t>, w</w:t>
      </w:r>
      <w:r w:rsidR="00551AB5">
        <w:rPr>
          <w:rFonts w:cs="Times New Roman"/>
        </w:rPr>
        <w:t xml:space="preserve">e </w:t>
      </w:r>
      <w:r w:rsidR="007B494D">
        <w:rPr>
          <w:rFonts w:cs="Times New Roman"/>
        </w:rPr>
        <w:t>showed</w:t>
      </w:r>
      <w:r w:rsidR="00551AB5">
        <w:rPr>
          <w:rFonts w:cs="Times New Roman"/>
        </w:rPr>
        <w:t xml:space="preserve"> that human language production </w:t>
      </w:r>
      <w:r w:rsidR="0094463E">
        <w:rPr>
          <w:rFonts w:cs="Times New Roman"/>
        </w:rPr>
        <w:t xml:space="preserve">has a protentional structure </w:t>
      </w:r>
      <w:r w:rsidR="00551AB5">
        <w:rPr>
          <w:rFonts w:cs="Times New Roman"/>
        </w:rPr>
        <w:t xml:space="preserve">that </w:t>
      </w:r>
      <w:r w:rsidR="00CD2C26">
        <w:rPr>
          <w:rFonts w:cs="Times New Roman"/>
        </w:rPr>
        <w:t>differs from an algorithmic calculation of probabilities</w:t>
      </w:r>
      <w:r w:rsidR="00551AB5">
        <w:rPr>
          <w:rFonts w:cs="Times New Roman"/>
        </w:rPr>
        <w:t xml:space="preserve">. </w:t>
      </w:r>
      <w:r w:rsidR="00130241" w:rsidRPr="00522D0A">
        <w:rPr>
          <w:rFonts w:eastAsia="Calibri" w:cs="Times New Roman"/>
          <w:i/>
          <w:iCs/>
          <w:color w:val="000000" w:themeColor="text1"/>
        </w:rPr>
        <w:t>H</w:t>
      </w:r>
      <w:r w:rsidR="0026614F" w:rsidRPr="00522D0A">
        <w:rPr>
          <w:rFonts w:eastAsia="Calibri" w:cs="Times New Roman"/>
          <w:i/>
          <w:iCs/>
          <w:color w:val="000000" w:themeColor="text1"/>
        </w:rPr>
        <w:t xml:space="preserve">uman language production does not consist in expressing some inner thought but involves </w:t>
      </w:r>
      <w:r w:rsidR="00970F09" w:rsidRPr="00522D0A">
        <w:rPr>
          <w:rFonts w:eastAsia="Calibri" w:cs="Times New Roman"/>
          <w:i/>
          <w:iCs/>
          <w:color w:val="000000" w:themeColor="text1"/>
        </w:rPr>
        <w:t xml:space="preserve">the interplay of </w:t>
      </w:r>
      <w:r w:rsidR="0026614F" w:rsidRPr="00522D0A">
        <w:rPr>
          <w:rFonts w:eastAsia="Calibri" w:cs="Times New Roman"/>
          <w:i/>
          <w:iCs/>
          <w:color w:val="000000" w:themeColor="text1"/>
        </w:rPr>
        <w:t>pre-conscious</w:t>
      </w:r>
      <w:r w:rsidR="00970F09" w:rsidRPr="00522D0A">
        <w:rPr>
          <w:rFonts w:eastAsia="Calibri" w:cs="Times New Roman"/>
          <w:i/>
          <w:iCs/>
          <w:color w:val="000000" w:themeColor="text1"/>
        </w:rPr>
        <w:t xml:space="preserve"> and conscious</w:t>
      </w:r>
      <w:r w:rsidR="0026614F" w:rsidRPr="00522D0A">
        <w:rPr>
          <w:rFonts w:eastAsia="Calibri" w:cs="Times New Roman"/>
          <w:i/>
          <w:iCs/>
          <w:color w:val="000000" w:themeColor="text1"/>
        </w:rPr>
        <w:t xml:space="preserve"> processes</w:t>
      </w:r>
      <w:r w:rsidR="003E26A0" w:rsidRPr="00522D0A">
        <w:rPr>
          <w:rFonts w:eastAsia="Calibri" w:cs="Times New Roman"/>
          <w:i/>
          <w:iCs/>
          <w:color w:val="000000" w:themeColor="text1"/>
        </w:rPr>
        <w:t xml:space="preserve"> that work with given meanings and patterns of thought</w:t>
      </w:r>
      <w:r w:rsidR="007D5D71" w:rsidRPr="00522D0A">
        <w:rPr>
          <w:rFonts w:eastAsia="Calibri" w:cs="Times New Roman"/>
          <w:i/>
          <w:iCs/>
          <w:color w:val="000000" w:themeColor="text1"/>
        </w:rPr>
        <w:t>, feeling, expression, and communication</w:t>
      </w:r>
      <w:r w:rsidR="007D5D71">
        <w:rPr>
          <w:rFonts w:eastAsia="Calibri" w:cs="Times New Roman"/>
          <w:color w:val="000000" w:themeColor="text1"/>
        </w:rPr>
        <w:t xml:space="preserve">. </w:t>
      </w:r>
    </w:p>
    <w:p w14:paraId="7F699ECE" w14:textId="77777777" w:rsidR="00753AD3" w:rsidRDefault="00753AD3" w:rsidP="00033354">
      <w:pPr>
        <w:rPr>
          <w:rFonts w:eastAsia="Calibri" w:cs="Times New Roman"/>
          <w:color w:val="000000" w:themeColor="text1"/>
        </w:rPr>
      </w:pPr>
    </w:p>
    <w:p w14:paraId="37B7DA06" w14:textId="58D4810B" w:rsidR="00340777" w:rsidRDefault="007D5D71" w:rsidP="00033354">
      <w:pPr>
        <w:rPr>
          <w:rFonts w:eastAsia="Calibri" w:cs="Times New Roman"/>
          <w:color w:val="000000" w:themeColor="text1"/>
        </w:rPr>
      </w:pPr>
      <w:r>
        <w:rPr>
          <w:rFonts w:eastAsia="Calibri" w:cs="Times New Roman"/>
          <w:color w:val="000000" w:themeColor="text1"/>
        </w:rPr>
        <w:t>In speaking and writing, these patterns are</w:t>
      </w:r>
      <w:r w:rsidR="003E26A0">
        <w:rPr>
          <w:rFonts w:eastAsia="Calibri" w:cs="Times New Roman"/>
          <w:color w:val="000000" w:themeColor="text1"/>
        </w:rPr>
        <w:t xml:space="preserve"> rearrange</w:t>
      </w:r>
      <w:r>
        <w:rPr>
          <w:rFonts w:eastAsia="Calibri" w:cs="Times New Roman"/>
          <w:color w:val="000000" w:themeColor="text1"/>
        </w:rPr>
        <w:t xml:space="preserve">d in </w:t>
      </w:r>
      <w:proofErr w:type="gramStart"/>
      <w:r>
        <w:rPr>
          <w:rFonts w:eastAsia="Calibri" w:cs="Times New Roman"/>
          <w:color w:val="000000" w:themeColor="text1"/>
        </w:rPr>
        <w:t>more or less creative</w:t>
      </w:r>
      <w:proofErr w:type="gramEnd"/>
      <w:r>
        <w:rPr>
          <w:rFonts w:eastAsia="Calibri" w:cs="Times New Roman"/>
          <w:color w:val="000000" w:themeColor="text1"/>
        </w:rPr>
        <w:t xml:space="preserve"> ways</w:t>
      </w:r>
      <w:r w:rsidR="003E26A0">
        <w:rPr>
          <w:rFonts w:eastAsia="Calibri" w:cs="Times New Roman"/>
          <w:color w:val="000000" w:themeColor="text1"/>
        </w:rPr>
        <w:t>,</w:t>
      </w:r>
      <w:r w:rsidR="0026614F">
        <w:rPr>
          <w:rFonts w:eastAsia="Calibri" w:cs="Times New Roman"/>
          <w:color w:val="000000" w:themeColor="text1"/>
        </w:rPr>
        <w:t xml:space="preserve"> </w:t>
      </w:r>
      <w:r w:rsidR="005A6AA3">
        <w:rPr>
          <w:rFonts w:eastAsia="Calibri" w:cs="Times New Roman"/>
          <w:color w:val="000000" w:themeColor="text1"/>
        </w:rPr>
        <w:t xml:space="preserve">which we </w:t>
      </w:r>
      <w:r w:rsidR="0026614F">
        <w:rPr>
          <w:rFonts w:eastAsia="Calibri" w:cs="Times New Roman"/>
          <w:color w:val="000000" w:themeColor="text1"/>
        </w:rPr>
        <w:t xml:space="preserve">compared to creating a collage. </w:t>
      </w:r>
      <w:r w:rsidR="00FF5D31">
        <w:rPr>
          <w:rFonts w:eastAsia="Calibri" w:cs="Times New Roman"/>
          <w:color w:val="000000" w:themeColor="text1"/>
        </w:rPr>
        <w:t xml:space="preserve">LLMs </w:t>
      </w:r>
      <w:r w:rsidR="009B32F7">
        <w:rPr>
          <w:rFonts w:eastAsia="Calibri" w:cs="Times New Roman"/>
          <w:color w:val="000000" w:themeColor="text1"/>
        </w:rPr>
        <w:t xml:space="preserve">produce parallel patterns, but </w:t>
      </w:r>
      <w:r w:rsidR="00082BBD">
        <w:rPr>
          <w:rFonts w:eastAsia="Calibri" w:cs="Times New Roman"/>
          <w:color w:val="000000" w:themeColor="text1"/>
        </w:rPr>
        <w:t xml:space="preserve">do so </w:t>
      </w:r>
      <w:r w:rsidR="009B32F7">
        <w:rPr>
          <w:rFonts w:eastAsia="Calibri" w:cs="Times New Roman"/>
          <w:color w:val="000000" w:themeColor="text1"/>
        </w:rPr>
        <w:t xml:space="preserve">without </w:t>
      </w:r>
      <w:r w:rsidR="0026614F">
        <w:rPr>
          <w:rFonts w:eastAsia="Calibri" w:cs="Times New Roman"/>
          <w:color w:val="000000" w:themeColor="text1"/>
        </w:rPr>
        <w:t>subjectivity</w:t>
      </w:r>
      <w:r w:rsidR="00082BBD">
        <w:rPr>
          <w:rFonts w:eastAsia="Calibri" w:cs="Times New Roman"/>
          <w:color w:val="000000" w:themeColor="text1"/>
        </w:rPr>
        <w:t>,</w:t>
      </w:r>
      <w:r w:rsidR="005846BE">
        <w:rPr>
          <w:rFonts w:eastAsia="Calibri" w:cs="Times New Roman"/>
          <w:color w:val="000000" w:themeColor="text1"/>
        </w:rPr>
        <w:t xml:space="preserve"> just by</w:t>
      </w:r>
      <w:r w:rsidR="0026614F">
        <w:rPr>
          <w:rFonts w:eastAsia="Calibri" w:cs="Times New Roman"/>
          <w:color w:val="000000" w:themeColor="text1"/>
        </w:rPr>
        <w:t xml:space="preserve"> recombin</w:t>
      </w:r>
      <w:r w:rsidR="005846BE">
        <w:rPr>
          <w:rFonts w:eastAsia="Calibri" w:cs="Times New Roman"/>
          <w:color w:val="000000" w:themeColor="text1"/>
        </w:rPr>
        <w:t xml:space="preserve">ing </w:t>
      </w:r>
      <w:r w:rsidR="0026614F">
        <w:rPr>
          <w:rFonts w:eastAsia="Calibri" w:cs="Times New Roman"/>
          <w:color w:val="000000" w:themeColor="text1"/>
        </w:rPr>
        <w:t xml:space="preserve">collective patterns of </w:t>
      </w:r>
      <w:r w:rsidR="00C32DE0">
        <w:rPr>
          <w:rFonts w:eastAsia="Calibri" w:cs="Times New Roman"/>
          <w:color w:val="000000" w:themeColor="text1"/>
        </w:rPr>
        <w:t xml:space="preserve">expression </w:t>
      </w:r>
      <w:r w:rsidR="0026614F">
        <w:rPr>
          <w:rFonts w:eastAsia="Calibri" w:cs="Times New Roman"/>
          <w:color w:val="000000" w:themeColor="text1"/>
        </w:rPr>
        <w:t>manifested</w:t>
      </w:r>
      <w:r w:rsidR="00753AD3">
        <w:rPr>
          <w:rFonts w:eastAsia="Calibri" w:cs="Times New Roman"/>
          <w:color w:val="000000" w:themeColor="text1"/>
        </w:rPr>
        <w:t xml:space="preserve"> statistical relations</w:t>
      </w:r>
      <w:r w:rsidR="0026614F">
        <w:rPr>
          <w:rFonts w:eastAsia="Calibri" w:cs="Times New Roman"/>
          <w:color w:val="000000" w:themeColor="text1"/>
        </w:rPr>
        <w:t xml:space="preserve"> in huge sets of written language.</w:t>
      </w:r>
      <w:r w:rsidR="00820A4A">
        <w:rPr>
          <w:rFonts w:eastAsia="Calibri" w:cs="Times New Roman"/>
          <w:color w:val="000000" w:themeColor="text1"/>
        </w:rPr>
        <w:t xml:space="preserve"> </w:t>
      </w:r>
      <w:r w:rsidR="00187B1A" w:rsidRPr="00522D0A">
        <w:rPr>
          <w:rFonts w:eastAsia="Calibri" w:cs="Times New Roman"/>
          <w:i/>
          <w:iCs/>
          <w:color w:val="000000" w:themeColor="text1"/>
        </w:rPr>
        <w:t xml:space="preserve">LLMs are so successful </w:t>
      </w:r>
      <w:r w:rsidR="0045337C" w:rsidRPr="00522D0A">
        <w:rPr>
          <w:rFonts w:eastAsia="Calibri" w:cs="Times New Roman"/>
          <w:i/>
          <w:iCs/>
          <w:color w:val="000000" w:themeColor="text1"/>
        </w:rPr>
        <w:t xml:space="preserve">in producing meaningful text </w:t>
      </w:r>
      <w:r w:rsidR="00187B1A" w:rsidRPr="00522D0A">
        <w:rPr>
          <w:rFonts w:eastAsia="Calibri" w:cs="Times New Roman"/>
          <w:i/>
          <w:iCs/>
          <w:color w:val="000000" w:themeColor="text1"/>
        </w:rPr>
        <w:t>precisely because they make use of common patterns</w:t>
      </w:r>
      <w:r w:rsidR="00BF2174" w:rsidRPr="00522D0A">
        <w:rPr>
          <w:rFonts w:eastAsia="Calibri" w:cs="Times New Roman"/>
          <w:i/>
          <w:iCs/>
          <w:color w:val="000000" w:themeColor="text1"/>
        </w:rPr>
        <w:t xml:space="preserve">, even </w:t>
      </w:r>
      <w:r w:rsidR="00C80824" w:rsidRPr="00522D0A">
        <w:rPr>
          <w:rFonts w:eastAsia="Calibri" w:cs="Times New Roman"/>
          <w:i/>
          <w:iCs/>
          <w:color w:val="000000" w:themeColor="text1"/>
        </w:rPr>
        <w:t xml:space="preserve">though </w:t>
      </w:r>
      <w:r w:rsidR="00A37E8B" w:rsidRPr="00522D0A">
        <w:rPr>
          <w:rFonts w:eastAsia="Calibri" w:cs="Times New Roman"/>
          <w:i/>
          <w:iCs/>
          <w:color w:val="000000" w:themeColor="text1"/>
        </w:rPr>
        <w:t xml:space="preserve">– </w:t>
      </w:r>
      <w:r w:rsidR="00036AC2" w:rsidRPr="00522D0A">
        <w:rPr>
          <w:rFonts w:eastAsia="Calibri" w:cs="Times New Roman"/>
          <w:i/>
          <w:iCs/>
          <w:color w:val="000000" w:themeColor="text1"/>
        </w:rPr>
        <w:t>and sometimes because</w:t>
      </w:r>
      <w:r w:rsidR="00A37E8B" w:rsidRPr="00522D0A">
        <w:rPr>
          <w:rFonts w:eastAsia="Calibri" w:cs="Times New Roman"/>
          <w:i/>
          <w:iCs/>
          <w:color w:val="000000" w:themeColor="text1"/>
        </w:rPr>
        <w:t xml:space="preserve"> –</w:t>
      </w:r>
      <w:r w:rsidR="00036AC2" w:rsidRPr="00522D0A">
        <w:rPr>
          <w:rFonts w:eastAsia="Calibri" w:cs="Times New Roman"/>
          <w:i/>
          <w:iCs/>
          <w:color w:val="000000" w:themeColor="text1"/>
        </w:rPr>
        <w:t xml:space="preserve"> </w:t>
      </w:r>
      <w:r w:rsidR="00456F21" w:rsidRPr="00522D0A">
        <w:rPr>
          <w:rFonts w:eastAsia="Calibri" w:cs="Times New Roman"/>
          <w:i/>
          <w:iCs/>
          <w:color w:val="000000" w:themeColor="text1"/>
        </w:rPr>
        <w:t>the</w:t>
      </w:r>
      <w:r w:rsidR="002E320C" w:rsidRPr="00522D0A">
        <w:rPr>
          <w:rFonts w:eastAsia="Calibri" w:cs="Times New Roman"/>
          <w:i/>
          <w:iCs/>
          <w:color w:val="000000" w:themeColor="text1"/>
        </w:rPr>
        <w:t>se</w:t>
      </w:r>
      <w:r w:rsidR="00CD5B26" w:rsidRPr="00522D0A">
        <w:rPr>
          <w:rFonts w:eastAsia="Calibri" w:cs="Times New Roman"/>
          <w:i/>
          <w:iCs/>
          <w:color w:val="000000" w:themeColor="text1"/>
        </w:rPr>
        <w:t xml:space="preserve"> </w:t>
      </w:r>
      <w:r w:rsidR="00BC5A00" w:rsidRPr="00522D0A">
        <w:rPr>
          <w:rFonts w:eastAsia="Calibri" w:cs="Times New Roman"/>
          <w:i/>
          <w:iCs/>
          <w:color w:val="000000" w:themeColor="text1"/>
        </w:rPr>
        <w:t xml:space="preserve">usually </w:t>
      </w:r>
      <w:r w:rsidR="00CD5B26" w:rsidRPr="00522D0A">
        <w:rPr>
          <w:rFonts w:eastAsia="Calibri" w:cs="Times New Roman"/>
          <w:i/>
          <w:iCs/>
          <w:color w:val="000000" w:themeColor="text1"/>
        </w:rPr>
        <w:t>result in</w:t>
      </w:r>
      <w:r w:rsidR="008B0A37" w:rsidRPr="00522D0A">
        <w:rPr>
          <w:rFonts w:eastAsia="Calibri" w:cs="Times New Roman"/>
          <w:i/>
          <w:iCs/>
          <w:color w:val="000000" w:themeColor="text1"/>
        </w:rPr>
        <w:t xml:space="preserve"> </w:t>
      </w:r>
      <w:r w:rsidR="00CD2C26" w:rsidRPr="00522D0A">
        <w:rPr>
          <w:rFonts w:eastAsia="Calibri" w:cs="Times New Roman"/>
          <w:i/>
          <w:iCs/>
          <w:color w:val="000000" w:themeColor="text1"/>
        </w:rPr>
        <w:t xml:space="preserve">stereotypical </w:t>
      </w:r>
      <w:r w:rsidR="008B0A37" w:rsidRPr="00522D0A">
        <w:rPr>
          <w:rFonts w:eastAsia="Calibri" w:cs="Times New Roman"/>
          <w:i/>
          <w:iCs/>
          <w:color w:val="000000" w:themeColor="text1"/>
        </w:rPr>
        <w:t>and inauthentic</w:t>
      </w:r>
      <w:r w:rsidR="00C60C43" w:rsidRPr="00522D0A">
        <w:rPr>
          <w:rFonts w:eastAsia="Calibri" w:cs="Times New Roman"/>
          <w:i/>
          <w:iCs/>
          <w:color w:val="000000" w:themeColor="text1"/>
        </w:rPr>
        <w:t xml:space="preserve"> ou</w:t>
      </w:r>
      <w:r w:rsidR="008B0A37" w:rsidRPr="00522D0A">
        <w:rPr>
          <w:rFonts w:eastAsia="Calibri" w:cs="Times New Roman"/>
          <w:i/>
          <w:iCs/>
          <w:color w:val="000000" w:themeColor="text1"/>
        </w:rPr>
        <w:t>tput</w:t>
      </w:r>
      <w:r w:rsidR="008D7E40">
        <w:rPr>
          <w:rFonts w:eastAsia="Calibri" w:cs="Times New Roman"/>
          <w:color w:val="000000" w:themeColor="text1"/>
        </w:rPr>
        <w:t>.</w:t>
      </w:r>
      <w:r w:rsidR="008B0A37">
        <w:rPr>
          <w:rFonts w:eastAsia="Calibri" w:cs="Times New Roman"/>
          <w:color w:val="000000" w:themeColor="text1"/>
        </w:rPr>
        <w:t xml:space="preserve"> </w:t>
      </w:r>
      <w:r w:rsidR="00820A4A">
        <w:rPr>
          <w:rFonts w:eastAsia="Calibri" w:cs="Times New Roman"/>
          <w:color w:val="000000" w:themeColor="text1"/>
        </w:rPr>
        <w:t>The</w:t>
      </w:r>
      <w:r w:rsidR="00522D0A">
        <w:rPr>
          <w:rFonts w:eastAsia="Calibri" w:cs="Times New Roman"/>
          <w:color w:val="000000" w:themeColor="text1"/>
        </w:rPr>
        <w:t xml:space="preserve">y </w:t>
      </w:r>
      <w:r w:rsidR="00820A4A">
        <w:rPr>
          <w:rFonts w:eastAsia="Calibri" w:cs="Times New Roman"/>
          <w:color w:val="000000" w:themeColor="text1"/>
        </w:rPr>
        <w:t>show that much of human language production is embarrassingly schematic, clichéd, and biased, and that convincing talk of subjective experience does not require subjective experience.</w:t>
      </w:r>
    </w:p>
    <w:p w14:paraId="12A6AE88" w14:textId="77777777" w:rsidR="00340777" w:rsidRDefault="00340777" w:rsidP="00033354">
      <w:pPr>
        <w:rPr>
          <w:rFonts w:eastAsia="Calibri" w:cs="Times New Roman"/>
          <w:color w:val="000000" w:themeColor="text1"/>
        </w:rPr>
      </w:pPr>
    </w:p>
    <w:p w14:paraId="5A31B817" w14:textId="34BCD8E7" w:rsidR="000F4EE9" w:rsidRDefault="00822D99" w:rsidP="00033354">
      <w:pPr>
        <w:rPr>
          <w:rFonts w:eastAsia="Calibri" w:cs="Times New Roman"/>
          <w:color w:val="000000" w:themeColor="text1"/>
        </w:rPr>
      </w:pPr>
      <w:r>
        <w:rPr>
          <w:rFonts w:eastAsia="Calibri" w:cs="Times New Roman"/>
          <w:color w:val="000000" w:themeColor="text1"/>
        </w:rPr>
        <w:t xml:space="preserve">Precisely because there is an </w:t>
      </w:r>
      <w:r w:rsidR="00CB4942">
        <w:rPr>
          <w:rFonts w:eastAsia="Calibri" w:cs="Times New Roman"/>
          <w:color w:val="000000" w:themeColor="text1"/>
        </w:rPr>
        <w:t xml:space="preserve">enormous variety </w:t>
      </w:r>
      <w:r w:rsidR="008E0010">
        <w:rPr>
          <w:rFonts w:eastAsia="Calibri" w:cs="Times New Roman"/>
          <w:color w:val="000000" w:themeColor="text1"/>
        </w:rPr>
        <w:t>of</w:t>
      </w:r>
      <w:r w:rsidR="00D85354">
        <w:rPr>
          <w:rFonts w:eastAsia="Calibri" w:cs="Times New Roman"/>
          <w:color w:val="000000" w:themeColor="text1"/>
        </w:rPr>
        <w:t xml:space="preserve"> </w:t>
      </w:r>
      <w:r w:rsidR="008E0010">
        <w:rPr>
          <w:rFonts w:eastAsia="Calibri" w:cs="Times New Roman"/>
          <w:color w:val="000000" w:themeColor="text1"/>
        </w:rPr>
        <w:t>language</w:t>
      </w:r>
      <w:r w:rsidR="00B03727">
        <w:rPr>
          <w:rFonts w:eastAsia="Calibri" w:cs="Times New Roman"/>
          <w:color w:val="000000" w:themeColor="text1"/>
        </w:rPr>
        <w:t xml:space="preserve"> use</w:t>
      </w:r>
      <w:r w:rsidR="00CB4942">
        <w:rPr>
          <w:rFonts w:eastAsia="Calibri" w:cs="Times New Roman"/>
          <w:color w:val="000000" w:themeColor="text1"/>
        </w:rPr>
        <w:t>, t</w:t>
      </w:r>
      <w:r w:rsidR="00385345">
        <w:rPr>
          <w:rFonts w:eastAsia="Calibri" w:cs="Times New Roman"/>
          <w:color w:val="000000" w:themeColor="text1"/>
        </w:rPr>
        <w:t xml:space="preserve">here </w:t>
      </w:r>
      <w:r w:rsidR="00B03727">
        <w:rPr>
          <w:rFonts w:eastAsia="Calibri" w:cs="Times New Roman"/>
          <w:color w:val="000000" w:themeColor="text1"/>
        </w:rPr>
        <w:t>are many use cases</w:t>
      </w:r>
      <w:r w:rsidR="00385345">
        <w:rPr>
          <w:rFonts w:eastAsia="Calibri" w:cs="Times New Roman"/>
          <w:color w:val="000000" w:themeColor="text1"/>
        </w:rPr>
        <w:t xml:space="preserve"> for </w:t>
      </w:r>
      <w:r w:rsidR="001B3966">
        <w:rPr>
          <w:rFonts w:eastAsia="Calibri" w:cs="Times New Roman"/>
          <w:color w:val="000000" w:themeColor="text1"/>
        </w:rPr>
        <w:t xml:space="preserve">such </w:t>
      </w:r>
      <w:r w:rsidR="00385345">
        <w:rPr>
          <w:rFonts w:eastAsia="Calibri" w:cs="Times New Roman"/>
          <w:color w:val="000000" w:themeColor="text1"/>
        </w:rPr>
        <w:t>output</w:t>
      </w:r>
      <w:r w:rsidR="001B3966">
        <w:rPr>
          <w:rFonts w:eastAsia="Calibri" w:cs="Times New Roman"/>
          <w:color w:val="000000" w:themeColor="text1"/>
        </w:rPr>
        <w:t xml:space="preserve">. </w:t>
      </w:r>
      <w:r w:rsidR="00AE6A5A">
        <w:rPr>
          <w:rFonts w:eastAsia="Calibri" w:cs="Times New Roman"/>
          <w:color w:val="000000" w:themeColor="text1"/>
        </w:rPr>
        <w:t>While t</w:t>
      </w:r>
      <w:r w:rsidR="00A25E2B">
        <w:rPr>
          <w:rFonts w:eastAsia="Calibri" w:cs="Times New Roman"/>
          <w:color w:val="000000" w:themeColor="text1"/>
        </w:rPr>
        <w:t>h</w:t>
      </w:r>
      <w:r w:rsidR="00AE6A5A">
        <w:rPr>
          <w:rFonts w:eastAsia="Calibri" w:cs="Times New Roman"/>
          <w:color w:val="000000" w:themeColor="text1"/>
        </w:rPr>
        <w:t>is paper did not evaluate possible use</w:t>
      </w:r>
      <w:r w:rsidR="00863255">
        <w:rPr>
          <w:rFonts w:eastAsia="Calibri" w:cs="Times New Roman"/>
          <w:color w:val="000000" w:themeColor="text1"/>
        </w:rPr>
        <w:t xml:space="preserve"> cases</w:t>
      </w:r>
      <w:r w:rsidR="00AE6A5A">
        <w:rPr>
          <w:rFonts w:eastAsia="Calibri" w:cs="Times New Roman"/>
          <w:color w:val="000000" w:themeColor="text1"/>
        </w:rPr>
        <w:t xml:space="preserve">, its </w:t>
      </w:r>
      <w:r w:rsidR="009317CB">
        <w:rPr>
          <w:rFonts w:eastAsia="Calibri" w:cs="Times New Roman"/>
          <w:color w:val="000000" w:themeColor="text1"/>
        </w:rPr>
        <w:t xml:space="preserve">investigations are </w:t>
      </w:r>
      <w:r w:rsidR="00AE6A5A">
        <w:rPr>
          <w:rFonts w:eastAsia="Calibri" w:cs="Times New Roman"/>
          <w:color w:val="000000" w:themeColor="text1"/>
        </w:rPr>
        <w:t xml:space="preserve">fundamental to </w:t>
      </w:r>
      <w:r w:rsidR="00863255">
        <w:rPr>
          <w:rFonts w:eastAsia="Calibri" w:cs="Times New Roman"/>
          <w:color w:val="000000" w:themeColor="text1"/>
        </w:rPr>
        <w:t>such</w:t>
      </w:r>
      <w:r w:rsidR="00E03B39">
        <w:rPr>
          <w:rFonts w:eastAsia="Calibri" w:cs="Times New Roman"/>
          <w:color w:val="000000" w:themeColor="text1"/>
        </w:rPr>
        <w:t xml:space="preserve"> evaluati</w:t>
      </w:r>
      <w:r w:rsidR="00837180">
        <w:rPr>
          <w:rFonts w:eastAsia="Calibri" w:cs="Times New Roman"/>
          <w:color w:val="000000" w:themeColor="text1"/>
        </w:rPr>
        <w:t>on</w:t>
      </w:r>
      <w:r w:rsidR="00863255">
        <w:rPr>
          <w:rFonts w:eastAsia="Calibri" w:cs="Times New Roman"/>
          <w:color w:val="000000" w:themeColor="text1"/>
        </w:rPr>
        <w:t>s</w:t>
      </w:r>
      <w:r w:rsidR="00E03B39">
        <w:rPr>
          <w:rFonts w:eastAsia="Calibri" w:cs="Times New Roman"/>
          <w:color w:val="000000" w:themeColor="text1"/>
        </w:rPr>
        <w:t>.</w:t>
      </w:r>
      <w:r w:rsidR="00D679A8">
        <w:rPr>
          <w:rFonts w:eastAsia="Calibri" w:cs="Times New Roman"/>
          <w:color w:val="000000" w:themeColor="text1"/>
        </w:rPr>
        <w:t xml:space="preserve"> </w:t>
      </w:r>
      <w:r w:rsidR="00873F68">
        <w:rPr>
          <w:rFonts w:eastAsia="Calibri" w:cs="Times New Roman"/>
          <w:color w:val="000000" w:themeColor="text1"/>
        </w:rPr>
        <w:t xml:space="preserve">On the one hand, </w:t>
      </w:r>
      <w:r w:rsidR="00427A1D">
        <w:rPr>
          <w:rFonts w:eastAsia="Calibri" w:cs="Times New Roman"/>
          <w:color w:val="000000" w:themeColor="text1"/>
        </w:rPr>
        <w:t xml:space="preserve">they </w:t>
      </w:r>
      <w:r w:rsidR="00E03B39">
        <w:rPr>
          <w:rFonts w:eastAsia="Calibri" w:cs="Times New Roman"/>
          <w:color w:val="000000" w:themeColor="text1"/>
        </w:rPr>
        <w:t xml:space="preserve">can </w:t>
      </w:r>
      <w:r w:rsidR="00D679A8">
        <w:rPr>
          <w:rFonts w:eastAsia="Calibri" w:cs="Times New Roman"/>
          <w:color w:val="000000" w:themeColor="text1"/>
        </w:rPr>
        <w:t xml:space="preserve">contribute to overcoming the natural tendency to ascribe mental capacities to machines. </w:t>
      </w:r>
      <w:r w:rsidR="0044401D">
        <w:rPr>
          <w:rFonts w:eastAsia="Calibri" w:cs="Times New Roman"/>
          <w:color w:val="000000" w:themeColor="text1"/>
        </w:rPr>
        <w:t>And</w:t>
      </w:r>
      <w:r w:rsidR="00873F68">
        <w:rPr>
          <w:rFonts w:eastAsia="Calibri" w:cs="Times New Roman"/>
          <w:color w:val="000000" w:themeColor="text1"/>
        </w:rPr>
        <w:t xml:space="preserve">, on the other hand, </w:t>
      </w:r>
      <w:r w:rsidR="00FF3CFA">
        <w:rPr>
          <w:rFonts w:eastAsia="Calibri" w:cs="Times New Roman"/>
          <w:color w:val="000000" w:themeColor="text1"/>
        </w:rPr>
        <w:t>t</w:t>
      </w:r>
      <w:r w:rsidR="00FC03D6">
        <w:rPr>
          <w:rFonts w:eastAsia="Calibri" w:cs="Times New Roman"/>
          <w:color w:val="000000" w:themeColor="text1"/>
        </w:rPr>
        <w:t>he</w:t>
      </w:r>
      <w:r w:rsidR="00427A1D">
        <w:rPr>
          <w:rFonts w:eastAsia="Calibri" w:cs="Times New Roman"/>
          <w:color w:val="000000" w:themeColor="text1"/>
        </w:rPr>
        <w:t xml:space="preserve">y </w:t>
      </w:r>
      <w:r w:rsidR="005B7947">
        <w:rPr>
          <w:rFonts w:eastAsia="Calibri" w:cs="Times New Roman"/>
          <w:color w:val="000000" w:themeColor="text1"/>
        </w:rPr>
        <w:t xml:space="preserve">map out </w:t>
      </w:r>
      <w:r w:rsidR="00427A1D">
        <w:rPr>
          <w:rFonts w:eastAsia="Calibri" w:cs="Times New Roman"/>
          <w:color w:val="000000" w:themeColor="text1"/>
        </w:rPr>
        <w:t xml:space="preserve">a new account of </w:t>
      </w:r>
      <w:r w:rsidR="0021320D">
        <w:rPr>
          <w:rFonts w:eastAsia="Calibri" w:cs="Times New Roman"/>
          <w:color w:val="000000" w:themeColor="text1"/>
        </w:rPr>
        <w:t xml:space="preserve">the interplay of </w:t>
      </w:r>
      <w:r w:rsidR="00BC6DDE">
        <w:rPr>
          <w:rFonts w:eastAsia="Calibri" w:cs="Times New Roman"/>
          <w:color w:val="000000" w:themeColor="text1"/>
        </w:rPr>
        <w:t>meaning</w:t>
      </w:r>
      <w:r w:rsidR="00691D85">
        <w:rPr>
          <w:rFonts w:eastAsia="Calibri" w:cs="Times New Roman"/>
          <w:color w:val="000000" w:themeColor="text1"/>
        </w:rPr>
        <w:t>,</w:t>
      </w:r>
      <w:r w:rsidR="006303D3">
        <w:rPr>
          <w:rFonts w:eastAsia="Calibri" w:cs="Times New Roman"/>
          <w:color w:val="000000" w:themeColor="text1"/>
        </w:rPr>
        <w:t xml:space="preserve"> </w:t>
      </w:r>
      <w:r w:rsidR="00BC6DDE">
        <w:rPr>
          <w:rFonts w:eastAsia="Calibri" w:cs="Times New Roman"/>
          <w:color w:val="000000" w:themeColor="text1"/>
        </w:rPr>
        <w:t xml:space="preserve">the patterns </w:t>
      </w:r>
      <w:r w:rsidR="00334C8F">
        <w:rPr>
          <w:rFonts w:eastAsia="Calibri" w:cs="Times New Roman"/>
          <w:color w:val="000000" w:themeColor="text1"/>
        </w:rPr>
        <w:t xml:space="preserve">and structures of </w:t>
      </w:r>
      <w:r w:rsidR="00BC528E">
        <w:rPr>
          <w:rFonts w:eastAsia="Calibri" w:cs="Times New Roman"/>
          <w:color w:val="000000" w:themeColor="text1"/>
        </w:rPr>
        <w:t>human language</w:t>
      </w:r>
      <w:r w:rsidR="002B4053">
        <w:rPr>
          <w:rFonts w:eastAsia="Calibri" w:cs="Times New Roman"/>
          <w:color w:val="000000" w:themeColor="text1"/>
        </w:rPr>
        <w:t xml:space="preserve"> use, </w:t>
      </w:r>
      <w:r w:rsidR="00394A32">
        <w:rPr>
          <w:rFonts w:eastAsia="Calibri" w:cs="Times New Roman"/>
          <w:color w:val="000000" w:themeColor="text1"/>
        </w:rPr>
        <w:t xml:space="preserve">and </w:t>
      </w:r>
      <w:r w:rsidR="00161A18">
        <w:rPr>
          <w:rFonts w:eastAsia="Calibri" w:cs="Times New Roman"/>
          <w:color w:val="000000" w:themeColor="text1"/>
        </w:rPr>
        <w:t xml:space="preserve">anticipatory </w:t>
      </w:r>
      <w:r w:rsidR="008B5DC9">
        <w:rPr>
          <w:rFonts w:eastAsia="Calibri" w:cs="Times New Roman"/>
          <w:color w:val="000000" w:themeColor="text1"/>
        </w:rPr>
        <w:t>processes</w:t>
      </w:r>
      <w:r w:rsidR="0021320D">
        <w:rPr>
          <w:rFonts w:eastAsia="Calibri" w:cs="Times New Roman"/>
          <w:color w:val="000000" w:themeColor="text1"/>
        </w:rPr>
        <w:t xml:space="preserve">, </w:t>
      </w:r>
      <w:r w:rsidR="00671282">
        <w:rPr>
          <w:rFonts w:eastAsia="Calibri" w:cs="Times New Roman"/>
          <w:color w:val="000000" w:themeColor="text1"/>
        </w:rPr>
        <w:t xml:space="preserve">which is necessary for </w:t>
      </w:r>
      <w:r w:rsidR="008F1995">
        <w:rPr>
          <w:rFonts w:eastAsia="Calibri" w:cs="Times New Roman"/>
          <w:color w:val="000000" w:themeColor="text1"/>
        </w:rPr>
        <w:t xml:space="preserve">a clearer view of </w:t>
      </w:r>
      <w:r w:rsidR="00826AB3">
        <w:rPr>
          <w:rFonts w:eastAsia="Calibri" w:cs="Times New Roman"/>
          <w:color w:val="000000" w:themeColor="text1"/>
        </w:rPr>
        <w:t xml:space="preserve">both human language use as well as </w:t>
      </w:r>
      <w:r w:rsidR="008F1995">
        <w:rPr>
          <w:rFonts w:eastAsia="Calibri" w:cs="Times New Roman"/>
          <w:color w:val="000000" w:themeColor="text1"/>
        </w:rPr>
        <w:t>LLMs and their capabilities.</w:t>
      </w:r>
    </w:p>
    <w:p w14:paraId="78269805" w14:textId="77777777" w:rsidR="00837180" w:rsidRPr="0085781D" w:rsidRDefault="00837180" w:rsidP="00033354">
      <w:pPr>
        <w:rPr>
          <w:rFonts w:eastAsia="Calibri" w:cs="Times New Roman"/>
          <w:color w:val="000000" w:themeColor="text1"/>
        </w:rPr>
      </w:pPr>
    </w:p>
    <w:p w14:paraId="4258AB10" w14:textId="77777777" w:rsidR="00033354" w:rsidRPr="001F2ABF" w:rsidRDefault="42D51DF8" w:rsidP="00033354">
      <w:pPr>
        <w:pStyle w:val="Heading3"/>
      </w:pPr>
      <w:r>
        <w:t>Bibliography</w:t>
      </w:r>
    </w:p>
    <w:p w14:paraId="5EA74C11" w14:textId="77777777" w:rsidR="00033354" w:rsidRPr="001F2ABF" w:rsidRDefault="00033354" w:rsidP="00033354">
      <w:pPr>
        <w:rPr>
          <w:rFonts w:cs="Times New Roman"/>
        </w:rPr>
      </w:pPr>
    </w:p>
    <w:p w14:paraId="17FD28EB" w14:textId="77777777" w:rsidR="00B7571D" w:rsidRPr="00B7571D" w:rsidRDefault="00423333" w:rsidP="00B7571D">
      <w:pPr>
        <w:pStyle w:val="Bibliography"/>
        <w:rPr>
          <w:rFonts w:cs="Times New Roman"/>
          <w:lang w:val="en-GB"/>
        </w:rPr>
      </w:pPr>
      <w:r>
        <w:rPr>
          <w:lang w:val="en-GB"/>
        </w:rPr>
        <w:fldChar w:fldCharType="begin"/>
      </w:r>
      <w:r w:rsidR="007E0A1B">
        <w:rPr>
          <w:lang w:val="en-GB"/>
        </w:rPr>
        <w:instrText xml:space="preserve"> ADDIN ZOTERO_BIBL {"uncited":[],"omitted":[],"custom":[]} CSL_BIBLIOGRAPHY </w:instrText>
      </w:r>
      <w:r>
        <w:rPr>
          <w:lang w:val="en-GB"/>
        </w:rPr>
        <w:fldChar w:fldCharType="separate"/>
      </w:r>
      <w:r w:rsidR="00B7571D" w:rsidRPr="00B7571D">
        <w:rPr>
          <w:rFonts w:cs="Times New Roman"/>
          <w:lang w:val="en-GB"/>
        </w:rPr>
        <w:t xml:space="preserve">Agüera y Arcas, Blaise. 2022. “Do Large Language Models Understand Us?” </w:t>
      </w:r>
      <w:r w:rsidR="00B7571D" w:rsidRPr="00B7571D">
        <w:rPr>
          <w:rFonts w:cs="Times New Roman"/>
          <w:i/>
          <w:iCs/>
          <w:lang w:val="en-GB"/>
        </w:rPr>
        <w:t>Daedalus</w:t>
      </w:r>
      <w:r w:rsidR="00B7571D" w:rsidRPr="00B7571D">
        <w:rPr>
          <w:rFonts w:cs="Times New Roman"/>
          <w:lang w:val="en-GB"/>
        </w:rPr>
        <w:t xml:space="preserve"> 151 (2): 183–97. https://doi.org/10.1162/daed_a_01909.</w:t>
      </w:r>
    </w:p>
    <w:p w14:paraId="66176FB3" w14:textId="77777777" w:rsidR="00B7571D" w:rsidRPr="00B7571D" w:rsidRDefault="00B7571D" w:rsidP="00B7571D">
      <w:pPr>
        <w:pStyle w:val="Bibliography"/>
        <w:rPr>
          <w:rFonts w:cs="Times New Roman"/>
          <w:lang w:val="en-GB"/>
        </w:rPr>
      </w:pPr>
      <w:r w:rsidRPr="00B7571D">
        <w:rPr>
          <w:rFonts w:cs="Times New Roman"/>
          <w:lang w:val="en-GB"/>
        </w:rPr>
        <w:t xml:space="preserve">Bender, Emily M., and Alexander Koller. 2020. “Climbing towards NLU: On Meaning, Form, and Understanding in the Age of Data.” In </w:t>
      </w:r>
      <w:r w:rsidRPr="00B7571D">
        <w:rPr>
          <w:rFonts w:cs="Times New Roman"/>
          <w:i/>
          <w:iCs/>
          <w:lang w:val="en-GB"/>
        </w:rPr>
        <w:t>Proceedings of the 58th Annual Meeting of the Association for Computational Linguistics</w:t>
      </w:r>
      <w:r w:rsidRPr="00B7571D">
        <w:rPr>
          <w:rFonts w:cs="Times New Roman"/>
          <w:lang w:val="en-GB"/>
        </w:rPr>
        <w:t>, 5185–98. Online: Association for Computational Linguistics. https://doi.org/10.18653/v1/2020.acl-main.463.</w:t>
      </w:r>
    </w:p>
    <w:p w14:paraId="2C2505F0" w14:textId="77777777" w:rsidR="00B7571D" w:rsidRPr="00B7571D" w:rsidRDefault="00B7571D" w:rsidP="00B7571D">
      <w:pPr>
        <w:pStyle w:val="Bibliography"/>
        <w:rPr>
          <w:rFonts w:cs="Times New Roman"/>
          <w:lang w:val="en-GB"/>
        </w:rPr>
      </w:pPr>
      <w:r w:rsidRPr="00B7571D">
        <w:rPr>
          <w:rFonts w:cs="Times New Roman"/>
          <w:lang w:val="en-GB"/>
        </w:rPr>
        <w:t xml:space="preserve">Bernardi, Raffaella, Gemma Boleda, Raquel Fernandez, and Denis Paperno. 2015. “Distributional Semantics in Use.” In </w:t>
      </w:r>
      <w:r w:rsidRPr="00B7571D">
        <w:rPr>
          <w:rFonts w:cs="Times New Roman"/>
          <w:i/>
          <w:iCs/>
          <w:lang w:val="en-GB"/>
        </w:rPr>
        <w:t>Proceedings of the First Workshop on Linking Computational Models of Lexical, Sentential and Discourse-Level Semantics</w:t>
      </w:r>
      <w:r w:rsidRPr="00B7571D">
        <w:rPr>
          <w:rFonts w:cs="Times New Roman"/>
          <w:lang w:val="en-GB"/>
        </w:rPr>
        <w:t>, 95–101. Lisbon, Portugal: Association for Computational Linguistics. https://doi.org/10.18653/v1/W15-2712.</w:t>
      </w:r>
    </w:p>
    <w:p w14:paraId="23618ED9" w14:textId="77777777" w:rsidR="00B7571D" w:rsidRPr="00B7571D" w:rsidRDefault="00B7571D" w:rsidP="00B7571D">
      <w:pPr>
        <w:pStyle w:val="Bibliography"/>
        <w:rPr>
          <w:rFonts w:cs="Times New Roman"/>
          <w:lang w:val="en-GB"/>
        </w:rPr>
      </w:pPr>
      <w:r w:rsidRPr="00B7571D">
        <w:rPr>
          <w:rFonts w:cs="Times New Roman"/>
          <w:lang w:val="en-GB"/>
        </w:rPr>
        <w:t>Bisk, Yonatan, Ari Holtzman, Jesse Thomason, Jacob Andreas, Yoshua Bengio, Joyce Chai, Mirella Lapata, et al. 2020. “Experience Grounds Language.” arXiv. http://arxiv.org/abs/2004.10151.</w:t>
      </w:r>
    </w:p>
    <w:p w14:paraId="70B1D952" w14:textId="77777777" w:rsidR="00B7571D" w:rsidRPr="00B7571D" w:rsidRDefault="00B7571D" w:rsidP="00B7571D">
      <w:pPr>
        <w:pStyle w:val="Bibliography"/>
        <w:rPr>
          <w:rFonts w:cs="Times New Roman"/>
          <w:lang w:val="en-GB"/>
        </w:rPr>
      </w:pPr>
      <w:r w:rsidRPr="00B7571D">
        <w:rPr>
          <w:rFonts w:cs="Times New Roman"/>
          <w:lang w:val="en-GB"/>
        </w:rPr>
        <w:t xml:space="preserve">Brown, Tom B., Benjamin Mann, Nick Ryder, Melanie Subbiah, Jared Kaplan, Prafulla Dhariwal, Arvind Neelakantan, et al. 2020. “Language Models Are Few-Shot Learners.” </w:t>
      </w:r>
      <w:r w:rsidRPr="00B7571D">
        <w:rPr>
          <w:rFonts w:cs="Times New Roman"/>
          <w:i/>
          <w:iCs/>
          <w:lang w:val="en-GB"/>
        </w:rPr>
        <w:t>ArXiv:2005.14165 [Cs]</w:t>
      </w:r>
      <w:r w:rsidRPr="00B7571D">
        <w:rPr>
          <w:rFonts w:cs="Times New Roman"/>
          <w:lang w:val="en-GB"/>
        </w:rPr>
        <w:t>, July. http://arxiv.org/abs/2005.14165.</w:t>
      </w:r>
    </w:p>
    <w:p w14:paraId="71EB0B5C" w14:textId="77777777" w:rsidR="00B7571D" w:rsidRPr="00B7571D" w:rsidRDefault="00B7571D" w:rsidP="00B7571D">
      <w:pPr>
        <w:pStyle w:val="Bibliography"/>
        <w:rPr>
          <w:rFonts w:cs="Times New Roman"/>
          <w:lang w:val="en-GB"/>
        </w:rPr>
      </w:pPr>
      <w:r w:rsidRPr="00B7571D">
        <w:rPr>
          <w:rFonts w:cs="Times New Roman"/>
          <w:lang w:val="en-GB"/>
        </w:rPr>
        <w:t>Chojecki, Przemek. 2020. “GPT-3 from OpenAI It’s Here and It’s a Monster.” Medium. August 1, 2020. https://medium.com/towards-artificial-intelligence/gpt-3-from-openai-is-here-and-its-a-monster-f0ab164ea2f8.</w:t>
      </w:r>
    </w:p>
    <w:p w14:paraId="611FA9E7" w14:textId="77777777" w:rsidR="00B7571D" w:rsidRPr="00B7571D" w:rsidRDefault="00B7571D" w:rsidP="00B7571D">
      <w:pPr>
        <w:pStyle w:val="Bibliography"/>
        <w:rPr>
          <w:rFonts w:cs="Times New Roman"/>
          <w:lang w:val="en-GB"/>
        </w:rPr>
      </w:pPr>
      <w:r w:rsidRPr="00B7571D">
        <w:rPr>
          <w:rFonts w:cs="Times New Roman"/>
          <w:lang w:val="en-GB"/>
        </w:rPr>
        <w:t xml:space="preserve">Dehouche, N. 2021. “Plagiarism in the Age of Massive Generative Pre-Trained Transformers (GPT-3).” </w:t>
      </w:r>
      <w:r w:rsidRPr="00B7571D">
        <w:rPr>
          <w:rFonts w:cs="Times New Roman"/>
          <w:i/>
          <w:iCs/>
          <w:lang w:val="en-GB"/>
        </w:rPr>
        <w:t>Ethics in Science and Environmental Politics</w:t>
      </w:r>
      <w:r w:rsidRPr="00B7571D">
        <w:rPr>
          <w:rFonts w:cs="Times New Roman"/>
          <w:lang w:val="en-GB"/>
        </w:rPr>
        <w:t xml:space="preserve"> 21 (March): 17–23. https://doi.org/10.3354/esep00195.</w:t>
      </w:r>
    </w:p>
    <w:p w14:paraId="16C5E8E6" w14:textId="77777777" w:rsidR="00B7571D" w:rsidRPr="00B7571D" w:rsidRDefault="00B7571D" w:rsidP="00B7571D">
      <w:pPr>
        <w:pStyle w:val="Bibliography"/>
        <w:rPr>
          <w:rFonts w:cs="Times New Roman"/>
          <w:lang w:val="en-GB"/>
        </w:rPr>
      </w:pPr>
      <w:r w:rsidRPr="00B7571D">
        <w:rPr>
          <w:rFonts w:cs="Times New Roman"/>
          <w:lang w:val="en-GB"/>
        </w:rPr>
        <w:t xml:space="preserve">Dreyfus, Hubert L. (1979) 1992. </w:t>
      </w:r>
      <w:r w:rsidRPr="00B7571D">
        <w:rPr>
          <w:rFonts w:cs="Times New Roman"/>
          <w:i/>
          <w:iCs/>
          <w:lang w:val="en-GB"/>
        </w:rPr>
        <w:t>What Computers Still Can’t Do a Critique of Artificial Reason</w:t>
      </w:r>
      <w:r w:rsidRPr="00B7571D">
        <w:rPr>
          <w:rFonts w:cs="Times New Roman"/>
          <w:lang w:val="en-GB"/>
        </w:rPr>
        <w:t>. Cambridge, Mass.: MIT Press. http://search.ebscohost.com/login.aspx?direct=true&amp;scope=site&amp;db=nlebk&amp;AN=48601.</w:t>
      </w:r>
    </w:p>
    <w:p w14:paraId="41847B33" w14:textId="77777777" w:rsidR="00B7571D" w:rsidRPr="00B7571D" w:rsidRDefault="00B7571D" w:rsidP="00B7571D">
      <w:pPr>
        <w:pStyle w:val="Bibliography"/>
        <w:rPr>
          <w:rFonts w:cs="Times New Roman"/>
          <w:lang w:val="en-GB"/>
        </w:rPr>
      </w:pPr>
      <w:r w:rsidRPr="00B7571D">
        <w:rPr>
          <w:rFonts w:cs="Times New Roman"/>
          <w:lang w:val="en-GB"/>
        </w:rPr>
        <w:t xml:space="preserve">Dreyfus, Hubert L. 2007. “Why Heideggerian AI Failed and How Fixing It Would Require Making It More Heideggerian.” </w:t>
      </w:r>
      <w:r w:rsidRPr="00B7571D">
        <w:rPr>
          <w:rFonts w:cs="Times New Roman"/>
          <w:i/>
          <w:iCs/>
          <w:lang w:val="en-GB"/>
        </w:rPr>
        <w:t>Philosophical Psychology</w:t>
      </w:r>
      <w:r w:rsidRPr="00B7571D">
        <w:rPr>
          <w:rFonts w:cs="Times New Roman"/>
          <w:lang w:val="en-GB"/>
        </w:rPr>
        <w:t xml:space="preserve"> 20 (2): 247–68. https://doi.org/10.1080/09515080701239510.</w:t>
      </w:r>
    </w:p>
    <w:p w14:paraId="12771D7C" w14:textId="77777777" w:rsidR="00B7571D" w:rsidRPr="00B7571D" w:rsidRDefault="00B7571D" w:rsidP="00B7571D">
      <w:pPr>
        <w:pStyle w:val="Bibliography"/>
        <w:rPr>
          <w:rFonts w:cs="Times New Roman"/>
          <w:lang w:val="en-GB"/>
        </w:rPr>
      </w:pPr>
      <w:r w:rsidRPr="00B7571D">
        <w:rPr>
          <w:rFonts w:cs="Times New Roman"/>
          <w:lang w:val="en-GB"/>
        </w:rPr>
        <w:t xml:space="preserve">Durt, Christoph. 2022. “Artificial Intelligence and Its Integration into the Human Lifeworld.” In </w:t>
      </w:r>
      <w:r w:rsidRPr="00B7571D">
        <w:rPr>
          <w:rFonts w:cs="Times New Roman"/>
          <w:i/>
          <w:iCs/>
          <w:lang w:val="en-GB"/>
        </w:rPr>
        <w:t>The Cambridge Handbook of Responsible Artificial Intelligence</w:t>
      </w:r>
      <w:r w:rsidRPr="00B7571D">
        <w:rPr>
          <w:rFonts w:cs="Times New Roman"/>
          <w:lang w:val="en-GB"/>
        </w:rPr>
        <w:t>, edited by Silja Voeneky, Philipp Kellmeyer, Oliver Mueller, and Wolfram Burgard, 1st ed., 67–82. Cambridge University Press. https://doi.org/10.1017/9781009207898.007.</w:t>
      </w:r>
    </w:p>
    <w:p w14:paraId="7EB2DC3C" w14:textId="77777777" w:rsidR="00B7571D" w:rsidRPr="00B7571D" w:rsidRDefault="00B7571D" w:rsidP="00B7571D">
      <w:pPr>
        <w:pStyle w:val="Bibliography"/>
        <w:rPr>
          <w:rFonts w:cs="Times New Roman"/>
          <w:lang w:val="en-GB"/>
        </w:rPr>
      </w:pPr>
      <w:r w:rsidRPr="00B7571D">
        <w:rPr>
          <w:rFonts w:cs="Times New Roman"/>
          <w:lang w:val="en-GB"/>
        </w:rPr>
        <w:t xml:space="preserve">Elkins, Katherine, and Jon Chun. 2020. “Can GPT-3 Pass a Writer’s Turing Test?” </w:t>
      </w:r>
      <w:r w:rsidRPr="00B7571D">
        <w:rPr>
          <w:rFonts w:cs="Times New Roman"/>
          <w:i/>
          <w:iCs/>
          <w:lang w:val="en-GB"/>
        </w:rPr>
        <w:t>Journal of Cultural Analytics</w:t>
      </w:r>
      <w:r w:rsidRPr="00B7571D">
        <w:rPr>
          <w:rFonts w:cs="Times New Roman"/>
          <w:lang w:val="en-GB"/>
        </w:rPr>
        <w:t>, September. https://doi.org/10.22148/001c.17212.</w:t>
      </w:r>
    </w:p>
    <w:p w14:paraId="2EB7E0DC" w14:textId="77777777" w:rsidR="00B7571D" w:rsidRPr="00B7571D" w:rsidRDefault="00B7571D" w:rsidP="00B7571D">
      <w:pPr>
        <w:pStyle w:val="Bibliography"/>
        <w:rPr>
          <w:rFonts w:cs="Times New Roman"/>
          <w:lang w:val="en-GB"/>
        </w:rPr>
      </w:pPr>
      <w:r w:rsidRPr="00B7571D">
        <w:rPr>
          <w:rFonts w:cs="Times New Roman"/>
          <w:lang w:val="en-GB"/>
        </w:rPr>
        <w:t xml:space="preserve">Epley, Nicholas, Adam Waytz, and John T. Cacioppo. 2007. “On Seeing Human: A Three-Factor Theory of Anthropomorphism.” </w:t>
      </w:r>
      <w:r w:rsidRPr="00B7571D">
        <w:rPr>
          <w:rFonts w:cs="Times New Roman"/>
          <w:i/>
          <w:iCs/>
          <w:lang w:val="en-GB"/>
        </w:rPr>
        <w:t>Psychological Review</w:t>
      </w:r>
      <w:r w:rsidRPr="00B7571D">
        <w:rPr>
          <w:rFonts w:cs="Times New Roman"/>
          <w:lang w:val="en-GB"/>
        </w:rPr>
        <w:t xml:space="preserve"> 114 (4): 864–86. https://doi.org/10.1037/0033-295X.114.4.864.</w:t>
      </w:r>
    </w:p>
    <w:p w14:paraId="5F3A2386" w14:textId="77777777" w:rsidR="00B7571D" w:rsidRPr="00B7571D" w:rsidRDefault="00B7571D" w:rsidP="00B7571D">
      <w:pPr>
        <w:pStyle w:val="Bibliography"/>
        <w:rPr>
          <w:rFonts w:cs="Times New Roman"/>
          <w:lang w:val="en-GB"/>
        </w:rPr>
      </w:pPr>
      <w:r w:rsidRPr="00B7571D">
        <w:rPr>
          <w:rFonts w:cs="Times New Roman"/>
          <w:lang w:val="en-GB"/>
        </w:rPr>
        <w:t xml:space="preserve">Frankfurt, Harry G. 2005. </w:t>
      </w:r>
      <w:r w:rsidRPr="00B7571D">
        <w:rPr>
          <w:rFonts w:cs="Times New Roman"/>
          <w:i/>
          <w:iCs/>
          <w:lang w:val="en-GB"/>
        </w:rPr>
        <w:t>On Bullshit</w:t>
      </w:r>
      <w:r w:rsidRPr="00B7571D">
        <w:rPr>
          <w:rFonts w:cs="Times New Roman"/>
          <w:lang w:val="en-GB"/>
        </w:rPr>
        <w:t>. Princeton, NJ: Princeton University Press.</w:t>
      </w:r>
    </w:p>
    <w:p w14:paraId="5471B015" w14:textId="77777777" w:rsidR="00B7571D" w:rsidRPr="00B7571D" w:rsidRDefault="00B7571D" w:rsidP="00B7571D">
      <w:pPr>
        <w:pStyle w:val="Bibliography"/>
        <w:rPr>
          <w:rFonts w:cs="Times New Roman"/>
          <w:lang w:val="en-GB"/>
        </w:rPr>
      </w:pPr>
      <w:r w:rsidRPr="00B7571D">
        <w:rPr>
          <w:rFonts w:cs="Times New Roman"/>
          <w:lang w:val="en-GB"/>
        </w:rPr>
        <w:t xml:space="preserve">Froese, Tom. 2017. “Life Is Precious Because It Is Precarious: Individuality, Mortality and the Problem of Meaning.” In </w:t>
      </w:r>
      <w:r w:rsidRPr="00B7571D">
        <w:rPr>
          <w:rFonts w:cs="Times New Roman"/>
          <w:i/>
          <w:iCs/>
          <w:lang w:val="en-GB"/>
        </w:rPr>
        <w:t>Representation and Reality in Humans, Other Living Organisms and Intelligent Machines</w:t>
      </w:r>
      <w:r w:rsidRPr="00B7571D">
        <w:rPr>
          <w:rFonts w:cs="Times New Roman"/>
          <w:lang w:val="en-GB"/>
        </w:rPr>
        <w:t>, edited by Gordana Dodig-Crnkovic and Raffaela Giovagnoli, 33–50. Cham: Springer International Publishing. https://doi.org/10.1007/978-3-319-43784-2_3.</w:t>
      </w:r>
    </w:p>
    <w:p w14:paraId="287CFEC1" w14:textId="77777777" w:rsidR="00B7571D" w:rsidRPr="00B7571D" w:rsidRDefault="00B7571D" w:rsidP="00B7571D">
      <w:pPr>
        <w:pStyle w:val="Bibliography"/>
        <w:rPr>
          <w:rFonts w:cs="Times New Roman"/>
          <w:lang w:val="en-GB"/>
        </w:rPr>
      </w:pPr>
      <w:r w:rsidRPr="00B7571D">
        <w:rPr>
          <w:rFonts w:cs="Times New Roman"/>
          <w:lang w:val="en-GB"/>
        </w:rPr>
        <w:t xml:space="preserve">Froese, Tom, Matthew Broome, Havi Carel, Clara Humpston, Alice Malpass, Tomoari Mori, Matthew Ratcliffe, Jamila Rodrigues, and Federico Sangati. 2021. “The Pandemic Experience: A Corpus of Subjective Reports on Life During the First Wave of COVID-19 in the UK, Japan, and Mexico.” </w:t>
      </w:r>
      <w:r w:rsidRPr="00B7571D">
        <w:rPr>
          <w:rFonts w:cs="Times New Roman"/>
          <w:i/>
          <w:iCs/>
          <w:lang w:val="en-GB"/>
        </w:rPr>
        <w:t>Frontiers in Public Health</w:t>
      </w:r>
      <w:r w:rsidRPr="00B7571D">
        <w:rPr>
          <w:rFonts w:cs="Times New Roman"/>
          <w:lang w:val="en-GB"/>
        </w:rPr>
        <w:t xml:space="preserve"> 9 (August): 725506. https://doi.org/10.3389/fpubh.2021.725506.</w:t>
      </w:r>
    </w:p>
    <w:p w14:paraId="5E4605E2" w14:textId="77777777" w:rsidR="00B7571D" w:rsidRPr="00B7571D" w:rsidRDefault="00B7571D" w:rsidP="00B7571D">
      <w:pPr>
        <w:pStyle w:val="Bibliography"/>
        <w:rPr>
          <w:rFonts w:cs="Times New Roman"/>
          <w:lang w:val="en-GB"/>
        </w:rPr>
      </w:pPr>
      <w:r w:rsidRPr="00B7571D">
        <w:rPr>
          <w:rFonts w:cs="Times New Roman"/>
          <w:lang w:val="en-GB"/>
        </w:rPr>
        <w:t xml:space="preserve">Froese, Tom, and Tom Ziemke. 2009. “Enactive Artificial Intelligence: Investigating the Systemic Organization of Life and Mind.” </w:t>
      </w:r>
      <w:r w:rsidRPr="00B7571D">
        <w:rPr>
          <w:rFonts w:cs="Times New Roman"/>
          <w:i/>
          <w:iCs/>
          <w:lang w:val="en-GB"/>
        </w:rPr>
        <w:t>Artificial Intelligence</w:t>
      </w:r>
      <w:r w:rsidRPr="00B7571D">
        <w:rPr>
          <w:rFonts w:cs="Times New Roman"/>
          <w:lang w:val="en-GB"/>
        </w:rPr>
        <w:t xml:space="preserve"> 173 (3–4): 466–500. https://doi.org/10.1016/j.artint.2008.12.001.</w:t>
      </w:r>
    </w:p>
    <w:p w14:paraId="3F5C8BCA" w14:textId="77777777" w:rsidR="00B7571D" w:rsidRPr="00B7571D" w:rsidRDefault="00B7571D" w:rsidP="00B7571D">
      <w:pPr>
        <w:pStyle w:val="Bibliography"/>
        <w:rPr>
          <w:rFonts w:cs="Times New Roman"/>
          <w:lang w:val="en-GB"/>
        </w:rPr>
      </w:pPr>
      <w:r w:rsidRPr="00B7571D">
        <w:rPr>
          <w:rFonts w:cs="Times New Roman"/>
          <w:lang w:val="en-GB"/>
        </w:rPr>
        <w:t xml:space="preserve">Fuchs, Thomas. 2022a. “Understanding Sophia? On Human Interaction with Artificial Agents.” </w:t>
      </w:r>
      <w:r w:rsidRPr="00B7571D">
        <w:rPr>
          <w:rFonts w:cs="Times New Roman"/>
          <w:i/>
          <w:iCs/>
          <w:lang w:val="en-GB"/>
        </w:rPr>
        <w:t>Phenomenology and the Cognitive Sciences</w:t>
      </w:r>
      <w:r w:rsidRPr="00B7571D">
        <w:rPr>
          <w:rFonts w:cs="Times New Roman"/>
          <w:lang w:val="en-GB"/>
        </w:rPr>
        <w:t>, September. https://doi.org/10.1007/s11097-022-09848-0.</w:t>
      </w:r>
    </w:p>
    <w:p w14:paraId="5C6B924F" w14:textId="77777777" w:rsidR="00B7571D" w:rsidRPr="00B7571D" w:rsidRDefault="00B7571D" w:rsidP="00B7571D">
      <w:pPr>
        <w:pStyle w:val="Bibliography"/>
        <w:rPr>
          <w:rFonts w:cs="Times New Roman"/>
          <w:lang w:val="en-GB"/>
        </w:rPr>
      </w:pPr>
      <w:r w:rsidRPr="00B7571D">
        <w:rPr>
          <w:rFonts w:cs="Times New Roman"/>
          <w:lang w:val="en-GB"/>
        </w:rPr>
        <w:t xml:space="preserve">———. 2022b. “The Not-yet-Conscious: Protentional Consciousness and the Emergence of the New.” </w:t>
      </w:r>
      <w:r w:rsidRPr="00B7571D">
        <w:rPr>
          <w:rFonts w:cs="Times New Roman"/>
          <w:i/>
          <w:iCs/>
          <w:lang w:val="en-GB"/>
        </w:rPr>
        <w:t>Phenomenology and the Cognitive Sciences</w:t>
      </w:r>
      <w:r w:rsidRPr="00B7571D">
        <w:rPr>
          <w:rFonts w:cs="Times New Roman"/>
          <w:lang w:val="en-GB"/>
        </w:rPr>
        <w:t>, December. https://doi.org/10.1007/s11097-022-09869-9.</w:t>
      </w:r>
    </w:p>
    <w:p w14:paraId="25D8B6F2" w14:textId="77777777" w:rsidR="00B7571D" w:rsidRPr="00B7571D" w:rsidRDefault="00B7571D" w:rsidP="00B7571D">
      <w:pPr>
        <w:pStyle w:val="Bibliography"/>
        <w:rPr>
          <w:rFonts w:cs="Times New Roman"/>
          <w:lang w:val="en-GB"/>
        </w:rPr>
      </w:pPr>
      <w:r w:rsidRPr="00B7571D">
        <w:rPr>
          <w:rFonts w:cs="Times New Roman"/>
          <w:lang w:val="en-GB"/>
        </w:rPr>
        <w:t xml:space="preserve">Gebru, Timnit, Jamie Morgenstern, Briana Vecchione, Jennifer Wortman Vaughan, Hanna Wallach, Hal Daumé Iii, and Kate Crawford. 2021. “Datasheets for Datasets.” </w:t>
      </w:r>
      <w:r w:rsidRPr="00B7571D">
        <w:rPr>
          <w:rFonts w:cs="Times New Roman"/>
          <w:i/>
          <w:iCs/>
          <w:lang w:val="en-GB"/>
        </w:rPr>
        <w:t>Communications of the ACM</w:t>
      </w:r>
      <w:r w:rsidRPr="00B7571D">
        <w:rPr>
          <w:rFonts w:cs="Times New Roman"/>
          <w:lang w:val="en-GB"/>
        </w:rPr>
        <w:t xml:space="preserve"> 64 (12): 86–92. https://doi.org/10.1145/3458723.</w:t>
      </w:r>
    </w:p>
    <w:p w14:paraId="05EF1804" w14:textId="77777777" w:rsidR="00B7571D" w:rsidRPr="00B7571D" w:rsidRDefault="00B7571D" w:rsidP="00B7571D">
      <w:pPr>
        <w:pStyle w:val="Bibliography"/>
        <w:rPr>
          <w:rFonts w:cs="Times New Roman"/>
          <w:lang w:val="en-GB"/>
        </w:rPr>
      </w:pPr>
      <w:r w:rsidRPr="00B7571D">
        <w:rPr>
          <w:rFonts w:cs="Times New Roman"/>
          <w:lang w:val="en-GB"/>
        </w:rPr>
        <w:t xml:space="preserve">GPT-3. 2020. “A Robot Wrote This Entire Article. Does That Scare You, Human? | GPT-3.” </w:t>
      </w:r>
      <w:r w:rsidRPr="00B7571D">
        <w:rPr>
          <w:rFonts w:cs="Times New Roman"/>
          <w:i/>
          <w:iCs/>
          <w:lang w:val="en-GB"/>
        </w:rPr>
        <w:t>The Guardian</w:t>
      </w:r>
      <w:r w:rsidRPr="00B7571D">
        <w:rPr>
          <w:rFonts w:cs="Times New Roman"/>
          <w:lang w:val="en-GB"/>
        </w:rPr>
        <w:t>, September 8, 2020, sec. Opinion. https://www.theguardian.com/commentisfree/2020/sep/08/robot-wrote-this-article-gpt-3.</w:t>
      </w:r>
    </w:p>
    <w:p w14:paraId="40790A79" w14:textId="77777777" w:rsidR="00B7571D" w:rsidRPr="00B7571D" w:rsidRDefault="00B7571D" w:rsidP="00B7571D">
      <w:pPr>
        <w:pStyle w:val="Bibliography"/>
        <w:rPr>
          <w:rFonts w:cs="Times New Roman"/>
          <w:lang w:val="en-GB"/>
        </w:rPr>
      </w:pPr>
      <w:r w:rsidRPr="00B7571D">
        <w:rPr>
          <w:rFonts w:cs="Times New Roman"/>
          <w:lang w:val="en-GB"/>
        </w:rPr>
        <w:t xml:space="preserve">Harnad, Stevan. 1990. “The Symbol Grounding Problem.” </w:t>
      </w:r>
      <w:r w:rsidRPr="00B7571D">
        <w:rPr>
          <w:rFonts w:cs="Times New Roman"/>
          <w:i/>
          <w:iCs/>
          <w:lang w:val="en-GB"/>
        </w:rPr>
        <w:t>Physica D</w:t>
      </w:r>
      <w:r w:rsidRPr="00B7571D">
        <w:rPr>
          <w:rFonts w:cs="Times New Roman"/>
          <w:lang w:val="en-GB"/>
        </w:rPr>
        <w:t xml:space="preserve"> D (41): 335–46.</w:t>
      </w:r>
    </w:p>
    <w:p w14:paraId="7E93A68F" w14:textId="77777777" w:rsidR="00B7571D" w:rsidRPr="00B7571D" w:rsidRDefault="00B7571D" w:rsidP="00B7571D">
      <w:pPr>
        <w:pStyle w:val="Bibliography"/>
        <w:rPr>
          <w:rFonts w:cs="Times New Roman"/>
          <w:lang w:val="en-GB"/>
        </w:rPr>
      </w:pPr>
      <w:r w:rsidRPr="00B7571D">
        <w:rPr>
          <w:rFonts w:cs="Times New Roman"/>
          <w:lang w:val="en-GB"/>
        </w:rPr>
        <w:t>Harris, Zellig S. 1954. “Distributional Structure.” WORD 10 (2–3): 146–62. https://doi.org/10.1080/00437956.1954.11659520.</w:t>
      </w:r>
    </w:p>
    <w:p w14:paraId="0169BDA7" w14:textId="77777777" w:rsidR="00B7571D" w:rsidRPr="00B7571D" w:rsidRDefault="00B7571D" w:rsidP="00B7571D">
      <w:pPr>
        <w:pStyle w:val="Bibliography"/>
        <w:rPr>
          <w:rFonts w:cs="Times New Roman"/>
          <w:lang w:val="en-GB"/>
        </w:rPr>
      </w:pPr>
      <w:r w:rsidRPr="00B7571D">
        <w:rPr>
          <w:rFonts w:cs="Times New Roman"/>
          <w:lang w:val="en-GB"/>
        </w:rPr>
        <w:t xml:space="preserve">Heidegger, Martin. 2010. </w:t>
      </w:r>
      <w:r w:rsidRPr="00B7571D">
        <w:rPr>
          <w:rFonts w:cs="Times New Roman"/>
          <w:i/>
          <w:iCs/>
          <w:lang w:val="en-GB"/>
        </w:rPr>
        <w:t>Being and Time</w:t>
      </w:r>
      <w:r w:rsidRPr="00B7571D">
        <w:rPr>
          <w:rFonts w:cs="Times New Roman"/>
          <w:lang w:val="en-GB"/>
        </w:rPr>
        <w:t>. Translated by Joan Stambaugh and Dennis J. Schmidt. SUNY Series in Contemporary Continental Philosophy. Albany: State University of New York Press.</w:t>
      </w:r>
    </w:p>
    <w:p w14:paraId="509D7354" w14:textId="77777777" w:rsidR="00B7571D" w:rsidRPr="00B7571D" w:rsidRDefault="00B7571D" w:rsidP="00B7571D">
      <w:pPr>
        <w:pStyle w:val="Bibliography"/>
        <w:rPr>
          <w:rFonts w:cs="Times New Roman"/>
          <w:lang w:val="en-GB"/>
        </w:rPr>
      </w:pPr>
      <w:r w:rsidRPr="00B7571D">
        <w:rPr>
          <w:rFonts w:cs="Times New Roman"/>
          <w:lang w:val="en-GB"/>
        </w:rPr>
        <w:t xml:space="preserve">Heider, Fritz, and Marianne Simmel. 1944. “An Experimental Study of Apparent Behavior.” </w:t>
      </w:r>
      <w:r w:rsidRPr="00B7571D">
        <w:rPr>
          <w:rFonts w:cs="Times New Roman"/>
          <w:i/>
          <w:iCs/>
          <w:lang w:val="en-GB"/>
        </w:rPr>
        <w:t>The American Journal of Psychology</w:t>
      </w:r>
      <w:r w:rsidRPr="00B7571D">
        <w:rPr>
          <w:rFonts w:cs="Times New Roman"/>
          <w:lang w:val="en-GB"/>
        </w:rPr>
        <w:t xml:space="preserve"> 57 (2): 243. https://doi.org/10.2307/1416950.</w:t>
      </w:r>
    </w:p>
    <w:p w14:paraId="435E382E" w14:textId="77777777" w:rsidR="00B7571D" w:rsidRPr="00B7571D" w:rsidRDefault="00B7571D" w:rsidP="00B7571D">
      <w:pPr>
        <w:pStyle w:val="Bibliography"/>
        <w:rPr>
          <w:rFonts w:cs="Times New Roman"/>
          <w:lang w:val="en-GB"/>
        </w:rPr>
      </w:pPr>
      <w:r w:rsidRPr="00B7571D">
        <w:rPr>
          <w:rFonts w:cs="Times New Roman"/>
          <w:lang w:val="en-GB"/>
        </w:rPr>
        <w:t xml:space="preserve">Hewitt, John, and Christopher D Manning. 2019. “A Structural Probe for Finding Syntax in Word Representations.” In </w:t>
      </w:r>
      <w:r w:rsidRPr="00B7571D">
        <w:rPr>
          <w:rFonts w:cs="Times New Roman"/>
          <w:i/>
          <w:iCs/>
          <w:lang w:val="en-GB"/>
        </w:rPr>
        <w:t>Proceedings of NAACL-HLT 2019</w:t>
      </w:r>
      <w:r w:rsidRPr="00B7571D">
        <w:rPr>
          <w:rFonts w:cs="Times New Roman"/>
          <w:lang w:val="en-GB"/>
        </w:rPr>
        <w:t>, 4129–38. Association for Computational Linguistics.</w:t>
      </w:r>
    </w:p>
    <w:p w14:paraId="109E19C6" w14:textId="77777777" w:rsidR="00B7571D" w:rsidRPr="00B7571D" w:rsidRDefault="00B7571D" w:rsidP="00B7571D">
      <w:pPr>
        <w:pStyle w:val="Bibliography"/>
        <w:rPr>
          <w:rFonts w:cs="Times New Roman"/>
          <w:lang w:val="en-GB"/>
        </w:rPr>
      </w:pPr>
      <w:r w:rsidRPr="00B7571D">
        <w:rPr>
          <w:rFonts w:cs="Times New Roman"/>
          <w:lang w:val="en-GB"/>
        </w:rPr>
        <w:t xml:space="preserve">Ilharco, Gabriel, Yuan Zhang, and Jason Baldridge. 2019. “Large-Scale Representation Learning from Visually Grounded Untranscribed Speech.” In </w:t>
      </w:r>
      <w:r w:rsidRPr="00B7571D">
        <w:rPr>
          <w:rFonts w:cs="Times New Roman"/>
          <w:i/>
          <w:iCs/>
          <w:lang w:val="en-GB"/>
        </w:rPr>
        <w:t>Proceedings of the 23rd Conference on Computational Natural Language Learning (CoNLL)</w:t>
      </w:r>
      <w:r w:rsidRPr="00B7571D">
        <w:rPr>
          <w:rFonts w:cs="Times New Roman"/>
          <w:lang w:val="en-GB"/>
        </w:rPr>
        <w:t>, 55–65. Hong Kong, China. https://doi.org/10.18653/v1/K19-1006.</w:t>
      </w:r>
    </w:p>
    <w:p w14:paraId="1C4F8B56" w14:textId="77777777" w:rsidR="00B7571D" w:rsidRPr="00B7571D" w:rsidRDefault="00B7571D" w:rsidP="00B7571D">
      <w:pPr>
        <w:pStyle w:val="Bibliography"/>
        <w:rPr>
          <w:rFonts w:cs="Times New Roman"/>
          <w:lang w:val="en-GB"/>
        </w:rPr>
      </w:pPr>
      <w:r w:rsidRPr="00B7571D">
        <w:rPr>
          <w:rFonts w:cs="Times New Roman"/>
          <w:lang w:val="en-GB"/>
        </w:rPr>
        <w:t xml:space="preserve">Jawahar, Ganesh, Benoît Sagot, and Djamé Seddah. 2019. “What Does BERT Learn about the Structure of Language?” In </w:t>
      </w:r>
      <w:r w:rsidRPr="00B7571D">
        <w:rPr>
          <w:rFonts w:cs="Times New Roman"/>
          <w:i/>
          <w:iCs/>
          <w:lang w:val="en-GB"/>
        </w:rPr>
        <w:t>Proceedings of the 57th Annual Meeting of the Association for Computational Linguistics</w:t>
      </w:r>
      <w:r w:rsidRPr="00B7571D">
        <w:rPr>
          <w:rFonts w:cs="Times New Roman"/>
          <w:lang w:val="en-GB"/>
        </w:rPr>
        <w:t>, 3651–57. Florence, Italy: Association for Computational Linguistics. https://doi.org/10.18653/v1/P19-1356.</w:t>
      </w:r>
    </w:p>
    <w:p w14:paraId="32A123E1" w14:textId="77777777" w:rsidR="00B7571D" w:rsidRPr="00B7571D" w:rsidRDefault="00B7571D" w:rsidP="00B7571D">
      <w:pPr>
        <w:pStyle w:val="Bibliography"/>
        <w:rPr>
          <w:rFonts w:cs="Times New Roman"/>
          <w:lang w:val="en-GB"/>
        </w:rPr>
      </w:pPr>
      <w:r w:rsidRPr="00B7571D">
        <w:rPr>
          <w:rFonts w:cs="Times New Roman"/>
          <w:lang w:val="en-GB"/>
        </w:rPr>
        <w:t>Liang, Percy, Rishi Bommasani, Drew A. Hudson, Ehsan Adeli, Russ Altman, Simran Arora, Sydney von Arx, et al. 2022. “On the Opportunities and Risks of Foundation Models.” arXiv. http://arxiv.org/abs/2108.07258.</w:t>
      </w:r>
    </w:p>
    <w:p w14:paraId="6AEA4D12" w14:textId="77777777" w:rsidR="00B7571D" w:rsidRPr="00B7571D" w:rsidRDefault="00B7571D" w:rsidP="00B7571D">
      <w:pPr>
        <w:pStyle w:val="Bibliography"/>
        <w:rPr>
          <w:rFonts w:cs="Times New Roman"/>
          <w:lang w:val="en-GB"/>
        </w:rPr>
      </w:pPr>
      <w:r w:rsidRPr="00B7571D">
        <w:rPr>
          <w:rFonts w:cs="Times New Roman"/>
          <w:lang w:val="en-GB"/>
        </w:rPr>
        <w:t xml:space="preserve">Manning, Christopher D. 2022. “Human Language Understanding &amp; Reasoning.” </w:t>
      </w:r>
      <w:r w:rsidRPr="00B7571D">
        <w:rPr>
          <w:rFonts w:cs="Times New Roman"/>
          <w:i/>
          <w:iCs/>
          <w:lang w:val="en-GB"/>
        </w:rPr>
        <w:t>Daedalus</w:t>
      </w:r>
      <w:r w:rsidRPr="00B7571D">
        <w:rPr>
          <w:rFonts w:cs="Times New Roman"/>
          <w:lang w:val="en-GB"/>
        </w:rPr>
        <w:t xml:space="preserve"> 151 (2): 127–38. https://doi.org/10.1162/daed_a_01905.</w:t>
      </w:r>
    </w:p>
    <w:p w14:paraId="399B9FAE" w14:textId="77777777" w:rsidR="00B7571D" w:rsidRPr="00B7571D" w:rsidRDefault="00B7571D" w:rsidP="00B7571D">
      <w:pPr>
        <w:pStyle w:val="Bibliography"/>
        <w:rPr>
          <w:rFonts w:cs="Times New Roman"/>
          <w:lang w:val="en-GB"/>
        </w:rPr>
      </w:pPr>
      <w:r w:rsidRPr="00B7571D">
        <w:rPr>
          <w:rFonts w:cs="Times New Roman"/>
          <w:lang w:val="en-GB"/>
        </w:rPr>
        <w:t>Marcus, Gary, and Ezra Klein. 2023. “Transcript: Ezra Klein Interviews Gary Marcus - The New York Times.” 2023. https://www.nytimes.com/2023/01/06/podcasts/transcript-ezra-klein-interviews-gary-marcus.html.</w:t>
      </w:r>
    </w:p>
    <w:p w14:paraId="22499EAB" w14:textId="77777777" w:rsidR="00B7571D" w:rsidRPr="00B7571D" w:rsidRDefault="00B7571D" w:rsidP="00B7571D">
      <w:pPr>
        <w:pStyle w:val="Bibliography"/>
        <w:rPr>
          <w:rFonts w:cs="Times New Roman"/>
          <w:lang w:val="en-GB"/>
        </w:rPr>
      </w:pPr>
      <w:r w:rsidRPr="00B7571D">
        <w:rPr>
          <w:rFonts w:cs="Times New Roman"/>
          <w:lang w:val="en-GB"/>
        </w:rPr>
        <w:t xml:space="preserve">Matuszek, Cynthia. 2018. “Grounded Language Learning: Where Robotics and NLP Meet (Early Career Spotlight).” In </w:t>
      </w:r>
      <w:r w:rsidRPr="00B7571D">
        <w:rPr>
          <w:rFonts w:cs="Times New Roman"/>
          <w:i/>
          <w:iCs/>
          <w:lang w:val="en-GB"/>
        </w:rPr>
        <w:t>Proceedings of the 27th International Joint Conference on Artificial Intelligence (IJCAI)</w:t>
      </w:r>
      <w:r w:rsidRPr="00B7571D">
        <w:rPr>
          <w:rFonts w:cs="Times New Roman"/>
          <w:lang w:val="en-GB"/>
        </w:rPr>
        <w:t>. Stockholm, Sweden. https://www.ijcai.org/Proceedings/2018/0810.pdf.</w:t>
      </w:r>
    </w:p>
    <w:p w14:paraId="7D58D265" w14:textId="77777777" w:rsidR="00B7571D" w:rsidRPr="00B7571D" w:rsidRDefault="00B7571D" w:rsidP="00B7571D">
      <w:pPr>
        <w:pStyle w:val="Bibliography"/>
        <w:rPr>
          <w:rFonts w:cs="Times New Roman"/>
          <w:lang w:val="en-GB"/>
        </w:rPr>
      </w:pPr>
      <w:r w:rsidRPr="00B7571D">
        <w:rPr>
          <w:rFonts w:cs="Times New Roman"/>
          <w:lang w:val="en-GB"/>
        </w:rPr>
        <w:t>Mikolov, Tomas, Ilya Sutskever, Kai Chen, Greg Corrado, and Jeffrey Dean. 2013. “Distributed Representations of Words and Phrases and Their Compositionality.” arXiv. http://arxiv.org/abs/1310.4546.</w:t>
      </w:r>
    </w:p>
    <w:p w14:paraId="538C6972" w14:textId="77777777" w:rsidR="00B7571D" w:rsidRPr="00B7571D" w:rsidRDefault="00B7571D" w:rsidP="00B7571D">
      <w:pPr>
        <w:pStyle w:val="Bibliography"/>
        <w:rPr>
          <w:rFonts w:cs="Times New Roman"/>
          <w:lang w:val="en-GB"/>
        </w:rPr>
      </w:pPr>
      <w:r w:rsidRPr="00B7571D">
        <w:rPr>
          <w:rFonts w:cs="Times New Roman"/>
          <w:lang w:val="en-GB"/>
        </w:rPr>
        <w:t xml:space="preserve">Perigo, Billy. 2023. “Exclusive: The $2 Per Hour Workers Who Made ChatGPT Safer.” </w:t>
      </w:r>
      <w:r w:rsidRPr="00B7571D">
        <w:rPr>
          <w:rFonts w:cs="Times New Roman"/>
          <w:i/>
          <w:iCs/>
          <w:lang w:val="en-GB"/>
        </w:rPr>
        <w:t>Time</w:t>
      </w:r>
      <w:r w:rsidRPr="00B7571D">
        <w:rPr>
          <w:rFonts w:cs="Times New Roman"/>
          <w:lang w:val="en-GB"/>
        </w:rPr>
        <w:t>, January 18, 2023. https://time.com/6247678/openai-chatgpt-kenya-workers/.</w:t>
      </w:r>
    </w:p>
    <w:p w14:paraId="4CB624E3" w14:textId="77777777" w:rsidR="00B7571D" w:rsidRPr="00B7571D" w:rsidRDefault="00B7571D" w:rsidP="00B7571D">
      <w:pPr>
        <w:pStyle w:val="Bibliography"/>
        <w:rPr>
          <w:rFonts w:cs="Times New Roman"/>
          <w:lang w:val="en-GB"/>
        </w:rPr>
      </w:pPr>
      <w:r w:rsidRPr="00B7571D">
        <w:rPr>
          <w:rFonts w:cs="Times New Roman"/>
          <w:lang w:val="en-GB"/>
        </w:rPr>
        <w:t xml:space="preserve">Pylyshyn, Zenon W., ed. 1987. </w:t>
      </w:r>
      <w:r w:rsidRPr="00B7571D">
        <w:rPr>
          <w:rFonts w:cs="Times New Roman"/>
          <w:i/>
          <w:iCs/>
          <w:lang w:val="en-GB"/>
        </w:rPr>
        <w:t>The Robot’s Dilemma: The Frame Problem in Artificial Intelligence</w:t>
      </w:r>
      <w:r w:rsidRPr="00B7571D">
        <w:rPr>
          <w:rFonts w:cs="Times New Roman"/>
          <w:lang w:val="en-GB"/>
        </w:rPr>
        <w:t>. Theoretical Issues in Cognitive Science. Norwood, N.J: Ablex.</w:t>
      </w:r>
    </w:p>
    <w:p w14:paraId="02B1F694" w14:textId="77777777" w:rsidR="00B7571D" w:rsidRPr="00B7571D" w:rsidRDefault="00B7571D" w:rsidP="00B7571D">
      <w:pPr>
        <w:pStyle w:val="Bibliography"/>
        <w:rPr>
          <w:rFonts w:cs="Times New Roman"/>
          <w:lang w:val="en-GB"/>
        </w:rPr>
      </w:pPr>
      <w:r w:rsidRPr="00B7571D">
        <w:rPr>
          <w:rFonts w:cs="Times New Roman"/>
          <w:lang w:val="en-GB"/>
        </w:rPr>
        <w:t xml:space="preserve">Rubenstein, Herbert, and John B. Goodenough. 1965. “Contextual Correlates of Synonymy.” </w:t>
      </w:r>
      <w:r w:rsidRPr="00B7571D">
        <w:rPr>
          <w:rFonts w:cs="Times New Roman"/>
          <w:i/>
          <w:iCs/>
          <w:lang w:val="en-GB"/>
        </w:rPr>
        <w:t>Communications of the ACM</w:t>
      </w:r>
      <w:r w:rsidRPr="00B7571D">
        <w:rPr>
          <w:rFonts w:cs="Times New Roman"/>
          <w:lang w:val="en-GB"/>
        </w:rPr>
        <w:t xml:space="preserve"> 8 (10): 627–33. https://doi.org/10.1145/365628.365657.</w:t>
      </w:r>
    </w:p>
    <w:p w14:paraId="004D44A4" w14:textId="77777777" w:rsidR="00B7571D" w:rsidRPr="00B7571D" w:rsidRDefault="00B7571D" w:rsidP="00B7571D">
      <w:pPr>
        <w:pStyle w:val="Bibliography"/>
        <w:rPr>
          <w:rFonts w:cs="Times New Roman"/>
          <w:lang w:val="en-GB"/>
        </w:rPr>
      </w:pPr>
      <w:r w:rsidRPr="00B7571D">
        <w:rPr>
          <w:rFonts w:cs="Times New Roman"/>
          <w:lang w:val="en-GB"/>
        </w:rPr>
        <w:t xml:space="preserve">Saussure, Ferdinand de. (1916) 2011. </w:t>
      </w:r>
      <w:r w:rsidRPr="00B7571D">
        <w:rPr>
          <w:rFonts w:cs="Times New Roman"/>
          <w:i/>
          <w:iCs/>
          <w:lang w:val="en-GB"/>
        </w:rPr>
        <w:t>Course in General Linguistics</w:t>
      </w:r>
      <w:r w:rsidRPr="00B7571D">
        <w:rPr>
          <w:rFonts w:cs="Times New Roman"/>
          <w:lang w:val="en-GB"/>
        </w:rPr>
        <w:t>. Edited by Perry Meisel and Haun Saussy. Translated by Wade Baskin. New York: Columbia University Press.</w:t>
      </w:r>
    </w:p>
    <w:p w14:paraId="2F4EF5E3" w14:textId="77777777" w:rsidR="00B7571D" w:rsidRPr="00B7571D" w:rsidRDefault="00B7571D" w:rsidP="00B7571D">
      <w:pPr>
        <w:pStyle w:val="Bibliography"/>
        <w:rPr>
          <w:rFonts w:cs="Times New Roman"/>
          <w:lang w:val="en-GB"/>
        </w:rPr>
      </w:pPr>
      <w:r w:rsidRPr="00B7571D">
        <w:rPr>
          <w:rFonts w:cs="Times New Roman"/>
          <w:lang w:val="en-GB"/>
        </w:rPr>
        <w:t xml:space="preserve">Schick, Timo, and Hinrich Schütze. 2020. “It’s Not Just Size That Matters: Small Language Models Are Also Few-Shot Learners.” </w:t>
      </w:r>
      <w:r w:rsidRPr="00B7571D">
        <w:rPr>
          <w:rFonts w:cs="Times New Roman"/>
          <w:i/>
          <w:iCs/>
          <w:lang w:val="en-GB"/>
        </w:rPr>
        <w:t>ArXiv:2009.07118 [Cs]</w:t>
      </w:r>
      <w:r w:rsidRPr="00B7571D">
        <w:rPr>
          <w:rFonts w:cs="Times New Roman"/>
          <w:lang w:val="en-GB"/>
        </w:rPr>
        <w:t>, September. http://arxiv.org/abs/2009.07118.</w:t>
      </w:r>
    </w:p>
    <w:p w14:paraId="033BD9AF" w14:textId="77777777" w:rsidR="00B7571D" w:rsidRPr="00B7571D" w:rsidRDefault="00B7571D" w:rsidP="00B7571D">
      <w:pPr>
        <w:pStyle w:val="Bibliography"/>
        <w:rPr>
          <w:rFonts w:cs="Times New Roman"/>
          <w:lang w:val="en-GB"/>
        </w:rPr>
      </w:pPr>
      <w:r w:rsidRPr="00B7571D">
        <w:rPr>
          <w:rFonts w:cs="Times New Roman"/>
          <w:lang w:val="en-GB"/>
        </w:rPr>
        <w:t xml:space="preserve">Schramowski, Patrick, Christopher Tauchmann, and Kristian Kersting. 2022. “Can Machines Help Us Answering Question 16 in Datasheets, and In Turn Reflecting on Inappropriate Content?” In </w:t>
      </w:r>
      <w:r w:rsidRPr="00B7571D">
        <w:rPr>
          <w:rFonts w:cs="Times New Roman"/>
          <w:i/>
          <w:iCs/>
          <w:lang w:val="en-GB"/>
        </w:rPr>
        <w:t>2022 ACM Conference on Fairness, Accountability, and Transparency</w:t>
      </w:r>
      <w:r w:rsidRPr="00B7571D">
        <w:rPr>
          <w:rFonts w:cs="Times New Roman"/>
          <w:lang w:val="en-GB"/>
        </w:rPr>
        <w:t>, 1350–61. Seoul Republic of Korea: ACM. https://doi.org/10.1145/3531146.3533192.</w:t>
      </w:r>
    </w:p>
    <w:p w14:paraId="2A1AB816" w14:textId="77777777" w:rsidR="00B7571D" w:rsidRPr="00B7571D" w:rsidRDefault="00B7571D" w:rsidP="00B7571D">
      <w:pPr>
        <w:pStyle w:val="Bibliography"/>
        <w:rPr>
          <w:rFonts w:cs="Times New Roman"/>
          <w:lang w:val="en-GB"/>
        </w:rPr>
      </w:pPr>
      <w:r w:rsidRPr="00B7571D">
        <w:rPr>
          <w:rFonts w:cs="Times New Roman"/>
          <w:lang w:val="en-GB"/>
        </w:rPr>
        <w:t xml:space="preserve">Searle, John R. 1980. “Minds, Brains, and Programs.” </w:t>
      </w:r>
      <w:r w:rsidRPr="00B7571D">
        <w:rPr>
          <w:rFonts w:cs="Times New Roman"/>
          <w:i/>
          <w:iCs/>
          <w:lang w:val="en-GB"/>
        </w:rPr>
        <w:t>Behavioral and Brain Sciences</w:t>
      </w:r>
      <w:r w:rsidRPr="00B7571D">
        <w:rPr>
          <w:rFonts w:cs="Times New Roman"/>
          <w:lang w:val="en-GB"/>
        </w:rPr>
        <w:t xml:space="preserve"> 3 (03): 417–57. https://doi.org/10.1017/S0140525X00005756.</w:t>
      </w:r>
    </w:p>
    <w:p w14:paraId="5E14EF98" w14:textId="77777777" w:rsidR="00B7571D" w:rsidRPr="00B7571D" w:rsidRDefault="00B7571D" w:rsidP="00B7571D">
      <w:pPr>
        <w:pStyle w:val="Bibliography"/>
        <w:rPr>
          <w:rFonts w:cs="Times New Roman"/>
          <w:lang w:val="en-GB"/>
        </w:rPr>
      </w:pPr>
      <w:r w:rsidRPr="00B7571D">
        <w:rPr>
          <w:rFonts w:cs="Times New Roman"/>
          <w:lang w:val="en-GB"/>
        </w:rPr>
        <w:t xml:space="preserve">Shanon, B. 1998. “What Is the Function of Consciousness?” </w:t>
      </w:r>
      <w:r w:rsidRPr="00B7571D">
        <w:rPr>
          <w:rFonts w:cs="Times New Roman"/>
          <w:i/>
          <w:iCs/>
          <w:lang w:val="en-GB"/>
        </w:rPr>
        <w:t>Journal of Consciousness Studies</w:t>
      </w:r>
      <w:r w:rsidRPr="00B7571D">
        <w:rPr>
          <w:rFonts w:cs="Times New Roman"/>
          <w:lang w:val="en-GB"/>
        </w:rPr>
        <w:t xml:space="preserve"> 5 (3): 295–308. https://www.ingentaconnect.com/content/imp/jcs/1998/00000005/00000003/845.</w:t>
      </w:r>
    </w:p>
    <w:p w14:paraId="643895A0" w14:textId="77777777" w:rsidR="00B7571D" w:rsidRPr="00B7571D" w:rsidRDefault="00B7571D" w:rsidP="00B7571D">
      <w:pPr>
        <w:pStyle w:val="Bibliography"/>
        <w:rPr>
          <w:rFonts w:cs="Times New Roman"/>
          <w:lang w:val="en-GB"/>
        </w:rPr>
      </w:pPr>
      <w:r w:rsidRPr="00B7571D">
        <w:rPr>
          <w:rFonts w:cs="Times New Roman"/>
          <w:lang w:val="en-GB"/>
        </w:rPr>
        <w:t xml:space="preserve">Silberer, Carina, and Mirella Lapata. 2014. “Learning Grounded Meaning Representations with Autoencoders.” In </w:t>
      </w:r>
      <w:r w:rsidRPr="00B7571D">
        <w:rPr>
          <w:rFonts w:cs="Times New Roman"/>
          <w:i/>
          <w:iCs/>
          <w:lang w:val="en-GB"/>
        </w:rPr>
        <w:t>Proceedings of the 52nd Annual Meeting of the Association for Computational Linguistics (Volume 1: Long Papers)</w:t>
      </w:r>
      <w:r w:rsidRPr="00B7571D">
        <w:rPr>
          <w:rFonts w:cs="Times New Roman"/>
          <w:lang w:val="en-GB"/>
        </w:rPr>
        <w:t>, 721–32. Baltimore, Maryland. https://doi.org/10.3115/v1/P14-1068.</w:t>
      </w:r>
    </w:p>
    <w:p w14:paraId="69D0FB2E" w14:textId="77777777" w:rsidR="00B7571D" w:rsidRPr="00B7571D" w:rsidRDefault="00B7571D" w:rsidP="00B7571D">
      <w:pPr>
        <w:pStyle w:val="Bibliography"/>
        <w:rPr>
          <w:rFonts w:cs="Times New Roman"/>
          <w:lang w:val="en-GB"/>
        </w:rPr>
      </w:pPr>
      <w:r w:rsidRPr="00B7571D">
        <w:rPr>
          <w:rFonts w:cs="Times New Roman"/>
          <w:lang w:val="en-GB"/>
        </w:rPr>
        <w:t xml:space="preserve">Tenney, Ian, Dipanjan Das, and Ellie Pavlick. 2019. “BERT Rediscovers the Classical NLP Pipeline.” In </w:t>
      </w:r>
      <w:r w:rsidRPr="00B7571D">
        <w:rPr>
          <w:rFonts w:cs="Times New Roman"/>
          <w:i/>
          <w:iCs/>
          <w:lang w:val="en-GB"/>
        </w:rPr>
        <w:t>Proceedings of the 57th Annual Meeting of the Association for Computational Linguistics</w:t>
      </w:r>
      <w:r w:rsidRPr="00B7571D">
        <w:rPr>
          <w:rFonts w:cs="Times New Roman"/>
          <w:lang w:val="en-GB"/>
        </w:rPr>
        <w:t>, 4593–4601. Florence, Italy. https://doi.org/10.18653/v1/P19-1452.</w:t>
      </w:r>
    </w:p>
    <w:p w14:paraId="11410EAC" w14:textId="77777777" w:rsidR="00B7571D" w:rsidRPr="00B7571D" w:rsidRDefault="00B7571D" w:rsidP="00B7571D">
      <w:pPr>
        <w:pStyle w:val="Bibliography"/>
        <w:rPr>
          <w:rFonts w:cs="Times New Roman"/>
          <w:lang w:val="en-GB"/>
        </w:rPr>
      </w:pPr>
      <w:r w:rsidRPr="00B7571D">
        <w:rPr>
          <w:rFonts w:cs="Times New Roman"/>
          <w:lang w:val="en-GB"/>
        </w:rPr>
        <w:t xml:space="preserve">Tiku, Nitasha. 2022. “The Google Engineer Who Thinks the Company’s AI Has Come to Life.” </w:t>
      </w:r>
      <w:r w:rsidRPr="00B7571D">
        <w:rPr>
          <w:rFonts w:cs="Times New Roman"/>
          <w:i/>
          <w:iCs/>
          <w:lang w:val="en-GB"/>
        </w:rPr>
        <w:t>Washington Post</w:t>
      </w:r>
      <w:r w:rsidRPr="00B7571D">
        <w:rPr>
          <w:rFonts w:cs="Times New Roman"/>
          <w:lang w:val="en-GB"/>
        </w:rPr>
        <w:t>, 2022. https://www.washingtonpost.com/technology/2022/06/11/google-ai-lamda-blake-lemoine/.</w:t>
      </w:r>
    </w:p>
    <w:p w14:paraId="07DC92BC" w14:textId="77777777" w:rsidR="00B7571D" w:rsidRPr="00B7571D" w:rsidRDefault="00B7571D" w:rsidP="00B7571D">
      <w:pPr>
        <w:pStyle w:val="Bibliography"/>
        <w:rPr>
          <w:rFonts w:cs="Times New Roman"/>
          <w:lang w:val="en-GB"/>
        </w:rPr>
      </w:pPr>
      <w:r w:rsidRPr="00B7571D">
        <w:rPr>
          <w:rFonts w:cs="Times New Roman"/>
          <w:lang w:val="en-GB"/>
        </w:rPr>
        <w:t xml:space="preserve">Turney, P. D., and P. Pantel. 2010. “From Frequency to Meaning: Vector Space Models of Semantics.” </w:t>
      </w:r>
      <w:r w:rsidRPr="00B7571D">
        <w:rPr>
          <w:rFonts w:cs="Times New Roman"/>
          <w:i/>
          <w:iCs/>
          <w:lang w:val="en-GB"/>
        </w:rPr>
        <w:t>Journal of Artificial Intelligence Research</w:t>
      </w:r>
      <w:r w:rsidRPr="00B7571D">
        <w:rPr>
          <w:rFonts w:cs="Times New Roman"/>
          <w:lang w:val="en-GB"/>
        </w:rPr>
        <w:t xml:space="preserve"> 37 (February): 141–88. https://doi.org/10.1613/jair.2934.</w:t>
      </w:r>
    </w:p>
    <w:p w14:paraId="33F5FD41" w14:textId="77777777" w:rsidR="00B7571D" w:rsidRPr="00B7571D" w:rsidRDefault="00B7571D" w:rsidP="00B7571D">
      <w:pPr>
        <w:pStyle w:val="Bibliography"/>
        <w:rPr>
          <w:rFonts w:cs="Times New Roman"/>
          <w:lang w:val="en-GB"/>
        </w:rPr>
      </w:pPr>
      <w:r w:rsidRPr="00B7571D">
        <w:rPr>
          <w:rFonts w:cs="Times New Roman"/>
          <w:lang w:val="en-GB"/>
        </w:rPr>
        <w:t xml:space="preserve">Weizenbaum, Joseph. 1966. “ELIZA—a Computer Program for the Study of Natural Language Communication between Man and Machine.” </w:t>
      </w:r>
      <w:r w:rsidRPr="00B7571D">
        <w:rPr>
          <w:rFonts w:cs="Times New Roman"/>
          <w:i/>
          <w:iCs/>
          <w:lang w:val="en-GB"/>
        </w:rPr>
        <w:t>Communications of the ACM</w:t>
      </w:r>
      <w:r w:rsidRPr="00B7571D">
        <w:rPr>
          <w:rFonts w:cs="Times New Roman"/>
          <w:lang w:val="en-GB"/>
        </w:rPr>
        <w:t xml:space="preserve"> 9 (1): 36–45. https://doi.org/10.1145/365153.365168.</w:t>
      </w:r>
    </w:p>
    <w:p w14:paraId="7F0180F9" w14:textId="77777777" w:rsidR="00B7571D" w:rsidRPr="00B7571D" w:rsidRDefault="00B7571D" w:rsidP="00B7571D">
      <w:pPr>
        <w:pStyle w:val="Bibliography"/>
        <w:rPr>
          <w:rFonts w:cs="Times New Roman"/>
          <w:lang w:val="en-GB"/>
        </w:rPr>
      </w:pPr>
      <w:r w:rsidRPr="00B7571D">
        <w:rPr>
          <w:rFonts w:cs="Times New Roman"/>
          <w:lang w:val="en-GB"/>
        </w:rPr>
        <w:t xml:space="preserve">Wittgenstein, Ludwig. 2009. </w:t>
      </w:r>
      <w:r w:rsidRPr="00B7571D">
        <w:rPr>
          <w:rFonts w:cs="Times New Roman"/>
          <w:i/>
          <w:iCs/>
          <w:lang w:val="en-GB"/>
        </w:rPr>
        <w:t>Philosophische Untersuchungen =: Philosophical investigations</w:t>
      </w:r>
      <w:r w:rsidRPr="00B7571D">
        <w:rPr>
          <w:rFonts w:cs="Times New Roman"/>
          <w:lang w:val="en-GB"/>
        </w:rPr>
        <w:t>. Translated by G. E. M. Anscombe, P. M. S. Hacker, and Joachim Schulte. Rev. 4th ed. Chichester, West Sussex, U.K. ; Malden, MA: Wiley-Blackwell.</w:t>
      </w:r>
    </w:p>
    <w:p w14:paraId="7D268998" w14:textId="5F193C3A" w:rsidR="00033354" w:rsidRPr="001F2ABF" w:rsidRDefault="00423333" w:rsidP="00033354">
      <w:pPr>
        <w:rPr>
          <w:rFonts w:cs="Times New Roman"/>
        </w:rPr>
      </w:pPr>
      <w:r>
        <w:rPr>
          <w:rFonts w:cs="Times New Roman"/>
          <w:lang w:val="en-GB"/>
        </w:rPr>
        <w:fldChar w:fldCharType="end"/>
      </w:r>
    </w:p>
    <w:p w14:paraId="6E038AB6" w14:textId="73FE3A35" w:rsidR="00033354" w:rsidRPr="001F2ABF" w:rsidRDefault="00033354" w:rsidP="00033354">
      <w:pPr>
        <w:rPr>
          <w:rFonts w:cs="Times New Roman"/>
        </w:rPr>
      </w:pPr>
    </w:p>
    <w:p w14:paraId="1AC2D665" w14:textId="77777777" w:rsidR="00033354" w:rsidRPr="001F2ABF" w:rsidRDefault="00033354" w:rsidP="00033354">
      <w:pPr>
        <w:rPr>
          <w:rFonts w:cs="Times New Roman"/>
        </w:rPr>
      </w:pPr>
    </w:p>
    <w:p w14:paraId="1EB4BBB6" w14:textId="77777777" w:rsidR="00F23321" w:rsidRPr="001F2ABF" w:rsidRDefault="00F23321" w:rsidP="00033354">
      <w:pPr>
        <w:rPr>
          <w:rFonts w:cs="Times New Roman"/>
        </w:rPr>
      </w:pPr>
    </w:p>
    <w:sectPr w:rsidR="00F23321" w:rsidRPr="001F2ABF" w:rsidSect="00DF05AF">
      <w:footerReference w:type="even" r:id="rId8"/>
      <w:footerReference w:type="default" r:id="rId9"/>
      <w:pgSz w:w="11900" w:h="16840"/>
      <w:pgMar w:top="851" w:right="851" w:bottom="851" w:left="85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A294B" w14:textId="77777777" w:rsidR="001C2BEF" w:rsidRDefault="001C2BEF" w:rsidP="00640FAC">
      <w:r>
        <w:separator/>
      </w:r>
    </w:p>
  </w:endnote>
  <w:endnote w:type="continuationSeparator" w:id="0">
    <w:p w14:paraId="2BA1D30D" w14:textId="77777777" w:rsidR="001C2BEF" w:rsidRDefault="001C2BEF" w:rsidP="00640FAC">
      <w:r>
        <w:continuationSeparator/>
      </w:r>
    </w:p>
  </w:endnote>
  <w:endnote w:type="continuationNotice" w:id="1">
    <w:p w14:paraId="45F71725" w14:textId="77777777" w:rsidR="001C2BEF" w:rsidRDefault="001C2B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AC9FF" w14:textId="3C3DF3F4" w:rsidR="00640FAC" w:rsidRDefault="00640FAC" w:rsidP="00B82A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523E4FDE" w14:textId="77777777" w:rsidR="00640FAC" w:rsidRDefault="00640F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7499624"/>
      <w:docPartObj>
        <w:docPartGallery w:val="Page Numbers (Bottom of Page)"/>
        <w:docPartUnique/>
      </w:docPartObj>
    </w:sdtPr>
    <w:sdtContent>
      <w:p w14:paraId="033F9ED5" w14:textId="3D41424B" w:rsidR="00640FAC" w:rsidRDefault="00640FAC" w:rsidP="00B82A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A356A4" w14:textId="77777777" w:rsidR="00640FAC" w:rsidRDefault="00640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E6D7B" w14:textId="77777777" w:rsidR="001C2BEF" w:rsidRDefault="001C2BEF" w:rsidP="00640FAC">
      <w:r>
        <w:separator/>
      </w:r>
    </w:p>
  </w:footnote>
  <w:footnote w:type="continuationSeparator" w:id="0">
    <w:p w14:paraId="735FCBC1" w14:textId="77777777" w:rsidR="001C2BEF" w:rsidRDefault="001C2BEF" w:rsidP="00640FAC">
      <w:r>
        <w:continuationSeparator/>
      </w:r>
    </w:p>
  </w:footnote>
  <w:footnote w:type="continuationNotice" w:id="1">
    <w:p w14:paraId="7645F609" w14:textId="77777777" w:rsidR="001C2BEF" w:rsidRDefault="001C2BEF"/>
  </w:footnote>
  <w:footnote w:id="2">
    <w:p w14:paraId="3E85A0A0" w14:textId="77777777" w:rsidR="00EF1FE5" w:rsidRPr="00197E32" w:rsidRDefault="00EF1FE5" w:rsidP="00EF1FE5">
      <w:pPr>
        <w:pStyle w:val="FootnoteText"/>
      </w:pPr>
      <w:r w:rsidRPr="00F80AC9">
        <w:rPr>
          <w:rStyle w:val="FootnoteReference"/>
        </w:rPr>
        <w:footnoteRef/>
      </w:r>
      <w:r>
        <w:t xml:space="preserve"> </w:t>
      </w:r>
      <w:r w:rsidRPr="00197E32">
        <w:t>Bourdieu</w:t>
      </w:r>
      <w:r>
        <w:t xml:space="preserve"> (1990)</w:t>
      </w:r>
      <w:r w:rsidRPr="00197E32">
        <w:t xml:space="preserve"> uses </w:t>
      </w:r>
      <w:r>
        <w:t>this term for his</w:t>
      </w:r>
      <w:r w:rsidRPr="00197E32">
        <w:t xml:space="preserve"> sociolog</w:t>
      </w:r>
      <w:r>
        <w:t>ical concept of</w:t>
      </w:r>
      <w:r w:rsidRPr="00197E32">
        <w:t xml:space="preserve"> habitus, but it fits well here</w:t>
      </w:r>
      <w:r>
        <w:t xml:space="preserve"> because it expresses the two sides of </w:t>
      </w:r>
      <w:r w:rsidRPr="00C43A27">
        <w:rPr>
          <w:i/>
          <w:iCs/>
        </w:rPr>
        <w:t>langue</w:t>
      </w:r>
      <w:r>
        <w:t xml:space="preserve">. On the one hand, it is a structure derived from </w:t>
      </w:r>
      <w:r w:rsidRPr="0015299B">
        <w:rPr>
          <w:i/>
          <w:iCs/>
        </w:rPr>
        <w:t>parole</w:t>
      </w:r>
      <w:r>
        <w:t xml:space="preserve">, and, on the other hand, it structures </w:t>
      </w:r>
      <w:r w:rsidRPr="00E7451D">
        <w:rPr>
          <w:i/>
          <w:iCs/>
        </w:rPr>
        <w:t>parole</w:t>
      </w:r>
      <w:r w:rsidRPr="00197E3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211C6"/>
    <w:multiLevelType w:val="hybridMultilevel"/>
    <w:tmpl w:val="0F4C2364"/>
    <w:lvl w:ilvl="0" w:tplc="2A4E6454">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C477F"/>
    <w:multiLevelType w:val="hybridMultilevel"/>
    <w:tmpl w:val="FFFFFFFF"/>
    <w:lvl w:ilvl="0" w:tplc="267847B0">
      <w:start w:val="1"/>
      <w:numFmt w:val="decimal"/>
      <w:lvlText w:val="%1."/>
      <w:lvlJc w:val="left"/>
      <w:pPr>
        <w:ind w:left="720" w:hanging="360"/>
      </w:pPr>
    </w:lvl>
    <w:lvl w:ilvl="1" w:tplc="899A412E">
      <w:start w:val="1"/>
      <w:numFmt w:val="lowerLetter"/>
      <w:lvlText w:val="%2."/>
      <w:lvlJc w:val="left"/>
      <w:pPr>
        <w:ind w:left="1440" w:hanging="360"/>
      </w:pPr>
    </w:lvl>
    <w:lvl w:ilvl="2" w:tplc="F0C2E1A8">
      <w:start w:val="1"/>
      <w:numFmt w:val="lowerRoman"/>
      <w:lvlText w:val="%3."/>
      <w:lvlJc w:val="right"/>
      <w:pPr>
        <w:ind w:left="2160" w:hanging="180"/>
      </w:pPr>
    </w:lvl>
    <w:lvl w:ilvl="3" w:tplc="AD9A864A">
      <w:start w:val="1"/>
      <w:numFmt w:val="decimal"/>
      <w:lvlText w:val="%4."/>
      <w:lvlJc w:val="left"/>
      <w:pPr>
        <w:ind w:left="2880" w:hanging="360"/>
      </w:pPr>
    </w:lvl>
    <w:lvl w:ilvl="4" w:tplc="4C1A01EE">
      <w:start w:val="1"/>
      <w:numFmt w:val="lowerLetter"/>
      <w:lvlText w:val="%5."/>
      <w:lvlJc w:val="left"/>
      <w:pPr>
        <w:ind w:left="3600" w:hanging="360"/>
      </w:pPr>
    </w:lvl>
    <w:lvl w:ilvl="5" w:tplc="41CC90A4">
      <w:start w:val="1"/>
      <w:numFmt w:val="lowerRoman"/>
      <w:lvlText w:val="%6."/>
      <w:lvlJc w:val="right"/>
      <w:pPr>
        <w:ind w:left="4320" w:hanging="180"/>
      </w:pPr>
    </w:lvl>
    <w:lvl w:ilvl="6" w:tplc="6808846A">
      <w:start w:val="1"/>
      <w:numFmt w:val="decimal"/>
      <w:lvlText w:val="%7."/>
      <w:lvlJc w:val="left"/>
      <w:pPr>
        <w:ind w:left="5040" w:hanging="360"/>
      </w:pPr>
    </w:lvl>
    <w:lvl w:ilvl="7" w:tplc="3FC4CD88">
      <w:start w:val="1"/>
      <w:numFmt w:val="lowerLetter"/>
      <w:lvlText w:val="%8."/>
      <w:lvlJc w:val="left"/>
      <w:pPr>
        <w:ind w:left="5760" w:hanging="360"/>
      </w:pPr>
    </w:lvl>
    <w:lvl w:ilvl="8" w:tplc="7A3CF72A">
      <w:start w:val="1"/>
      <w:numFmt w:val="lowerRoman"/>
      <w:lvlText w:val="%9."/>
      <w:lvlJc w:val="right"/>
      <w:pPr>
        <w:ind w:left="6480" w:hanging="180"/>
      </w:pPr>
    </w:lvl>
  </w:abstractNum>
  <w:abstractNum w:abstractNumId="2" w15:restartNumberingAfterBreak="0">
    <w:nsid w:val="111D4954"/>
    <w:multiLevelType w:val="multilevel"/>
    <w:tmpl w:val="90628C50"/>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3F722FF"/>
    <w:multiLevelType w:val="hybridMultilevel"/>
    <w:tmpl w:val="94F03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E98818"/>
    <w:multiLevelType w:val="hybridMultilevel"/>
    <w:tmpl w:val="50B6C8BA"/>
    <w:lvl w:ilvl="0" w:tplc="2E4A2904">
      <w:start w:val="1"/>
      <w:numFmt w:val="bullet"/>
      <w:lvlText w:val="-"/>
      <w:lvlJc w:val="left"/>
      <w:pPr>
        <w:ind w:left="720" w:hanging="360"/>
      </w:pPr>
      <w:rPr>
        <w:rFonts w:ascii="Calibri" w:hAnsi="Calibri" w:hint="default"/>
      </w:rPr>
    </w:lvl>
    <w:lvl w:ilvl="1" w:tplc="D3FC27B6">
      <w:start w:val="1"/>
      <w:numFmt w:val="bullet"/>
      <w:lvlText w:val="o"/>
      <w:lvlJc w:val="left"/>
      <w:pPr>
        <w:ind w:left="1440" w:hanging="360"/>
      </w:pPr>
      <w:rPr>
        <w:rFonts w:ascii="Courier New" w:hAnsi="Courier New" w:hint="default"/>
      </w:rPr>
    </w:lvl>
    <w:lvl w:ilvl="2" w:tplc="CF22F14A">
      <w:start w:val="1"/>
      <w:numFmt w:val="bullet"/>
      <w:lvlText w:val=""/>
      <w:lvlJc w:val="left"/>
      <w:pPr>
        <w:ind w:left="2160" w:hanging="360"/>
      </w:pPr>
      <w:rPr>
        <w:rFonts w:ascii="Wingdings" w:hAnsi="Wingdings" w:hint="default"/>
      </w:rPr>
    </w:lvl>
    <w:lvl w:ilvl="3" w:tplc="42763664">
      <w:start w:val="1"/>
      <w:numFmt w:val="bullet"/>
      <w:lvlText w:val=""/>
      <w:lvlJc w:val="left"/>
      <w:pPr>
        <w:ind w:left="2880" w:hanging="360"/>
      </w:pPr>
      <w:rPr>
        <w:rFonts w:ascii="Symbol" w:hAnsi="Symbol" w:hint="default"/>
      </w:rPr>
    </w:lvl>
    <w:lvl w:ilvl="4" w:tplc="1FF0B824">
      <w:start w:val="1"/>
      <w:numFmt w:val="bullet"/>
      <w:lvlText w:val="o"/>
      <w:lvlJc w:val="left"/>
      <w:pPr>
        <w:ind w:left="3600" w:hanging="360"/>
      </w:pPr>
      <w:rPr>
        <w:rFonts w:ascii="Courier New" w:hAnsi="Courier New" w:hint="default"/>
      </w:rPr>
    </w:lvl>
    <w:lvl w:ilvl="5" w:tplc="CCB6014E">
      <w:start w:val="1"/>
      <w:numFmt w:val="bullet"/>
      <w:lvlText w:val=""/>
      <w:lvlJc w:val="left"/>
      <w:pPr>
        <w:ind w:left="4320" w:hanging="360"/>
      </w:pPr>
      <w:rPr>
        <w:rFonts w:ascii="Wingdings" w:hAnsi="Wingdings" w:hint="default"/>
      </w:rPr>
    </w:lvl>
    <w:lvl w:ilvl="6" w:tplc="7A7C4464">
      <w:start w:val="1"/>
      <w:numFmt w:val="bullet"/>
      <w:lvlText w:val=""/>
      <w:lvlJc w:val="left"/>
      <w:pPr>
        <w:ind w:left="5040" w:hanging="360"/>
      </w:pPr>
      <w:rPr>
        <w:rFonts w:ascii="Symbol" w:hAnsi="Symbol" w:hint="default"/>
      </w:rPr>
    </w:lvl>
    <w:lvl w:ilvl="7" w:tplc="0C2E9444">
      <w:start w:val="1"/>
      <w:numFmt w:val="bullet"/>
      <w:lvlText w:val="o"/>
      <w:lvlJc w:val="left"/>
      <w:pPr>
        <w:ind w:left="5760" w:hanging="360"/>
      </w:pPr>
      <w:rPr>
        <w:rFonts w:ascii="Courier New" w:hAnsi="Courier New" w:hint="default"/>
      </w:rPr>
    </w:lvl>
    <w:lvl w:ilvl="8" w:tplc="5FCED4C8">
      <w:start w:val="1"/>
      <w:numFmt w:val="bullet"/>
      <w:lvlText w:val=""/>
      <w:lvlJc w:val="left"/>
      <w:pPr>
        <w:ind w:left="6480" w:hanging="360"/>
      </w:pPr>
      <w:rPr>
        <w:rFonts w:ascii="Wingdings" w:hAnsi="Wingdings" w:hint="default"/>
      </w:rPr>
    </w:lvl>
  </w:abstractNum>
  <w:abstractNum w:abstractNumId="5" w15:restartNumberingAfterBreak="0">
    <w:nsid w:val="270B0109"/>
    <w:multiLevelType w:val="hybridMultilevel"/>
    <w:tmpl w:val="FFFFFFFF"/>
    <w:lvl w:ilvl="0" w:tplc="DD606012">
      <w:start w:val="1"/>
      <w:numFmt w:val="decimal"/>
      <w:lvlText w:val="%1."/>
      <w:lvlJc w:val="left"/>
      <w:pPr>
        <w:ind w:left="720" w:hanging="360"/>
      </w:pPr>
    </w:lvl>
    <w:lvl w:ilvl="1" w:tplc="14DC8580">
      <w:start w:val="1"/>
      <w:numFmt w:val="lowerLetter"/>
      <w:lvlText w:val="%2."/>
      <w:lvlJc w:val="left"/>
      <w:pPr>
        <w:ind w:left="1440" w:hanging="360"/>
      </w:pPr>
    </w:lvl>
    <w:lvl w:ilvl="2" w:tplc="0B18D9F6">
      <w:start w:val="1"/>
      <w:numFmt w:val="lowerRoman"/>
      <w:lvlText w:val="%3."/>
      <w:lvlJc w:val="right"/>
      <w:pPr>
        <w:ind w:left="2160" w:hanging="180"/>
      </w:pPr>
    </w:lvl>
    <w:lvl w:ilvl="3" w:tplc="4A20FE22">
      <w:start w:val="1"/>
      <w:numFmt w:val="decimal"/>
      <w:lvlText w:val="%4."/>
      <w:lvlJc w:val="left"/>
      <w:pPr>
        <w:ind w:left="2880" w:hanging="360"/>
      </w:pPr>
    </w:lvl>
    <w:lvl w:ilvl="4" w:tplc="FA4CC85A">
      <w:start w:val="1"/>
      <w:numFmt w:val="lowerLetter"/>
      <w:lvlText w:val="%5."/>
      <w:lvlJc w:val="left"/>
      <w:pPr>
        <w:ind w:left="3600" w:hanging="360"/>
      </w:pPr>
    </w:lvl>
    <w:lvl w:ilvl="5" w:tplc="9A621766">
      <w:start w:val="1"/>
      <w:numFmt w:val="lowerRoman"/>
      <w:lvlText w:val="%6."/>
      <w:lvlJc w:val="right"/>
      <w:pPr>
        <w:ind w:left="4320" w:hanging="180"/>
      </w:pPr>
    </w:lvl>
    <w:lvl w:ilvl="6" w:tplc="F17A8BCA">
      <w:start w:val="1"/>
      <w:numFmt w:val="decimal"/>
      <w:lvlText w:val="%7."/>
      <w:lvlJc w:val="left"/>
      <w:pPr>
        <w:ind w:left="5040" w:hanging="360"/>
      </w:pPr>
    </w:lvl>
    <w:lvl w:ilvl="7" w:tplc="64489000">
      <w:start w:val="1"/>
      <w:numFmt w:val="lowerLetter"/>
      <w:lvlText w:val="%8."/>
      <w:lvlJc w:val="left"/>
      <w:pPr>
        <w:ind w:left="5760" w:hanging="360"/>
      </w:pPr>
    </w:lvl>
    <w:lvl w:ilvl="8" w:tplc="ECEA8880">
      <w:start w:val="1"/>
      <w:numFmt w:val="lowerRoman"/>
      <w:lvlText w:val="%9."/>
      <w:lvlJc w:val="right"/>
      <w:pPr>
        <w:ind w:left="6480" w:hanging="180"/>
      </w:pPr>
    </w:lvl>
  </w:abstractNum>
  <w:abstractNum w:abstractNumId="6" w15:restartNumberingAfterBreak="0">
    <w:nsid w:val="380251B3"/>
    <w:multiLevelType w:val="hybridMultilevel"/>
    <w:tmpl w:val="F21CD0AA"/>
    <w:lvl w:ilvl="0" w:tplc="F0AEE8BE">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7" w15:restartNumberingAfterBreak="0">
    <w:nsid w:val="392B589E"/>
    <w:multiLevelType w:val="hybridMultilevel"/>
    <w:tmpl w:val="FFFFFFFF"/>
    <w:lvl w:ilvl="0" w:tplc="E9A85F2E">
      <w:start w:val="1"/>
      <w:numFmt w:val="decimal"/>
      <w:lvlText w:val="%1."/>
      <w:lvlJc w:val="left"/>
      <w:pPr>
        <w:ind w:left="720" w:hanging="360"/>
      </w:pPr>
    </w:lvl>
    <w:lvl w:ilvl="1" w:tplc="0046D8A2">
      <w:start w:val="1"/>
      <w:numFmt w:val="lowerLetter"/>
      <w:lvlText w:val="%2."/>
      <w:lvlJc w:val="left"/>
      <w:pPr>
        <w:ind w:left="1440" w:hanging="360"/>
      </w:pPr>
    </w:lvl>
    <w:lvl w:ilvl="2" w:tplc="4636EE34">
      <w:start w:val="1"/>
      <w:numFmt w:val="lowerRoman"/>
      <w:lvlText w:val="%3."/>
      <w:lvlJc w:val="right"/>
      <w:pPr>
        <w:ind w:left="2160" w:hanging="180"/>
      </w:pPr>
    </w:lvl>
    <w:lvl w:ilvl="3" w:tplc="D388A9DA">
      <w:start w:val="1"/>
      <w:numFmt w:val="decimal"/>
      <w:lvlText w:val="%4."/>
      <w:lvlJc w:val="left"/>
      <w:pPr>
        <w:ind w:left="2880" w:hanging="360"/>
      </w:pPr>
    </w:lvl>
    <w:lvl w:ilvl="4" w:tplc="C586549E">
      <w:start w:val="1"/>
      <w:numFmt w:val="lowerLetter"/>
      <w:lvlText w:val="%5."/>
      <w:lvlJc w:val="left"/>
      <w:pPr>
        <w:ind w:left="3600" w:hanging="360"/>
      </w:pPr>
    </w:lvl>
    <w:lvl w:ilvl="5" w:tplc="9C1C7114">
      <w:start w:val="1"/>
      <w:numFmt w:val="lowerRoman"/>
      <w:lvlText w:val="%6."/>
      <w:lvlJc w:val="right"/>
      <w:pPr>
        <w:ind w:left="4320" w:hanging="180"/>
      </w:pPr>
    </w:lvl>
    <w:lvl w:ilvl="6" w:tplc="92BCC8F4">
      <w:start w:val="1"/>
      <w:numFmt w:val="decimal"/>
      <w:lvlText w:val="%7."/>
      <w:lvlJc w:val="left"/>
      <w:pPr>
        <w:ind w:left="5040" w:hanging="360"/>
      </w:pPr>
    </w:lvl>
    <w:lvl w:ilvl="7" w:tplc="D5AE2B3E">
      <w:start w:val="1"/>
      <w:numFmt w:val="lowerLetter"/>
      <w:lvlText w:val="%8."/>
      <w:lvlJc w:val="left"/>
      <w:pPr>
        <w:ind w:left="5760" w:hanging="360"/>
      </w:pPr>
    </w:lvl>
    <w:lvl w:ilvl="8" w:tplc="629C7DEA">
      <w:start w:val="1"/>
      <w:numFmt w:val="lowerRoman"/>
      <w:lvlText w:val="%9."/>
      <w:lvlJc w:val="right"/>
      <w:pPr>
        <w:ind w:left="6480" w:hanging="180"/>
      </w:pPr>
    </w:lvl>
  </w:abstractNum>
  <w:abstractNum w:abstractNumId="8" w15:restartNumberingAfterBreak="0">
    <w:nsid w:val="3B612696"/>
    <w:multiLevelType w:val="hybridMultilevel"/>
    <w:tmpl w:val="2402BBB2"/>
    <w:lvl w:ilvl="0" w:tplc="F0AEE8B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1F21FDD"/>
    <w:multiLevelType w:val="hybridMultilevel"/>
    <w:tmpl w:val="FFFFFFFF"/>
    <w:lvl w:ilvl="0" w:tplc="43AA1C42">
      <w:start w:val="1"/>
      <w:numFmt w:val="decimal"/>
      <w:lvlText w:val="%1."/>
      <w:lvlJc w:val="left"/>
      <w:pPr>
        <w:ind w:left="720" w:hanging="360"/>
      </w:pPr>
    </w:lvl>
    <w:lvl w:ilvl="1" w:tplc="53B0FAD4">
      <w:start w:val="1"/>
      <w:numFmt w:val="lowerLetter"/>
      <w:lvlText w:val="%2."/>
      <w:lvlJc w:val="left"/>
      <w:pPr>
        <w:ind w:left="1440" w:hanging="360"/>
      </w:pPr>
    </w:lvl>
    <w:lvl w:ilvl="2" w:tplc="266A09AE">
      <w:start w:val="1"/>
      <w:numFmt w:val="lowerRoman"/>
      <w:lvlText w:val="%3."/>
      <w:lvlJc w:val="right"/>
      <w:pPr>
        <w:ind w:left="2160" w:hanging="180"/>
      </w:pPr>
    </w:lvl>
    <w:lvl w:ilvl="3" w:tplc="93DE2E12">
      <w:start w:val="1"/>
      <w:numFmt w:val="decimal"/>
      <w:lvlText w:val="%4."/>
      <w:lvlJc w:val="left"/>
      <w:pPr>
        <w:ind w:left="2880" w:hanging="360"/>
      </w:pPr>
    </w:lvl>
    <w:lvl w:ilvl="4" w:tplc="DEF2799E">
      <w:start w:val="1"/>
      <w:numFmt w:val="lowerLetter"/>
      <w:lvlText w:val="%5."/>
      <w:lvlJc w:val="left"/>
      <w:pPr>
        <w:ind w:left="3600" w:hanging="360"/>
      </w:pPr>
    </w:lvl>
    <w:lvl w:ilvl="5" w:tplc="163C6E0C">
      <w:start w:val="1"/>
      <w:numFmt w:val="lowerRoman"/>
      <w:lvlText w:val="%6."/>
      <w:lvlJc w:val="right"/>
      <w:pPr>
        <w:ind w:left="4320" w:hanging="180"/>
      </w:pPr>
    </w:lvl>
    <w:lvl w:ilvl="6" w:tplc="40F0A0A6">
      <w:start w:val="1"/>
      <w:numFmt w:val="decimal"/>
      <w:lvlText w:val="%7."/>
      <w:lvlJc w:val="left"/>
      <w:pPr>
        <w:ind w:left="5040" w:hanging="360"/>
      </w:pPr>
    </w:lvl>
    <w:lvl w:ilvl="7" w:tplc="6830634E">
      <w:start w:val="1"/>
      <w:numFmt w:val="lowerLetter"/>
      <w:lvlText w:val="%8."/>
      <w:lvlJc w:val="left"/>
      <w:pPr>
        <w:ind w:left="5760" w:hanging="360"/>
      </w:pPr>
    </w:lvl>
    <w:lvl w:ilvl="8" w:tplc="FC98DD16">
      <w:start w:val="1"/>
      <w:numFmt w:val="lowerRoman"/>
      <w:lvlText w:val="%9."/>
      <w:lvlJc w:val="right"/>
      <w:pPr>
        <w:ind w:left="6480" w:hanging="180"/>
      </w:pPr>
    </w:lvl>
  </w:abstractNum>
  <w:abstractNum w:abstractNumId="10" w15:restartNumberingAfterBreak="0">
    <w:nsid w:val="4A736877"/>
    <w:multiLevelType w:val="hybridMultilevel"/>
    <w:tmpl w:val="FFFFFFFF"/>
    <w:lvl w:ilvl="0" w:tplc="C0C258D0">
      <w:start w:val="1"/>
      <w:numFmt w:val="decimal"/>
      <w:lvlText w:val="%1."/>
      <w:lvlJc w:val="left"/>
      <w:pPr>
        <w:ind w:left="720" w:hanging="360"/>
      </w:pPr>
    </w:lvl>
    <w:lvl w:ilvl="1" w:tplc="9A2E41B8">
      <w:start w:val="1"/>
      <w:numFmt w:val="lowerLetter"/>
      <w:lvlText w:val="%2."/>
      <w:lvlJc w:val="left"/>
      <w:pPr>
        <w:ind w:left="1440" w:hanging="360"/>
      </w:pPr>
    </w:lvl>
    <w:lvl w:ilvl="2" w:tplc="7B4C90FE">
      <w:start w:val="1"/>
      <w:numFmt w:val="lowerRoman"/>
      <w:lvlText w:val="%3."/>
      <w:lvlJc w:val="right"/>
      <w:pPr>
        <w:ind w:left="2160" w:hanging="180"/>
      </w:pPr>
    </w:lvl>
    <w:lvl w:ilvl="3" w:tplc="CD584FA8">
      <w:start w:val="1"/>
      <w:numFmt w:val="decimal"/>
      <w:lvlText w:val="%4."/>
      <w:lvlJc w:val="left"/>
      <w:pPr>
        <w:ind w:left="2880" w:hanging="360"/>
      </w:pPr>
    </w:lvl>
    <w:lvl w:ilvl="4" w:tplc="44528102">
      <w:start w:val="1"/>
      <w:numFmt w:val="lowerLetter"/>
      <w:lvlText w:val="%5."/>
      <w:lvlJc w:val="left"/>
      <w:pPr>
        <w:ind w:left="3600" w:hanging="360"/>
      </w:pPr>
    </w:lvl>
    <w:lvl w:ilvl="5" w:tplc="B97C3D3A">
      <w:start w:val="1"/>
      <w:numFmt w:val="lowerRoman"/>
      <w:lvlText w:val="%6."/>
      <w:lvlJc w:val="right"/>
      <w:pPr>
        <w:ind w:left="4320" w:hanging="180"/>
      </w:pPr>
    </w:lvl>
    <w:lvl w:ilvl="6" w:tplc="50BC9ED2">
      <w:start w:val="1"/>
      <w:numFmt w:val="decimal"/>
      <w:lvlText w:val="%7."/>
      <w:lvlJc w:val="left"/>
      <w:pPr>
        <w:ind w:left="5040" w:hanging="360"/>
      </w:pPr>
    </w:lvl>
    <w:lvl w:ilvl="7" w:tplc="569C2A38">
      <w:start w:val="1"/>
      <w:numFmt w:val="lowerLetter"/>
      <w:lvlText w:val="%8."/>
      <w:lvlJc w:val="left"/>
      <w:pPr>
        <w:ind w:left="5760" w:hanging="360"/>
      </w:pPr>
    </w:lvl>
    <w:lvl w:ilvl="8" w:tplc="183C29D0">
      <w:start w:val="1"/>
      <w:numFmt w:val="lowerRoman"/>
      <w:lvlText w:val="%9."/>
      <w:lvlJc w:val="right"/>
      <w:pPr>
        <w:ind w:left="6480" w:hanging="180"/>
      </w:pPr>
    </w:lvl>
  </w:abstractNum>
  <w:abstractNum w:abstractNumId="11" w15:restartNumberingAfterBreak="0">
    <w:nsid w:val="4C6E89A5"/>
    <w:multiLevelType w:val="hybridMultilevel"/>
    <w:tmpl w:val="268E608E"/>
    <w:lvl w:ilvl="0" w:tplc="A67C89AA">
      <w:start w:val="1"/>
      <w:numFmt w:val="decimal"/>
      <w:lvlText w:val="%1."/>
      <w:lvlJc w:val="left"/>
      <w:pPr>
        <w:ind w:left="720" w:hanging="360"/>
      </w:pPr>
    </w:lvl>
    <w:lvl w:ilvl="1" w:tplc="C22238D6">
      <w:start w:val="1"/>
      <w:numFmt w:val="lowerLetter"/>
      <w:lvlText w:val="%2."/>
      <w:lvlJc w:val="left"/>
      <w:pPr>
        <w:ind w:left="1440" w:hanging="360"/>
      </w:pPr>
    </w:lvl>
    <w:lvl w:ilvl="2" w:tplc="DA88144E">
      <w:start w:val="1"/>
      <w:numFmt w:val="lowerRoman"/>
      <w:lvlText w:val="%3."/>
      <w:lvlJc w:val="right"/>
      <w:pPr>
        <w:ind w:left="2160" w:hanging="180"/>
      </w:pPr>
    </w:lvl>
    <w:lvl w:ilvl="3" w:tplc="510E044C">
      <w:start w:val="1"/>
      <w:numFmt w:val="decimal"/>
      <w:lvlText w:val="%4."/>
      <w:lvlJc w:val="left"/>
      <w:pPr>
        <w:ind w:left="2880" w:hanging="360"/>
      </w:pPr>
    </w:lvl>
    <w:lvl w:ilvl="4" w:tplc="2C1460C4">
      <w:start w:val="1"/>
      <w:numFmt w:val="lowerLetter"/>
      <w:lvlText w:val="%5."/>
      <w:lvlJc w:val="left"/>
      <w:pPr>
        <w:ind w:left="3600" w:hanging="360"/>
      </w:pPr>
    </w:lvl>
    <w:lvl w:ilvl="5" w:tplc="DD14D506">
      <w:start w:val="1"/>
      <w:numFmt w:val="lowerRoman"/>
      <w:lvlText w:val="%6."/>
      <w:lvlJc w:val="right"/>
      <w:pPr>
        <w:ind w:left="4320" w:hanging="180"/>
      </w:pPr>
    </w:lvl>
    <w:lvl w:ilvl="6" w:tplc="E81C3436">
      <w:start w:val="1"/>
      <w:numFmt w:val="decimal"/>
      <w:lvlText w:val="%7."/>
      <w:lvlJc w:val="left"/>
      <w:pPr>
        <w:ind w:left="5040" w:hanging="360"/>
      </w:pPr>
    </w:lvl>
    <w:lvl w:ilvl="7" w:tplc="88C6B702">
      <w:start w:val="1"/>
      <w:numFmt w:val="lowerLetter"/>
      <w:lvlText w:val="%8."/>
      <w:lvlJc w:val="left"/>
      <w:pPr>
        <w:ind w:left="5760" w:hanging="360"/>
      </w:pPr>
    </w:lvl>
    <w:lvl w:ilvl="8" w:tplc="4288A744">
      <w:start w:val="1"/>
      <w:numFmt w:val="lowerRoman"/>
      <w:lvlText w:val="%9."/>
      <w:lvlJc w:val="right"/>
      <w:pPr>
        <w:ind w:left="6480" w:hanging="180"/>
      </w:pPr>
    </w:lvl>
  </w:abstractNum>
  <w:abstractNum w:abstractNumId="12" w15:restartNumberingAfterBreak="0">
    <w:nsid w:val="557F3E9A"/>
    <w:multiLevelType w:val="multilevel"/>
    <w:tmpl w:val="2402BBB2"/>
    <w:styleLink w:val="CurrentList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572C027D"/>
    <w:multiLevelType w:val="hybridMultilevel"/>
    <w:tmpl w:val="07B2B04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E064E69"/>
    <w:multiLevelType w:val="hybridMultilevel"/>
    <w:tmpl w:val="FFFFFFFF"/>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5E55408A"/>
    <w:multiLevelType w:val="hybridMultilevel"/>
    <w:tmpl w:val="FFFFFFFF"/>
    <w:lvl w:ilvl="0" w:tplc="460CAC26">
      <w:start w:val="1"/>
      <w:numFmt w:val="decimal"/>
      <w:lvlText w:val="%1."/>
      <w:lvlJc w:val="left"/>
      <w:pPr>
        <w:ind w:left="720" w:hanging="360"/>
      </w:pPr>
    </w:lvl>
    <w:lvl w:ilvl="1" w:tplc="D21294DC">
      <w:start w:val="1"/>
      <w:numFmt w:val="lowerLetter"/>
      <w:lvlText w:val="%2."/>
      <w:lvlJc w:val="left"/>
      <w:pPr>
        <w:ind w:left="1440" w:hanging="360"/>
      </w:pPr>
    </w:lvl>
    <w:lvl w:ilvl="2" w:tplc="6680D4C0">
      <w:start w:val="1"/>
      <w:numFmt w:val="lowerRoman"/>
      <w:lvlText w:val="%3."/>
      <w:lvlJc w:val="right"/>
      <w:pPr>
        <w:ind w:left="2160" w:hanging="180"/>
      </w:pPr>
    </w:lvl>
    <w:lvl w:ilvl="3" w:tplc="7FA20462">
      <w:start w:val="1"/>
      <w:numFmt w:val="decimal"/>
      <w:lvlText w:val="%4."/>
      <w:lvlJc w:val="left"/>
      <w:pPr>
        <w:ind w:left="2880" w:hanging="360"/>
      </w:pPr>
    </w:lvl>
    <w:lvl w:ilvl="4" w:tplc="9AD8F7EC">
      <w:start w:val="1"/>
      <w:numFmt w:val="lowerLetter"/>
      <w:lvlText w:val="%5."/>
      <w:lvlJc w:val="left"/>
      <w:pPr>
        <w:ind w:left="3600" w:hanging="360"/>
      </w:pPr>
    </w:lvl>
    <w:lvl w:ilvl="5" w:tplc="B58C728A">
      <w:start w:val="1"/>
      <w:numFmt w:val="lowerRoman"/>
      <w:lvlText w:val="%6."/>
      <w:lvlJc w:val="right"/>
      <w:pPr>
        <w:ind w:left="4320" w:hanging="180"/>
      </w:pPr>
    </w:lvl>
    <w:lvl w:ilvl="6" w:tplc="9F921B84">
      <w:start w:val="1"/>
      <w:numFmt w:val="decimal"/>
      <w:lvlText w:val="%7."/>
      <w:lvlJc w:val="left"/>
      <w:pPr>
        <w:ind w:left="5040" w:hanging="360"/>
      </w:pPr>
    </w:lvl>
    <w:lvl w:ilvl="7" w:tplc="1466CD0E">
      <w:start w:val="1"/>
      <w:numFmt w:val="lowerLetter"/>
      <w:lvlText w:val="%8."/>
      <w:lvlJc w:val="left"/>
      <w:pPr>
        <w:ind w:left="5760" w:hanging="360"/>
      </w:pPr>
    </w:lvl>
    <w:lvl w:ilvl="8" w:tplc="396ADF3A">
      <w:start w:val="1"/>
      <w:numFmt w:val="lowerRoman"/>
      <w:lvlText w:val="%9."/>
      <w:lvlJc w:val="right"/>
      <w:pPr>
        <w:ind w:left="6480" w:hanging="180"/>
      </w:pPr>
    </w:lvl>
  </w:abstractNum>
  <w:abstractNum w:abstractNumId="16" w15:restartNumberingAfterBreak="0">
    <w:nsid w:val="693D217F"/>
    <w:multiLevelType w:val="multilevel"/>
    <w:tmpl w:val="F4E0B542"/>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DCF5C8C"/>
    <w:multiLevelType w:val="multilevel"/>
    <w:tmpl w:val="039E45B2"/>
    <w:styleLink w:val="CurrentList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E476212"/>
    <w:multiLevelType w:val="multilevel"/>
    <w:tmpl w:val="F8AA3A82"/>
    <w:styleLink w:val="CurrentList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35426FF"/>
    <w:multiLevelType w:val="hybridMultilevel"/>
    <w:tmpl w:val="FFFFFFFF"/>
    <w:lvl w:ilvl="0" w:tplc="9612C530">
      <w:start w:val="1"/>
      <w:numFmt w:val="decimal"/>
      <w:lvlText w:val="%1."/>
      <w:lvlJc w:val="left"/>
      <w:pPr>
        <w:ind w:left="720" w:hanging="360"/>
      </w:pPr>
    </w:lvl>
    <w:lvl w:ilvl="1" w:tplc="615213FE">
      <w:start w:val="1"/>
      <w:numFmt w:val="lowerLetter"/>
      <w:lvlText w:val="%2."/>
      <w:lvlJc w:val="left"/>
      <w:pPr>
        <w:ind w:left="1440" w:hanging="360"/>
      </w:pPr>
    </w:lvl>
    <w:lvl w:ilvl="2" w:tplc="5BBA7702">
      <w:start w:val="1"/>
      <w:numFmt w:val="lowerRoman"/>
      <w:lvlText w:val="%3."/>
      <w:lvlJc w:val="right"/>
      <w:pPr>
        <w:ind w:left="2160" w:hanging="180"/>
      </w:pPr>
    </w:lvl>
    <w:lvl w:ilvl="3" w:tplc="1862D256">
      <w:start w:val="1"/>
      <w:numFmt w:val="decimal"/>
      <w:lvlText w:val="%4."/>
      <w:lvlJc w:val="left"/>
      <w:pPr>
        <w:ind w:left="2880" w:hanging="360"/>
      </w:pPr>
    </w:lvl>
    <w:lvl w:ilvl="4" w:tplc="A9B29E0C">
      <w:start w:val="1"/>
      <w:numFmt w:val="lowerLetter"/>
      <w:lvlText w:val="%5."/>
      <w:lvlJc w:val="left"/>
      <w:pPr>
        <w:ind w:left="3600" w:hanging="360"/>
      </w:pPr>
    </w:lvl>
    <w:lvl w:ilvl="5" w:tplc="CECC0170">
      <w:start w:val="1"/>
      <w:numFmt w:val="lowerRoman"/>
      <w:lvlText w:val="%6."/>
      <w:lvlJc w:val="right"/>
      <w:pPr>
        <w:ind w:left="4320" w:hanging="180"/>
      </w:pPr>
    </w:lvl>
    <w:lvl w:ilvl="6" w:tplc="875C753E">
      <w:start w:val="1"/>
      <w:numFmt w:val="decimal"/>
      <w:lvlText w:val="%7."/>
      <w:lvlJc w:val="left"/>
      <w:pPr>
        <w:ind w:left="5040" w:hanging="360"/>
      </w:pPr>
    </w:lvl>
    <w:lvl w:ilvl="7" w:tplc="54F49C38">
      <w:start w:val="1"/>
      <w:numFmt w:val="lowerLetter"/>
      <w:lvlText w:val="%8."/>
      <w:lvlJc w:val="left"/>
      <w:pPr>
        <w:ind w:left="5760" w:hanging="360"/>
      </w:pPr>
    </w:lvl>
    <w:lvl w:ilvl="8" w:tplc="7B4C7082">
      <w:start w:val="1"/>
      <w:numFmt w:val="lowerRoman"/>
      <w:lvlText w:val="%9."/>
      <w:lvlJc w:val="right"/>
      <w:pPr>
        <w:ind w:left="6480" w:hanging="180"/>
      </w:pPr>
    </w:lvl>
  </w:abstractNum>
  <w:abstractNum w:abstractNumId="20" w15:restartNumberingAfterBreak="0">
    <w:nsid w:val="7506FA01"/>
    <w:multiLevelType w:val="hybridMultilevel"/>
    <w:tmpl w:val="C91485E2"/>
    <w:lvl w:ilvl="0" w:tplc="A5E85996">
      <w:start w:val="1"/>
      <w:numFmt w:val="decimal"/>
      <w:lvlText w:val="%1)"/>
      <w:lvlJc w:val="left"/>
      <w:pPr>
        <w:ind w:left="720" w:hanging="360"/>
      </w:pPr>
    </w:lvl>
    <w:lvl w:ilvl="1" w:tplc="44282732">
      <w:start w:val="1"/>
      <w:numFmt w:val="lowerLetter"/>
      <w:lvlText w:val="%2."/>
      <w:lvlJc w:val="left"/>
      <w:pPr>
        <w:ind w:left="1440" w:hanging="360"/>
      </w:pPr>
    </w:lvl>
    <w:lvl w:ilvl="2" w:tplc="0A3A92D4">
      <w:start w:val="1"/>
      <w:numFmt w:val="lowerRoman"/>
      <w:lvlText w:val="%3."/>
      <w:lvlJc w:val="right"/>
      <w:pPr>
        <w:ind w:left="2160" w:hanging="180"/>
      </w:pPr>
    </w:lvl>
    <w:lvl w:ilvl="3" w:tplc="538C7FB8">
      <w:start w:val="1"/>
      <w:numFmt w:val="decimal"/>
      <w:lvlText w:val="%4."/>
      <w:lvlJc w:val="left"/>
      <w:pPr>
        <w:ind w:left="2880" w:hanging="360"/>
      </w:pPr>
    </w:lvl>
    <w:lvl w:ilvl="4" w:tplc="3E8616FA">
      <w:start w:val="1"/>
      <w:numFmt w:val="lowerLetter"/>
      <w:lvlText w:val="%5."/>
      <w:lvlJc w:val="left"/>
      <w:pPr>
        <w:ind w:left="3600" w:hanging="360"/>
      </w:pPr>
    </w:lvl>
    <w:lvl w:ilvl="5" w:tplc="DBE2EB94">
      <w:start w:val="1"/>
      <w:numFmt w:val="lowerRoman"/>
      <w:lvlText w:val="%6."/>
      <w:lvlJc w:val="right"/>
      <w:pPr>
        <w:ind w:left="4320" w:hanging="180"/>
      </w:pPr>
    </w:lvl>
    <w:lvl w:ilvl="6" w:tplc="265E6748">
      <w:start w:val="1"/>
      <w:numFmt w:val="decimal"/>
      <w:lvlText w:val="%7."/>
      <w:lvlJc w:val="left"/>
      <w:pPr>
        <w:ind w:left="5040" w:hanging="360"/>
      </w:pPr>
    </w:lvl>
    <w:lvl w:ilvl="7" w:tplc="D31EB906">
      <w:start w:val="1"/>
      <w:numFmt w:val="lowerLetter"/>
      <w:lvlText w:val="%8."/>
      <w:lvlJc w:val="left"/>
      <w:pPr>
        <w:ind w:left="5760" w:hanging="360"/>
      </w:pPr>
    </w:lvl>
    <w:lvl w:ilvl="8" w:tplc="9F064D94">
      <w:start w:val="1"/>
      <w:numFmt w:val="lowerRoman"/>
      <w:lvlText w:val="%9."/>
      <w:lvlJc w:val="right"/>
      <w:pPr>
        <w:ind w:left="6480" w:hanging="180"/>
      </w:pPr>
    </w:lvl>
  </w:abstractNum>
  <w:abstractNum w:abstractNumId="21" w15:restartNumberingAfterBreak="0">
    <w:nsid w:val="793E027F"/>
    <w:multiLevelType w:val="hybridMultilevel"/>
    <w:tmpl w:val="15665384"/>
    <w:lvl w:ilvl="0" w:tplc="02781E1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A87EC9"/>
    <w:multiLevelType w:val="hybridMultilevel"/>
    <w:tmpl w:val="FFFFFFFF"/>
    <w:lvl w:ilvl="0" w:tplc="8BD6FECA">
      <w:start w:val="1"/>
      <w:numFmt w:val="decimal"/>
      <w:lvlText w:val="%1."/>
      <w:lvlJc w:val="left"/>
      <w:pPr>
        <w:ind w:left="720" w:hanging="360"/>
      </w:pPr>
    </w:lvl>
    <w:lvl w:ilvl="1" w:tplc="4E0CACB8">
      <w:start w:val="1"/>
      <w:numFmt w:val="lowerLetter"/>
      <w:lvlText w:val="%2."/>
      <w:lvlJc w:val="left"/>
      <w:pPr>
        <w:ind w:left="1440" w:hanging="360"/>
      </w:pPr>
    </w:lvl>
    <w:lvl w:ilvl="2" w:tplc="7D5840F6">
      <w:start w:val="1"/>
      <w:numFmt w:val="lowerRoman"/>
      <w:lvlText w:val="%3."/>
      <w:lvlJc w:val="right"/>
      <w:pPr>
        <w:ind w:left="2160" w:hanging="180"/>
      </w:pPr>
    </w:lvl>
    <w:lvl w:ilvl="3" w:tplc="8A5E99D4">
      <w:start w:val="1"/>
      <w:numFmt w:val="decimal"/>
      <w:lvlText w:val="%4."/>
      <w:lvlJc w:val="left"/>
      <w:pPr>
        <w:ind w:left="2880" w:hanging="360"/>
      </w:pPr>
    </w:lvl>
    <w:lvl w:ilvl="4" w:tplc="FE7679E2">
      <w:start w:val="1"/>
      <w:numFmt w:val="lowerLetter"/>
      <w:lvlText w:val="%5."/>
      <w:lvlJc w:val="left"/>
      <w:pPr>
        <w:ind w:left="3600" w:hanging="360"/>
      </w:pPr>
    </w:lvl>
    <w:lvl w:ilvl="5" w:tplc="56487F80">
      <w:start w:val="1"/>
      <w:numFmt w:val="lowerRoman"/>
      <w:lvlText w:val="%6."/>
      <w:lvlJc w:val="right"/>
      <w:pPr>
        <w:ind w:left="4320" w:hanging="180"/>
      </w:pPr>
    </w:lvl>
    <w:lvl w:ilvl="6" w:tplc="E59ACE62">
      <w:start w:val="1"/>
      <w:numFmt w:val="decimal"/>
      <w:lvlText w:val="%7."/>
      <w:lvlJc w:val="left"/>
      <w:pPr>
        <w:ind w:left="5040" w:hanging="360"/>
      </w:pPr>
    </w:lvl>
    <w:lvl w:ilvl="7" w:tplc="0D363D66">
      <w:start w:val="1"/>
      <w:numFmt w:val="lowerLetter"/>
      <w:lvlText w:val="%8."/>
      <w:lvlJc w:val="left"/>
      <w:pPr>
        <w:ind w:left="5760" w:hanging="360"/>
      </w:pPr>
    </w:lvl>
    <w:lvl w:ilvl="8" w:tplc="FA8427CE">
      <w:start w:val="1"/>
      <w:numFmt w:val="lowerRoman"/>
      <w:lvlText w:val="%9."/>
      <w:lvlJc w:val="right"/>
      <w:pPr>
        <w:ind w:left="6480" w:hanging="180"/>
      </w:pPr>
    </w:lvl>
  </w:abstractNum>
  <w:abstractNum w:abstractNumId="23" w15:restartNumberingAfterBreak="0">
    <w:nsid w:val="7B791B13"/>
    <w:multiLevelType w:val="hybridMultilevel"/>
    <w:tmpl w:val="0576BC5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955016068">
    <w:abstractNumId w:val="20"/>
  </w:num>
  <w:num w:numId="2" w16cid:durableId="1043941822">
    <w:abstractNumId w:val="4"/>
  </w:num>
  <w:num w:numId="3" w16cid:durableId="1738284571">
    <w:abstractNumId w:val="11"/>
  </w:num>
  <w:num w:numId="4" w16cid:durableId="1706638276">
    <w:abstractNumId w:val="1"/>
  </w:num>
  <w:num w:numId="5" w16cid:durableId="1265963345">
    <w:abstractNumId w:val="15"/>
  </w:num>
  <w:num w:numId="6" w16cid:durableId="415175833">
    <w:abstractNumId w:val="10"/>
  </w:num>
  <w:num w:numId="7" w16cid:durableId="963735532">
    <w:abstractNumId w:val="19"/>
  </w:num>
  <w:num w:numId="8" w16cid:durableId="1531990107">
    <w:abstractNumId w:val="9"/>
  </w:num>
  <w:num w:numId="9" w16cid:durableId="281227062">
    <w:abstractNumId w:val="7"/>
  </w:num>
  <w:num w:numId="10" w16cid:durableId="1291861445">
    <w:abstractNumId w:val="22"/>
  </w:num>
  <w:num w:numId="11" w16cid:durableId="930892598">
    <w:abstractNumId w:val="5"/>
  </w:num>
  <w:num w:numId="12" w16cid:durableId="362051582">
    <w:abstractNumId w:val="14"/>
  </w:num>
  <w:num w:numId="13" w16cid:durableId="1755592026">
    <w:abstractNumId w:val="13"/>
  </w:num>
  <w:num w:numId="14" w16cid:durableId="697125810">
    <w:abstractNumId w:val="6"/>
  </w:num>
  <w:num w:numId="15" w16cid:durableId="1742603476">
    <w:abstractNumId w:val="0"/>
  </w:num>
  <w:num w:numId="16" w16cid:durableId="739790601">
    <w:abstractNumId w:val="0"/>
    <w:lvlOverride w:ilvl="0">
      <w:startOverride w:val="1"/>
    </w:lvlOverride>
  </w:num>
  <w:num w:numId="17" w16cid:durableId="1965965307">
    <w:abstractNumId w:val="0"/>
    <w:lvlOverride w:ilvl="0">
      <w:startOverride w:val="1"/>
    </w:lvlOverride>
  </w:num>
  <w:num w:numId="18" w16cid:durableId="1769619050">
    <w:abstractNumId w:val="0"/>
    <w:lvlOverride w:ilvl="0">
      <w:startOverride w:val="1"/>
    </w:lvlOverride>
  </w:num>
  <w:num w:numId="19" w16cid:durableId="1680815169">
    <w:abstractNumId w:val="0"/>
    <w:lvlOverride w:ilvl="0">
      <w:startOverride w:val="1"/>
    </w:lvlOverride>
  </w:num>
  <w:num w:numId="20" w16cid:durableId="1282224710">
    <w:abstractNumId w:val="0"/>
    <w:lvlOverride w:ilvl="0">
      <w:startOverride w:val="1"/>
    </w:lvlOverride>
  </w:num>
  <w:num w:numId="21" w16cid:durableId="1363750514">
    <w:abstractNumId w:val="2"/>
  </w:num>
  <w:num w:numId="22" w16cid:durableId="827134834">
    <w:abstractNumId w:val="0"/>
    <w:lvlOverride w:ilvl="0">
      <w:startOverride w:val="1"/>
    </w:lvlOverride>
  </w:num>
  <w:num w:numId="23" w16cid:durableId="1272006938">
    <w:abstractNumId w:val="16"/>
  </w:num>
  <w:num w:numId="24" w16cid:durableId="50158373">
    <w:abstractNumId w:val="8"/>
  </w:num>
  <w:num w:numId="25" w16cid:durableId="1253782018">
    <w:abstractNumId w:val="12"/>
  </w:num>
  <w:num w:numId="26" w16cid:durableId="1689521395">
    <w:abstractNumId w:val="23"/>
  </w:num>
  <w:num w:numId="27" w16cid:durableId="1044019061">
    <w:abstractNumId w:val="0"/>
    <w:lvlOverride w:ilvl="0">
      <w:startOverride w:val="1"/>
    </w:lvlOverride>
  </w:num>
  <w:num w:numId="28" w16cid:durableId="1406227138">
    <w:abstractNumId w:val="3"/>
  </w:num>
  <w:num w:numId="29" w16cid:durableId="1939562672">
    <w:abstractNumId w:val="21"/>
  </w:num>
  <w:num w:numId="30" w16cid:durableId="493880421">
    <w:abstractNumId w:val="18"/>
  </w:num>
  <w:num w:numId="31" w16cid:durableId="1891574816">
    <w:abstractNumId w:val="0"/>
    <w:lvlOverride w:ilvl="0">
      <w:startOverride w:val="1"/>
    </w:lvlOverride>
  </w:num>
  <w:num w:numId="32" w16cid:durableId="591202844">
    <w:abstractNumId w:val="0"/>
    <w:lvlOverride w:ilvl="0">
      <w:startOverride w:val="1"/>
    </w:lvlOverride>
  </w:num>
  <w:num w:numId="33" w16cid:durableId="78573269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29"/>
  <w:hideSpellingErrors/>
  <w:hideGrammaticalErrors/>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grammar="clean"/>
  <w:defaultTabStop w:val="720"/>
  <w:hyphenationZone w:val="425"/>
  <w:doNotHyphenateCaps/>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CA1"/>
    <w:rsid w:val="00000187"/>
    <w:rsid w:val="000003B3"/>
    <w:rsid w:val="000003CF"/>
    <w:rsid w:val="00000443"/>
    <w:rsid w:val="00000F70"/>
    <w:rsid w:val="00002113"/>
    <w:rsid w:val="0000234D"/>
    <w:rsid w:val="0000254A"/>
    <w:rsid w:val="000027CD"/>
    <w:rsid w:val="00002D11"/>
    <w:rsid w:val="0000321B"/>
    <w:rsid w:val="000033BF"/>
    <w:rsid w:val="00003592"/>
    <w:rsid w:val="000036D2"/>
    <w:rsid w:val="00003B28"/>
    <w:rsid w:val="00003E4B"/>
    <w:rsid w:val="00003E85"/>
    <w:rsid w:val="00003F8D"/>
    <w:rsid w:val="00004196"/>
    <w:rsid w:val="00004313"/>
    <w:rsid w:val="000046C4"/>
    <w:rsid w:val="00004881"/>
    <w:rsid w:val="000048BB"/>
    <w:rsid w:val="00004B73"/>
    <w:rsid w:val="00004CD0"/>
    <w:rsid w:val="00004F94"/>
    <w:rsid w:val="00005338"/>
    <w:rsid w:val="000054EF"/>
    <w:rsid w:val="0000564D"/>
    <w:rsid w:val="00005829"/>
    <w:rsid w:val="0000699A"/>
    <w:rsid w:val="00006A04"/>
    <w:rsid w:val="00006E3F"/>
    <w:rsid w:val="00007958"/>
    <w:rsid w:val="00007B7D"/>
    <w:rsid w:val="00007EA1"/>
    <w:rsid w:val="0001052C"/>
    <w:rsid w:val="000109EA"/>
    <w:rsid w:val="00010AD0"/>
    <w:rsid w:val="00010D31"/>
    <w:rsid w:val="00010E87"/>
    <w:rsid w:val="000110BC"/>
    <w:rsid w:val="000111A1"/>
    <w:rsid w:val="00011212"/>
    <w:rsid w:val="000112D9"/>
    <w:rsid w:val="00011349"/>
    <w:rsid w:val="000114DC"/>
    <w:rsid w:val="00012B24"/>
    <w:rsid w:val="00012BC6"/>
    <w:rsid w:val="00012EA2"/>
    <w:rsid w:val="0001321B"/>
    <w:rsid w:val="0001349F"/>
    <w:rsid w:val="00013698"/>
    <w:rsid w:val="00013869"/>
    <w:rsid w:val="00013FF6"/>
    <w:rsid w:val="00014209"/>
    <w:rsid w:val="0001442B"/>
    <w:rsid w:val="000145B8"/>
    <w:rsid w:val="00014C4C"/>
    <w:rsid w:val="00014CD8"/>
    <w:rsid w:val="00014E70"/>
    <w:rsid w:val="00015597"/>
    <w:rsid w:val="0001565C"/>
    <w:rsid w:val="0001585C"/>
    <w:rsid w:val="00015AE8"/>
    <w:rsid w:val="00015C2B"/>
    <w:rsid w:val="0001600B"/>
    <w:rsid w:val="000163BE"/>
    <w:rsid w:val="000166D6"/>
    <w:rsid w:val="0001676A"/>
    <w:rsid w:val="000167FF"/>
    <w:rsid w:val="00016E81"/>
    <w:rsid w:val="00016FA6"/>
    <w:rsid w:val="00017274"/>
    <w:rsid w:val="00017349"/>
    <w:rsid w:val="00017440"/>
    <w:rsid w:val="00017E98"/>
    <w:rsid w:val="00017EAF"/>
    <w:rsid w:val="00020080"/>
    <w:rsid w:val="000201DA"/>
    <w:rsid w:val="0002063D"/>
    <w:rsid w:val="000206BE"/>
    <w:rsid w:val="000206C9"/>
    <w:rsid w:val="00020858"/>
    <w:rsid w:val="00020B5D"/>
    <w:rsid w:val="00020D26"/>
    <w:rsid w:val="00020E2C"/>
    <w:rsid w:val="00021033"/>
    <w:rsid w:val="000211C8"/>
    <w:rsid w:val="000212C4"/>
    <w:rsid w:val="00021503"/>
    <w:rsid w:val="000216C3"/>
    <w:rsid w:val="0002180B"/>
    <w:rsid w:val="00021D7F"/>
    <w:rsid w:val="00021E6E"/>
    <w:rsid w:val="000220AD"/>
    <w:rsid w:val="0002234F"/>
    <w:rsid w:val="00022438"/>
    <w:rsid w:val="000225E1"/>
    <w:rsid w:val="0002272E"/>
    <w:rsid w:val="000228E0"/>
    <w:rsid w:val="00022F4F"/>
    <w:rsid w:val="000232F0"/>
    <w:rsid w:val="0002334A"/>
    <w:rsid w:val="000235F4"/>
    <w:rsid w:val="0002367E"/>
    <w:rsid w:val="00023CE7"/>
    <w:rsid w:val="00023F06"/>
    <w:rsid w:val="00024004"/>
    <w:rsid w:val="000240E0"/>
    <w:rsid w:val="00024538"/>
    <w:rsid w:val="00024A25"/>
    <w:rsid w:val="00024B51"/>
    <w:rsid w:val="00024BDF"/>
    <w:rsid w:val="00024CEF"/>
    <w:rsid w:val="000258DB"/>
    <w:rsid w:val="00026006"/>
    <w:rsid w:val="000262C7"/>
    <w:rsid w:val="0002653F"/>
    <w:rsid w:val="000265A5"/>
    <w:rsid w:val="00026B46"/>
    <w:rsid w:val="00027253"/>
    <w:rsid w:val="00027549"/>
    <w:rsid w:val="00027AA6"/>
    <w:rsid w:val="00027C03"/>
    <w:rsid w:val="00027CFD"/>
    <w:rsid w:val="00027D27"/>
    <w:rsid w:val="00027E82"/>
    <w:rsid w:val="0003041C"/>
    <w:rsid w:val="000304C6"/>
    <w:rsid w:val="000306A9"/>
    <w:rsid w:val="00030792"/>
    <w:rsid w:val="00030E5E"/>
    <w:rsid w:val="000320D8"/>
    <w:rsid w:val="000322CB"/>
    <w:rsid w:val="0003290B"/>
    <w:rsid w:val="00033011"/>
    <w:rsid w:val="000330F2"/>
    <w:rsid w:val="00033354"/>
    <w:rsid w:val="00033703"/>
    <w:rsid w:val="00033E18"/>
    <w:rsid w:val="00034459"/>
    <w:rsid w:val="00034569"/>
    <w:rsid w:val="00034E71"/>
    <w:rsid w:val="000357DE"/>
    <w:rsid w:val="00035A2D"/>
    <w:rsid w:val="00035C32"/>
    <w:rsid w:val="00035C42"/>
    <w:rsid w:val="00035F88"/>
    <w:rsid w:val="000361C6"/>
    <w:rsid w:val="00036259"/>
    <w:rsid w:val="000366D1"/>
    <w:rsid w:val="00036968"/>
    <w:rsid w:val="00036A5A"/>
    <w:rsid w:val="00036AC2"/>
    <w:rsid w:val="00036B61"/>
    <w:rsid w:val="00036B71"/>
    <w:rsid w:val="00036E0B"/>
    <w:rsid w:val="00036E9A"/>
    <w:rsid w:val="00036F02"/>
    <w:rsid w:val="00036FC0"/>
    <w:rsid w:val="00037209"/>
    <w:rsid w:val="000375B5"/>
    <w:rsid w:val="0003761E"/>
    <w:rsid w:val="0003784D"/>
    <w:rsid w:val="00037963"/>
    <w:rsid w:val="0004018E"/>
    <w:rsid w:val="000402A3"/>
    <w:rsid w:val="0004034B"/>
    <w:rsid w:val="00040793"/>
    <w:rsid w:val="00040E4A"/>
    <w:rsid w:val="000410FD"/>
    <w:rsid w:val="000412EE"/>
    <w:rsid w:val="00041421"/>
    <w:rsid w:val="0004173B"/>
    <w:rsid w:val="000418D1"/>
    <w:rsid w:val="0004197C"/>
    <w:rsid w:val="00041A9D"/>
    <w:rsid w:val="00041AEB"/>
    <w:rsid w:val="00041B15"/>
    <w:rsid w:val="00041B5C"/>
    <w:rsid w:val="00041F0C"/>
    <w:rsid w:val="00042101"/>
    <w:rsid w:val="0004213A"/>
    <w:rsid w:val="000425DF"/>
    <w:rsid w:val="0004278A"/>
    <w:rsid w:val="0004295E"/>
    <w:rsid w:val="00042B1E"/>
    <w:rsid w:val="00042C3F"/>
    <w:rsid w:val="00042D16"/>
    <w:rsid w:val="00042E30"/>
    <w:rsid w:val="0004357E"/>
    <w:rsid w:val="0004361E"/>
    <w:rsid w:val="000441AC"/>
    <w:rsid w:val="00044335"/>
    <w:rsid w:val="0004496E"/>
    <w:rsid w:val="00044BF1"/>
    <w:rsid w:val="000454AB"/>
    <w:rsid w:val="000458EA"/>
    <w:rsid w:val="00045C3A"/>
    <w:rsid w:val="00045CC1"/>
    <w:rsid w:val="00045D5C"/>
    <w:rsid w:val="0004609C"/>
    <w:rsid w:val="00046237"/>
    <w:rsid w:val="000463EA"/>
    <w:rsid w:val="0004640C"/>
    <w:rsid w:val="000467BE"/>
    <w:rsid w:val="00046806"/>
    <w:rsid w:val="000469D4"/>
    <w:rsid w:val="00046B18"/>
    <w:rsid w:val="00046C3A"/>
    <w:rsid w:val="00047178"/>
    <w:rsid w:val="00047522"/>
    <w:rsid w:val="00047A33"/>
    <w:rsid w:val="00047B58"/>
    <w:rsid w:val="00047D12"/>
    <w:rsid w:val="00047D73"/>
    <w:rsid w:val="00047E57"/>
    <w:rsid w:val="000500DF"/>
    <w:rsid w:val="000500FA"/>
    <w:rsid w:val="000502C3"/>
    <w:rsid w:val="000502CD"/>
    <w:rsid w:val="0005045F"/>
    <w:rsid w:val="000507B2"/>
    <w:rsid w:val="00050F99"/>
    <w:rsid w:val="000519D1"/>
    <w:rsid w:val="00051AD6"/>
    <w:rsid w:val="00051C4D"/>
    <w:rsid w:val="00051CAE"/>
    <w:rsid w:val="00051D60"/>
    <w:rsid w:val="00051F9D"/>
    <w:rsid w:val="0005213F"/>
    <w:rsid w:val="00052372"/>
    <w:rsid w:val="000523BD"/>
    <w:rsid w:val="00052A37"/>
    <w:rsid w:val="00052D89"/>
    <w:rsid w:val="00052E44"/>
    <w:rsid w:val="00052EC6"/>
    <w:rsid w:val="00053239"/>
    <w:rsid w:val="00053370"/>
    <w:rsid w:val="000534F5"/>
    <w:rsid w:val="00053798"/>
    <w:rsid w:val="00053C1D"/>
    <w:rsid w:val="00053E30"/>
    <w:rsid w:val="00054052"/>
    <w:rsid w:val="000543EA"/>
    <w:rsid w:val="00054948"/>
    <w:rsid w:val="00054EE1"/>
    <w:rsid w:val="00054FFA"/>
    <w:rsid w:val="000550E7"/>
    <w:rsid w:val="00055228"/>
    <w:rsid w:val="0005525B"/>
    <w:rsid w:val="00055477"/>
    <w:rsid w:val="00055AFB"/>
    <w:rsid w:val="00055DFC"/>
    <w:rsid w:val="00055EB0"/>
    <w:rsid w:val="0005634B"/>
    <w:rsid w:val="00056509"/>
    <w:rsid w:val="00056AC0"/>
    <w:rsid w:val="00057124"/>
    <w:rsid w:val="0005743C"/>
    <w:rsid w:val="00057586"/>
    <w:rsid w:val="000576AF"/>
    <w:rsid w:val="00057D45"/>
    <w:rsid w:val="00057E0E"/>
    <w:rsid w:val="000601AD"/>
    <w:rsid w:val="00060205"/>
    <w:rsid w:val="000607A4"/>
    <w:rsid w:val="000608E3"/>
    <w:rsid w:val="000609B5"/>
    <w:rsid w:val="00060AC7"/>
    <w:rsid w:val="00060EA2"/>
    <w:rsid w:val="00061004"/>
    <w:rsid w:val="00061BD5"/>
    <w:rsid w:val="000621B0"/>
    <w:rsid w:val="000626D3"/>
    <w:rsid w:val="00062875"/>
    <w:rsid w:val="0006290E"/>
    <w:rsid w:val="00062C4A"/>
    <w:rsid w:val="0006340B"/>
    <w:rsid w:val="000634AC"/>
    <w:rsid w:val="00063A36"/>
    <w:rsid w:val="00063C81"/>
    <w:rsid w:val="00063CB5"/>
    <w:rsid w:val="00063D4B"/>
    <w:rsid w:val="000643B2"/>
    <w:rsid w:val="0006457C"/>
    <w:rsid w:val="00064818"/>
    <w:rsid w:val="0006497A"/>
    <w:rsid w:val="00064BC9"/>
    <w:rsid w:val="0006564F"/>
    <w:rsid w:val="00065A0B"/>
    <w:rsid w:val="00065D0E"/>
    <w:rsid w:val="00065FF9"/>
    <w:rsid w:val="0006600B"/>
    <w:rsid w:val="00066294"/>
    <w:rsid w:val="00066413"/>
    <w:rsid w:val="000668B8"/>
    <w:rsid w:val="0006690E"/>
    <w:rsid w:val="00066C22"/>
    <w:rsid w:val="0006715A"/>
    <w:rsid w:val="000671EC"/>
    <w:rsid w:val="000672CB"/>
    <w:rsid w:val="000673B2"/>
    <w:rsid w:val="000675BD"/>
    <w:rsid w:val="00067664"/>
    <w:rsid w:val="000677AE"/>
    <w:rsid w:val="00067911"/>
    <w:rsid w:val="0006791C"/>
    <w:rsid w:val="00067FFA"/>
    <w:rsid w:val="000704A1"/>
    <w:rsid w:val="0007053B"/>
    <w:rsid w:val="00070582"/>
    <w:rsid w:val="00070832"/>
    <w:rsid w:val="00070A35"/>
    <w:rsid w:val="00070B04"/>
    <w:rsid w:val="00070CF4"/>
    <w:rsid w:val="00070E7C"/>
    <w:rsid w:val="00070F27"/>
    <w:rsid w:val="00071231"/>
    <w:rsid w:val="00071245"/>
    <w:rsid w:val="000713E1"/>
    <w:rsid w:val="00071501"/>
    <w:rsid w:val="00071C7C"/>
    <w:rsid w:val="00072048"/>
    <w:rsid w:val="00072148"/>
    <w:rsid w:val="0007266D"/>
    <w:rsid w:val="000728BB"/>
    <w:rsid w:val="00072F5B"/>
    <w:rsid w:val="00073031"/>
    <w:rsid w:val="0007319E"/>
    <w:rsid w:val="000731AC"/>
    <w:rsid w:val="00073334"/>
    <w:rsid w:val="0007376F"/>
    <w:rsid w:val="000742A3"/>
    <w:rsid w:val="00074445"/>
    <w:rsid w:val="000744B5"/>
    <w:rsid w:val="000748B3"/>
    <w:rsid w:val="00075379"/>
    <w:rsid w:val="00075675"/>
    <w:rsid w:val="00075771"/>
    <w:rsid w:val="000759B4"/>
    <w:rsid w:val="000759BE"/>
    <w:rsid w:val="00076B10"/>
    <w:rsid w:val="000777EE"/>
    <w:rsid w:val="00077907"/>
    <w:rsid w:val="00077DE0"/>
    <w:rsid w:val="00077F00"/>
    <w:rsid w:val="00080963"/>
    <w:rsid w:val="00080996"/>
    <w:rsid w:val="00080A98"/>
    <w:rsid w:val="00080FD5"/>
    <w:rsid w:val="0008187D"/>
    <w:rsid w:val="000818B6"/>
    <w:rsid w:val="00081C78"/>
    <w:rsid w:val="00081E94"/>
    <w:rsid w:val="000823F2"/>
    <w:rsid w:val="00082428"/>
    <w:rsid w:val="000825C2"/>
    <w:rsid w:val="00082867"/>
    <w:rsid w:val="00082936"/>
    <w:rsid w:val="00082BBD"/>
    <w:rsid w:val="00083BE4"/>
    <w:rsid w:val="00083BEE"/>
    <w:rsid w:val="00083ED8"/>
    <w:rsid w:val="00083F0C"/>
    <w:rsid w:val="00084281"/>
    <w:rsid w:val="000844AE"/>
    <w:rsid w:val="0008452C"/>
    <w:rsid w:val="00084D9F"/>
    <w:rsid w:val="00084DB2"/>
    <w:rsid w:val="00084E6E"/>
    <w:rsid w:val="0008508D"/>
    <w:rsid w:val="00085757"/>
    <w:rsid w:val="000860B5"/>
    <w:rsid w:val="000860DF"/>
    <w:rsid w:val="0008689F"/>
    <w:rsid w:val="00086F14"/>
    <w:rsid w:val="000870BC"/>
    <w:rsid w:val="00087870"/>
    <w:rsid w:val="00087B83"/>
    <w:rsid w:val="00087D38"/>
    <w:rsid w:val="00090261"/>
    <w:rsid w:val="00090B26"/>
    <w:rsid w:val="00090D7D"/>
    <w:rsid w:val="00090E64"/>
    <w:rsid w:val="0009121C"/>
    <w:rsid w:val="00091331"/>
    <w:rsid w:val="0009138C"/>
    <w:rsid w:val="000913DD"/>
    <w:rsid w:val="000913EA"/>
    <w:rsid w:val="000919FB"/>
    <w:rsid w:val="000924FE"/>
    <w:rsid w:val="00092629"/>
    <w:rsid w:val="0009297D"/>
    <w:rsid w:val="00092998"/>
    <w:rsid w:val="00092A1E"/>
    <w:rsid w:val="00093036"/>
    <w:rsid w:val="0009353D"/>
    <w:rsid w:val="0009353F"/>
    <w:rsid w:val="000935FF"/>
    <w:rsid w:val="00093906"/>
    <w:rsid w:val="00093A8E"/>
    <w:rsid w:val="00093CF5"/>
    <w:rsid w:val="00093EED"/>
    <w:rsid w:val="00094655"/>
    <w:rsid w:val="0009465D"/>
    <w:rsid w:val="00094C25"/>
    <w:rsid w:val="00094EF0"/>
    <w:rsid w:val="00095094"/>
    <w:rsid w:val="000952C8"/>
    <w:rsid w:val="00095507"/>
    <w:rsid w:val="000955AF"/>
    <w:rsid w:val="00095686"/>
    <w:rsid w:val="00095793"/>
    <w:rsid w:val="0009580E"/>
    <w:rsid w:val="00095CA6"/>
    <w:rsid w:val="00095E81"/>
    <w:rsid w:val="00095F10"/>
    <w:rsid w:val="00096B59"/>
    <w:rsid w:val="00096BFC"/>
    <w:rsid w:val="00096D4E"/>
    <w:rsid w:val="00096DF2"/>
    <w:rsid w:val="00096F84"/>
    <w:rsid w:val="0009700F"/>
    <w:rsid w:val="0009708F"/>
    <w:rsid w:val="0009726D"/>
    <w:rsid w:val="00097372"/>
    <w:rsid w:val="00097391"/>
    <w:rsid w:val="000974C9"/>
    <w:rsid w:val="0009770A"/>
    <w:rsid w:val="000A0B96"/>
    <w:rsid w:val="000A0C7B"/>
    <w:rsid w:val="000A0D3E"/>
    <w:rsid w:val="000A14A6"/>
    <w:rsid w:val="000A15F0"/>
    <w:rsid w:val="000A1885"/>
    <w:rsid w:val="000A1D1A"/>
    <w:rsid w:val="000A248F"/>
    <w:rsid w:val="000A28BE"/>
    <w:rsid w:val="000A2A89"/>
    <w:rsid w:val="000A2C09"/>
    <w:rsid w:val="000A2E1D"/>
    <w:rsid w:val="000A31A5"/>
    <w:rsid w:val="000A31B3"/>
    <w:rsid w:val="000A31B8"/>
    <w:rsid w:val="000A31E8"/>
    <w:rsid w:val="000A3255"/>
    <w:rsid w:val="000A3766"/>
    <w:rsid w:val="000A3A1F"/>
    <w:rsid w:val="000A3AAB"/>
    <w:rsid w:val="000A3D19"/>
    <w:rsid w:val="000A3E7E"/>
    <w:rsid w:val="000A3FB1"/>
    <w:rsid w:val="000A417F"/>
    <w:rsid w:val="000A41F5"/>
    <w:rsid w:val="000A42E9"/>
    <w:rsid w:val="000A4311"/>
    <w:rsid w:val="000A44DA"/>
    <w:rsid w:val="000A4876"/>
    <w:rsid w:val="000A4AAD"/>
    <w:rsid w:val="000A4CC0"/>
    <w:rsid w:val="000A4E89"/>
    <w:rsid w:val="000A5360"/>
    <w:rsid w:val="000A5574"/>
    <w:rsid w:val="000A577D"/>
    <w:rsid w:val="000A62CE"/>
    <w:rsid w:val="000A6655"/>
    <w:rsid w:val="000A6771"/>
    <w:rsid w:val="000A684D"/>
    <w:rsid w:val="000A6A43"/>
    <w:rsid w:val="000A6A64"/>
    <w:rsid w:val="000A6B6A"/>
    <w:rsid w:val="000A6D5E"/>
    <w:rsid w:val="000A7066"/>
    <w:rsid w:val="000A7487"/>
    <w:rsid w:val="000B03A0"/>
    <w:rsid w:val="000B05B4"/>
    <w:rsid w:val="000B071C"/>
    <w:rsid w:val="000B0747"/>
    <w:rsid w:val="000B07B6"/>
    <w:rsid w:val="000B093B"/>
    <w:rsid w:val="000B0947"/>
    <w:rsid w:val="000B0A62"/>
    <w:rsid w:val="000B10E4"/>
    <w:rsid w:val="000B1131"/>
    <w:rsid w:val="000B1664"/>
    <w:rsid w:val="000B1819"/>
    <w:rsid w:val="000B1958"/>
    <w:rsid w:val="000B1ADA"/>
    <w:rsid w:val="000B1C59"/>
    <w:rsid w:val="000B1D93"/>
    <w:rsid w:val="000B1EEF"/>
    <w:rsid w:val="000B1F90"/>
    <w:rsid w:val="000B1FBA"/>
    <w:rsid w:val="000B1FFE"/>
    <w:rsid w:val="000B23B0"/>
    <w:rsid w:val="000B23B7"/>
    <w:rsid w:val="000B2549"/>
    <w:rsid w:val="000B2838"/>
    <w:rsid w:val="000B28A3"/>
    <w:rsid w:val="000B2B6B"/>
    <w:rsid w:val="000B2F9A"/>
    <w:rsid w:val="000B31E8"/>
    <w:rsid w:val="000B351F"/>
    <w:rsid w:val="000B3892"/>
    <w:rsid w:val="000B3916"/>
    <w:rsid w:val="000B3ACD"/>
    <w:rsid w:val="000B3BA1"/>
    <w:rsid w:val="000B3CCE"/>
    <w:rsid w:val="000B3FD7"/>
    <w:rsid w:val="000B40F5"/>
    <w:rsid w:val="000B4238"/>
    <w:rsid w:val="000B4505"/>
    <w:rsid w:val="000B4779"/>
    <w:rsid w:val="000B493B"/>
    <w:rsid w:val="000B4953"/>
    <w:rsid w:val="000B4B74"/>
    <w:rsid w:val="000B4E06"/>
    <w:rsid w:val="000B4E7F"/>
    <w:rsid w:val="000B4F39"/>
    <w:rsid w:val="000B574F"/>
    <w:rsid w:val="000B57DB"/>
    <w:rsid w:val="000B5877"/>
    <w:rsid w:val="000B5F1A"/>
    <w:rsid w:val="000B5FC9"/>
    <w:rsid w:val="000B6253"/>
    <w:rsid w:val="000B63FF"/>
    <w:rsid w:val="000B69B2"/>
    <w:rsid w:val="000B6E38"/>
    <w:rsid w:val="000B6F72"/>
    <w:rsid w:val="000B7145"/>
    <w:rsid w:val="000B7689"/>
    <w:rsid w:val="000B7C72"/>
    <w:rsid w:val="000B7E23"/>
    <w:rsid w:val="000C0255"/>
    <w:rsid w:val="000C0A87"/>
    <w:rsid w:val="000C0B4B"/>
    <w:rsid w:val="000C0BD8"/>
    <w:rsid w:val="000C1401"/>
    <w:rsid w:val="000C15B3"/>
    <w:rsid w:val="000C16A1"/>
    <w:rsid w:val="000C1D14"/>
    <w:rsid w:val="000C20CE"/>
    <w:rsid w:val="000C20D0"/>
    <w:rsid w:val="000C2325"/>
    <w:rsid w:val="000C2871"/>
    <w:rsid w:val="000C2974"/>
    <w:rsid w:val="000C2ADF"/>
    <w:rsid w:val="000C2CA2"/>
    <w:rsid w:val="000C2D1F"/>
    <w:rsid w:val="000C3923"/>
    <w:rsid w:val="000C3B77"/>
    <w:rsid w:val="000C3CDC"/>
    <w:rsid w:val="000C4086"/>
    <w:rsid w:val="000C40E5"/>
    <w:rsid w:val="000C4307"/>
    <w:rsid w:val="000C43C5"/>
    <w:rsid w:val="000C445B"/>
    <w:rsid w:val="000C4646"/>
    <w:rsid w:val="000C499A"/>
    <w:rsid w:val="000C4BF0"/>
    <w:rsid w:val="000C4C59"/>
    <w:rsid w:val="000C4E26"/>
    <w:rsid w:val="000C4E8C"/>
    <w:rsid w:val="000C50E8"/>
    <w:rsid w:val="000C5233"/>
    <w:rsid w:val="000C551D"/>
    <w:rsid w:val="000C5527"/>
    <w:rsid w:val="000C5610"/>
    <w:rsid w:val="000C56BD"/>
    <w:rsid w:val="000C5817"/>
    <w:rsid w:val="000C59A5"/>
    <w:rsid w:val="000C59EA"/>
    <w:rsid w:val="000C5CEF"/>
    <w:rsid w:val="000C5E58"/>
    <w:rsid w:val="000C5F11"/>
    <w:rsid w:val="000C6762"/>
    <w:rsid w:val="000C6933"/>
    <w:rsid w:val="000C6CB7"/>
    <w:rsid w:val="000C6EBD"/>
    <w:rsid w:val="000C6F8A"/>
    <w:rsid w:val="000C7281"/>
    <w:rsid w:val="000C72ED"/>
    <w:rsid w:val="000C7510"/>
    <w:rsid w:val="000C770E"/>
    <w:rsid w:val="000C79BB"/>
    <w:rsid w:val="000C7A58"/>
    <w:rsid w:val="000C7BD0"/>
    <w:rsid w:val="000C7C18"/>
    <w:rsid w:val="000C7C6A"/>
    <w:rsid w:val="000C7FF6"/>
    <w:rsid w:val="000D0143"/>
    <w:rsid w:val="000D0205"/>
    <w:rsid w:val="000D0945"/>
    <w:rsid w:val="000D0C7B"/>
    <w:rsid w:val="000D1CFA"/>
    <w:rsid w:val="000D2732"/>
    <w:rsid w:val="000D299A"/>
    <w:rsid w:val="000D2DC2"/>
    <w:rsid w:val="000D2E66"/>
    <w:rsid w:val="000D3C0F"/>
    <w:rsid w:val="000D43E2"/>
    <w:rsid w:val="000D440B"/>
    <w:rsid w:val="000D486D"/>
    <w:rsid w:val="000D5762"/>
    <w:rsid w:val="000D5923"/>
    <w:rsid w:val="000D5BEA"/>
    <w:rsid w:val="000D5F50"/>
    <w:rsid w:val="000D602B"/>
    <w:rsid w:val="000D6399"/>
    <w:rsid w:val="000D66A8"/>
    <w:rsid w:val="000D66EB"/>
    <w:rsid w:val="000D6A55"/>
    <w:rsid w:val="000D6AD9"/>
    <w:rsid w:val="000D6C7A"/>
    <w:rsid w:val="000D6DB7"/>
    <w:rsid w:val="000D6EA2"/>
    <w:rsid w:val="000D70F0"/>
    <w:rsid w:val="000D7272"/>
    <w:rsid w:val="000D739A"/>
    <w:rsid w:val="000D7424"/>
    <w:rsid w:val="000D75EB"/>
    <w:rsid w:val="000E0012"/>
    <w:rsid w:val="000E0139"/>
    <w:rsid w:val="000E013D"/>
    <w:rsid w:val="000E0153"/>
    <w:rsid w:val="000E037B"/>
    <w:rsid w:val="000E065D"/>
    <w:rsid w:val="000E0B30"/>
    <w:rsid w:val="000E0C8D"/>
    <w:rsid w:val="000E1114"/>
    <w:rsid w:val="000E13A0"/>
    <w:rsid w:val="000E1850"/>
    <w:rsid w:val="000E1CB7"/>
    <w:rsid w:val="000E2377"/>
    <w:rsid w:val="000E2485"/>
    <w:rsid w:val="000E263E"/>
    <w:rsid w:val="000E2E19"/>
    <w:rsid w:val="000E3300"/>
    <w:rsid w:val="000E333C"/>
    <w:rsid w:val="000E3768"/>
    <w:rsid w:val="000E3A2E"/>
    <w:rsid w:val="000E3A6D"/>
    <w:rsid w:val="000E3D0C"/>
    <w:rsid w:val="000E3D63"/>
    <w:rsid w:val="000E3D65"/>
    <w:rsid w:val="000E3D7A"/>
    <w:rsid w:val="000E3FED"/>
    <w:rsid w:val="000E4499"/>
    <w:rsid w:val="000E47CE"/>
    <w:rsid w:val="000E486C"/>
    <w:rsid w:val="000E4D7A"/>
    <w:rsid w:val="000E51FD"/>
    <w:rsid w:val="000E529B"/>
    <w:rsid w:val="000E5E92"/>
    <w:rsid w:val="000E5F35"/>
    <w:rsid w:val="000E5F47"/>
    <w:rsid w:val="000E70BD"/>
    <w:rsid w:val="000E715F"/>
    <w:rsid w:val="000E74EB"/>
    <w:rsid w:val="000E76C5"/>
    <w:rsid w:val="000F02B4"/>
    <w:rsid w:val="000F0746"/>
    <w:rsid w:val="000F0BAB"/>
    <w:rsid w:val="000F0CBA"/>
    <w:rsid w:val="000F0FFF"/>
    <w:rsid w:val="000F1596"/>
    <w:rsid w:val="000F16CC"/>
    <w:rsid w:val="000F1806"/>
    <w:rsid w:val="000F1A70"/>
    <w:rsid w:val="000F1B10"/>
    <w:rsid w:val="000F1B87"/>
    <w:rsid w:val="000F23A8"/>
    <w:rsid w:val="000F247C"/>
    <w:rsid w:val="000F27F6"/>
    <w:rsid w:val="000F2B9B"/>
    <w:rsid w:val="000F2DB9"/>
    <w:rsid w:val="000F30B9"/>
    <w:rsid w:val="000F314B"/>
    <w:rsid w:val="000F3169"/>
    <w:rsid w:val="000F34DE"/>
    <w:rsid w:val="000F3713"/>
    <w:rsid w:val="000F3F54"/>
    <w:rsid w:val="000F3F5A"/>
    <w:rsid w:val="000F3FCA"/>
    <w:rsid w:val="000F4197"/>
    <w:rsid w:val="000F4404"/>
    <w:rsid w:val="000F45B0"/>
    <w:rsid w:val="000F4EA5"/>
    <w:rsid w:val="000F4EE9"/>
    <w:rsid w:val="000F5016"/>
    <w:rsid w:val="000F514F"/>
    <w:rsid w:val="000F52B2"/>
    <w:rsid w:val="000F575D"/>
    <w:rsid w:val="000F5A68"/>
    <w:rsid w:val="000F5A85"/>
    <w:rsid w:val="000F5C36"/>
    <w:rsid w:val="000F604A"/>
    <w:rsid w:val="000F63C3"/>
    <w:rsid w:val="000F6744"/>
    <w:rsid w:val="000F68CA"/>
    <w:rsid w:val="000F6AF1"/>
    <w:rsid w:val="000F7089"/>
    <w:rsid w:val="000F753F"/>
    <w:rsid w:val="000F785E"/>
    <w:rsid w:val="0010008C"/>
    <w:rsid w:val="00100137"/>
    <w:rsid w:val="0010027E"/>
    <w:rsid w:val="00100551"/>
    <w:rsid w:val="001005CB"/>
    <w:rsid w:val="0010064B"/>
    <w:rsid w:val="00100759"/>
    <w:rsid w:val="001008CC"/>
    <w:rsid w:val="00100A50"/>
    <w:rsid w:val="00100CB7"/>
    <w:rsid w:val="00100D56"/>
    <w:rsid w:val="001010C2"/>
    <w:rsid w:val="00101104"/>
    <w:rsid w:val="0010124C"/>
    <w:rsid w:val="001012E2"/>
    <w:rsid w:val="001018C3"/>
    <w:rsid w:val="00101A34"/>
    <w:rsid w:val="00101C49"/>
    <w:rsid w:val="0010200D"/>
    <w:rsid w:val="001020F8"/>
    <w:rsid w:val="00102201"/>
    <w:rsid w:val="00102449"/>
    <w:rsid w:val="001025BD"/>
    <w:rsid w:val="00102AF8"/>
    <w:rsid w:val="00103972"/>
    <w:rsid w:val="00103D42"/>
    <w:rsid w:val="00103ED5"/>
    <w:rsid w:val="0010498E"/>
    <w:rsid w:val="00104B72"/>
    <w:rsid w:val="00104CA3"/>
    <w:rsid w:val="00104F85"/>
    <w:rsid w:val="00105045"/>
    <w:rsid w:val="0010504B"/>
    <w:rsid w:val="001054B2"/>
    <w:rsid w:val="001056CE"/>
    <w:rsid w:val="001058B7"/>
    <w:rsid w:val="00105CFC"/>
    <w:rsid w:val="00106412"/>
    <w:rsid w:val="001066B7"/>
    <w:rsid w:val="001066D0"/>
    <w:rsid w:val="00106A57"/>
    <w:rsid w:val="00107184"/>
    <w:rsid w:val="00107473"/>
    <w:rsid w:val="001076EC"/>
    <w:rsid w:val="00107BAA"/>
    <w:rsid w:val="00107CAB"/>
    <w:rsid w:val="001100EE"/>
    <w:rsid w:val="0011054B"/>
    <w:rsid w:val="001108F9"/>
    <w:rsid w:val="00110D1E"/>
    <w:rsid w:val="001116B6"/>
    <w:rsid w:val="00111D0D"/>
    <w:rsid w:val="00111EB3"/>
    <w:rsid w:val="00112338"/>
    <w:rsid w:val="0011280C"/>
    <w:rsid w:val="00112BDB"/>
    <w:rsid w:val="00112EDA"/>
    <w:rsid w:val="0011319C"/>
    <w:rsid w:val="001135DD"/>
    <w:rsid w:val="0011384D"/>
    <w:rsid w:val="001139B5"/>
    <w:rsid w:val="00113DF6"/>
    <w:rsid w:val="00114042"/>
    <w:rsid w:val="00114755"/>
    <w:rsid w:val="001147C8"/>
    <w:rsid w:val="00114A12"/>
    <w:rsid w:val="00114D03"/>
    <w:rsid w:val="00114EC7"/>
    <w:rsid w:val="00114F5E"/>
    <w:rsid w:val="0011507E"/>
    <w:rsid w:val="00115143"/>
    <w:rsid w:val="001151B8"/>
    <w:rsid w:val="001151C2"/>
    <w:rsid w:val="001152B4"/>
    <w:rsid w:val="001152F2"/>
    <w:rsid w:val="00115867"/>
    <w:rsid w:val="00115D29"/>
    <w:rsid w:val="00115D7D"/>
    <w:rsid w:val="00116093"/>
    <w:rsid w:val="0011615E"/>
    <w:rsid w:val="001163ED"/>
    <w:rsid w:val="0011684F"/>
    <w:rsid w:val="0011764D"/>
    <w:rsid w:val="00117F24"/>
    <w:rsid w:val="00117FBE"/>
    <w:rsid w:val="0012003C"/>
    <w:rsid w:val="00120278"/>
    <w:rsid w:val="001206C3"/>
    <w:rsid w:val="00120A8E"/>
    <w:rsid w:val="00120D01"/>
    <w:rsid w:val="0012143B"/>
    <w:rsid w:val="00121570"/>
    <w:rsid w:val="0012164C"/>
    <w:rsid w:val="001216D2"/>
    <w:rsid w:val="00121739"/>
    <w:rsid w:val="00121B7F"/>
    <w:rsid w:val="001224D7"/>
    <w:rsid w:val="00122BF9"/>
    <w:rsid w:val="00122D55"/>
    <w:rsid w:val="00122FBD"/>
    <w:rsid w:val="0012306A"/>
    <w:rsid w:val="001231B3"/>
    <w:rsid w:val="0012325F"/>
    <w:rsid w:val="001233FD"/>
    <w:rsid w:val="00123451"/>
    <w:rsid w:val="00123456"/>
    <w:rsid w:val="0012378E"/>
    <w:rsid w:val="001238E4"/>
    <w:rsid w:val="00123ADC"/>
    <w:rsid w:val="001240F2"/>
    <w:rsid w:val="0012439A"/>
    <w:rsid w:val="0012460E"/>
    <w:rsid w:val="00124E2F"/>
    <w:rsid w:val="0012528A"/>
    <w:rsid w:val="00125BD7"/>
    <w:rsid w:val="00125CCE"/>
    <w:rsid w:val="00125D23"/>
    <w:rsid w:val="0012626D"/>
    <w:rsid w:val="0012626E"/>
    <w:rsid w:val="001269CE"/>
    <w:rsid w:val="00126AF2"/>
    <w:rsid w:val="00126CA5"/>
    <w:rsid w:val="00126E7C"/>
    <w:rsid w:val="00127162"/>
    <w:rsid w:val="0012716C"/>
    <w:rsid w:val="001271DF"/>
    <w:rsid w:val="00127255"/>
    <w:rsid w:val="00127315"/>
    <w:rsid w:val="0012764A"/>
    <w:rsid w:val="0012768B"/>
    <w:rsid w:val="00127A30"/>
    <w:rsid w:val="001300A4"/>
    <w:rsid w:val="00130241"/>
    <w:rsid w:val="0013031B"/>
    <w:rsid w:val="00130774"/>
    <w:rsid w:val="00130C83"/>
    <w:rsid w:val="00130E6E"/>
    <w:rsid w:val="00131381"/>
    <w:rsid w:val="001316DB"/>
    <w:rsid w:val="0013170D"/>
    <w:rsid w:val="001317A1"/>
    <w:rsid w:val="00131BFC"/>
    <w:rsid w:val="00131FC5"/>
    <w:rsid w:val="00132177"/>
    <w:rsid w:val="00132383"/>
    <w:rsid w:val="0013278D"/>
    <w:rsid w:val="0013279E"/>
    <w:rsid w:val="00132BE8"/>
    <w:rsid w:val="00132DAF"/>
    <w:rsid w:val="00133365"/>
    <w:rsid w:val="0013399E"/>
    <w:rsid w:val="00133D36"/>
    <w:rsid w:val="001343FF"/>
    <w:rsid w:val="00134471"/>
    <w:rsid w:val="00134B0C"/>
    <w:rsid w:val="00134E31"/>
    <w:rsid w:val="0013503B"/>
    <w:rsid w:val="0013503C"/>
    <w:rsid w:val="00135354"/>
    <w:rsid w:val="00135465"/>
    <w:rsid w:val="0013546B"/>
    <w:rsid w:val="00135665"/>
    <w:rsid w:val="001357BB"/>
    <w:rsid w:val="0013596D"/>
    <w:rsid w:val="00135D53"/>
    <w:rsid w:val="00135F51"/>
    <w:rsid w:val="00136253"/>
    <w:rsid w:val="00136406"/>
    <w:rsid w:val="00136728"/>
    <w:rsid w:val="00136AE5"/>
    <w:rsid w:val="00136FCC"/>
    <w:rsid w:val="0013719D"/>
    <w:rsid w:val="001372FF"/>
    <w:rsid w:val="0013745F"/>
    <w:rsid w:val="00137520"/>
    <w:rsid w:val="00137C7E"/>
    <w:rsid w:val="0014009E"/>
    <w:rsid w:val="001402D2"/>
    <w:rsid w:val="00141278"/>
    <w:rsid w:val="001413D2"/>
    <w:rsid w:val="001417F6"/>
    <w:rsid w:val="00141861"/>
    <w:rsid w:val="00141A52"/>
    <w:rsid w:val="00141D6D"/>
    <w:rsid w:val="00141F18"/>
    <w:rsid w:val="00142229"/>
    <w:rsid w:val="00142687"/>
    <w:rsid w:val="001428DF"/>
    <w:rsid w:val="00142A28"/>
    <w:rsid w:val="00142E35"/>
    <w:rsid w:val="001431BB"/>
    <w:rsid w:val="00143269"/>
    <w:rsid w:val="00143388"/>
    <w:rsid w:val="001434B2"/>
    <w:rsid w:val="001436E8"/>
    <w:rsid w:val="00143876"/>
    <w:rsid w:val="00143CA4"/>
    <w:rsid w:val="00143DAB"/>
    <w:rsid w:val="00143DE9"/>
    <w:rsid w:val="0014406B"/>
    <w:rsid w:val="0014449C"/>
    <w:rsid w:val="00144FD5"/>
    <w:rsid w:val="0014503E"/>
    <w:rsid w:val="00145148"/>
    <w:rsid w:val="00145347"/>
    <w:rsid w:val="00145681"/>
    <w:rsid w:val="0014582B"/>
    <w:rsid w:val="001459E6"/>
    <w:rsid w:val="00145B9F"/>
    <w:rsid w:val="00145E60"/>
    <w:rsid w:val="00145ED5"/>
    <w:rsid w:val="00145F1F"/>
    <w:rsid w:val="001462E7"/>
    <w:rsid w:val="00146A44"/>
    <w:rsid w:val="00146F6F"/>
    <w:rsid w:val="001500AF"/>
    <w:rsid w:val="00150647"/>
    <w:rsid w:val="001506A0"/>
    <w:rsid w:val="0015081A"/>
    <w:rsid w:val="00150873"/>
    <w:rsid w:val="00150B3D"/>
    <w:rsid w:val="00150CFF"/>
    <w:rsid w:val="00150DF9"/>
    <w:rsid w:val="00150E75"/>
    <w:rsid w:val="00151269"/>
    <w:rsid w:val="001512E8"/>
    <w:rsid w:val="001513BD"/>
    <w:rsid w:val="00151669"/>
    <w:rsid w:val="001517AB"/>
    <w:rsid w:val="00151C1A"/>
    <w:rsid w:val="00152275"/>
    <w:rsid w:val="00152551"/>
    <w:rsid w:val="00152603"/>
    <w:rsid w:val="00152678"/>
    <w:rsid w:val="0015288F"/>
    <w:rsid w:val="001528A9"/>
    <w:rsid w:val="0015299B"/>
    <w:rsid w:val="00152AB6"/>
    <w:rsid w:val="00152B82"/>
    <w:rsid w:val="00152C64"/>
    <w:rsid w:val="00152FB4"/>
    <w:rsid w:val="0015301F"/>
    <w:rsid w:val="0015329B"/>
    <w:rsid w:val="001536CD"/>
    <w:rsid w:val="00153825"/>
    <w:rsid w:val="00153848"/>
    <w:rsid w:val="0015390D"/>
    <w:rsid w:val="00153E3B"/>
    <w:rsid w:val="001541EC"/>
    <w:rsid w:val="00154392"/>
    <w:rsid w:val="00154B3E"/>
    <w:rsid w:val="00154C18"/>
    <w:rsid w:val="00154CC0"/>
    <w:rsid w:val="00154D4B"/>
    <w:rsid w:val="0015528C"/>
    <w:rsid w:val="001555E2"/>
    <w:rsid w:val="00155AD1"/>
    <w:rsid w:val="00155CF3"/>
    <w:rsid w:val="00155DEA"/>
    <w:rsid w:val="00155F40"/>
    <w:rsid w:val="001561C2"/>
    <w:rsid w:val="0015650A"/>
    <w:rsid w:val="00156910"/>
    <w:rsid w:val="00156981"/>
    <w:rsid w:val="00156BF9"/>
    <w:rsid w:val="00156CC3"/>
    <w:rsid w:val="00156E85"/>
    <w:rsid w:val="00157293"/>
    <w:rsid w:val="0015731B"/>
    <w:rsid w:val="001574DE"/>
    <w:rsid w:val="00157C41"/>
    <w:rsid w:val="00157D81"/>
    <w:rsid w:val="00157FE6"/>
    <w:rsid w:val="001605D1"/>
    <w:rsid w:val="00160686"/>
    <w:rsid w:val="00160942"/>
    <w:rsid w:val="00160995"/>
    <w:rsid w:val="0016099B"/>
    <w:rsid w:val="00160A30"/>
    <w:rsid w:val="00160AB6"/>
    <w:rsid w:val="00160C36"/>
    <w:rsid w:val="00160CCA"/>
    <w:rsid w:val="00160E11"/>
    <w:rsid w:val="00160FA5"/>
    <w:rsid w:val="001614D9"/>
    <w:rsid w:val="00161510"/>
    <w:rsid w:val="00161691"/>
    <w:rsid w:val="00161A18"/>
    <w:rsid w:val="00162023"/>
    <w:rsid w:val="00162081"/>
    <w:rsid w:val="0016255F"/>
    <w:rsid w:val="00162658"/>
    <w:rsid w:val="00162670"/>
    <w:rsid w:val="001628ED"/>
    <w:rsid w:val="00162AFA"/>
    <w:rsid w:val="00162B29"/>
    <w:rsid w:val="00162CB1"/>
    <w:rsid w:val="001633C0"/>
    <w:rsid w:val="001635A6"/>
    <w:rsid w:val="00163A0A"/>
    <w:rsid w:val="00163A94"/>
    <w:rsid w:val="00163AC4"/>
    <w:rsid w:val="00163B9B"/>
    <w:rsid w:val="00163CC6"/>
    <w:rsid w:val="00163E37"/>
    <w:rsid w:val="00163EBB"/>
    <w:rsid w:val="001643AD"/>
    <w:rsid w:val="00164484"/>
    <w:rsid w:val="0016496F"/>
    <w:rsid w:val="00164C2E"/>
    <w:rsid w:val="00164E31"/>
    <w:rsid w:val="00164FD8"/>
    <w:rsid w:val="001650A0"/>
    <w:rsid w:val="0016512F"/>
    <w:rsid w:val="001659C2"/>
    <w:rsid w:val="00165A55"/>
    <w:rsid w:val="00166022"/>
    <w:rsid w:val="00167078"/>
    <w:rsid w:val="001672EB"/>
    <w:rsid w:val="001672EF"/>
    <w:rsid w:val="0016751C"/>
    <w:rsid w:val="00167640"/>
    <w:rsid w:val="001678F9"/>
    <w:rsid w:val="00167E58"/>
    <w:rsid w:val="00170009"/>
    <w:rsid w:val="00170568"/>
    <w:rsid w:val="0017067B"/>
    <w:rsid w:val="001706A1"/>
    <w:rsid w:val="001706B9"/>
    <w:rsid w:val="00170D94"/>
    <w:rsid w:val="00170DCB"/>
    <w:rsid w:val="00170ED6"/>
    <w:rsid w:val="00170EDF"/>
    <w:rsid w:val="0017171A"/>
    <w:rsid w:val="00171AEE"/>
    <w:rsid w:val="00171E5E"/>
    <w:rsid w:val="00171F83"/>
    <w:rsid w:val="0017230E"/>
    <w:rsid w:val="0017234D"/>
    <w:rsid w:val="00172D64"/>
    <w:rsid w:val="00173381"/>
    <w:rsid w:val="00173444"/>
    <w:rsid w:val="001734FB"/>
    <w:rsid w:val="0017356C"/>
    <w:rsid w:val="001735E6"/>
    <w:rsid w:val="00173FA7"/>
    <w:rsid w:val="00174962"/>
    <w:rsid w:val="00174DFD"/>
    <w:rsid w:val="00174E8D"/>
    <w:rsid w:val="00174FE7"/>
    <w:rsid w:val="001750D5"/>
    <w:rsid w:val="001754B7"/>
    <w:rsid w:val="00175A13"/>
    <w:rsid w:val="00175A93"/>
    <w:rsid w:val="00175AA7"/>
    <w:rsid w:val="00175CD0"/>
    <w:rsid w:val="00176003"/>
    <w:rsid w:val="00176990"/>
    <w:rsid w:val="00176C70"/>
    <w:rsid w:val="00176D36"/>
    <w:rsid w:val="00176F35"/>
    <w:rsid w:val="001772A4"/>
    <w:rsid w:val="001779CF"/>
    <w:rsid w:val="00177CD4"/>
    <w:rsid w:val="00177FB6"/>
    <w:rsid w:val="00180991"/>
    <w:rsid w:val="00180BE2"/>
    <w:rsid w:val="00181783"/>
    <w:rsid w:val="0018186C"/>
    <w:rsid w:val="00181E6D"/>
    <w:rsid w:val="00181E7D"/>
    <w:rsid w:val="00181EFD"/>
    <w:rsid w:val="00181F61"/>
    <w:rsid w:val="00182439"/>
    <w:rsid w:val="00182582"/>
    <w:rsid w:val="00182A12"/>
    <w:rsid w:val="00182AE0"/>
    <w:rsid w:val="00182BA8"/>
    <w:rsid w:val="001830CA"/>
    <w:rsid w:val="001832D7"/>
    <w:rsid w:val="0018334F"/>
    <w:rsid w:val="00183386"/>
    <w:rsid w:val="001834BE"/>
    <w:rsid w:val="00183676"/>
    <w:rsid w:val="00183C97"/>
    <w:rsid w:val="00183CC4"/>
    <w:rsid w:val="0018430C"/>
    <w:rsid w:val="00184B7C"/>
    <w:rsid w:val="00184E49"/>
    <w:rsid w:val="0018552F"/>
    <w:rsid w:val="00186044"/>
    <w:rsid w:val="001861D6"/>
    <w:rsid w:val="0018649C"/>
    <w:rsid w:val="00186667"/>
    <w:rsid w:val="00186A15"/>
    <w:rsid w:val="00186FEF"/>
    <w:rsid w:val="001873F6"/>
    <w:rsid w:val="0018748E"/>
    <w:rsid w:val="001876B3"/>
    <w:rsid w:val="001876C9"/>
    <w:rsid w:val="00187B1A"/>
    <w:rsid w:val="00187CFB"/>
    <w:rsid w:val="00187DE8"/>
    <w:rsid w:val="00187FEA"/>
    <w:rsid w:val="0018A32C"/>
    <w:rsid w:val="00190015"/>
    <w:rsid w:val="001901EF"/>
    <w:rsid w:val="001904E2"/>
    <w:rsid w:val="00190588"/>
    <w:rsid w:val="001908A7"/>
    <w:rsid w:val="0019095F"/>
    <w:rsid w:val="00190BAA"/>
    <w:rsid w:val="00190CA0"/>
    <w:rsid w:val="00190E2C"/>
    <w:rsid w:val="0019155D"/>
    <w:rsid w:val="0019197E"/>
    <w:rsid w:val="001919C0"/>
    <w:rsid w:val="00191C34"/>
    <w:rsid w:val="00191F3E"/>
    <w:rsid w:val="001922BF"/>
    <w:rsid w:val="001925B5"/>
    <w:rsid w:val="00192B14"/>
    <w:rsid w:val="00192E3E"/>
    <w:rsid w:val="00193A99"/>
    <w:rsid w:val="00193B4B"/>
    <w:rsid w:val="00193B75"/>
    <w:rsid w:val="00194020"/>
    <w:rsid w:val="00194480"/>
    <w:rsid w:val="00194578"/>
    <w:rsid w:val="00194C5A"/>
    <w:rsid w:val="00194CFF"/>
    <w:rsid w:val="00194F2C"/>
    <w:rsid w:val="00195857"/>
    <w:rsid w:val="0019591D"/>
    <w:rsid w:val="00195BA0"/>
    <w:rsid w:val="00195F69"/>
    <w:rsid w:val="00196080"/>
    <w:rsid w:val="00196325"/>
    <w:rsid w:val="0019650C"/>
    <w:rsid w:val="00196764"/>
    <w:rsid w:val="00196EF3"/>
    <w:rsid w:val="00197423"/>
    <w:rsid w:val="00197A02"/>
    <w:rsid w:val="00197A11"/>
    <w:rsid w:val="00197A3F"/>
    <w:rsid w:val="00197A53"/>
    <w:rsid w:val="00197B95"/>
    <w:rsid w:val="00197D73"/>
    <w:rsid w:val="00197E32"/>
    <w:rsid w:val="001A0051"/>
    <w:rsid w:val="001A02B2"/>
    <w:rsid w:val="001A05EB"/>
    <w:rsid w:val="001A113B"/>
    <w:rsid w:val="001A1290"/>
    <w:rsid w:val="001A148B"/>
    <w:rsid w:val="001A15F1"/>
    <w:rsid w:val="001A16F3"/>
    <w:rsid w:val="001A2000"/>
    <w:rsid w:val="001A2427"/>
    <w:rsid w:val="001A2437"/>
    <w:rsid w:val="001A25CF"/>
    <w:rsid w:val="001A28C4"/>
    <w:rsid w:val="001A2CE0"/>
    <w:rsid w:val="001A2E4D"/>
    <w:rsid w:val="001A3183"/>
    <w:rsid w:val="001A320C"/>
    <w:rsid w:val="001A34F8"/>
    <w:rsid w:val="001A37D8"/>
    <w:rsid w:val="001A3A6B"/>
    <w:rsid w:val="001A3DF5"/>
    <w:rsid w:val="001A4159"/>
    <w:rsid w:val="001A4198"/>
    <w:rsid w:val="001A428F"/>
    <w:rsid w:val="001A435A"/>
    <w:rsid w:val="001A4417"/>
    <w:rsid w:val="001A48EB"/>
    <w:rsid w:val="001A4D46"/>
    <w:rsid w:val="001A5119"/>
    <w:rsid w:val="001A519D"/>
    <w:rsid w:val="001A5873"/>
    <w:rsid w:val="001A5B5F"/>
    <w:rsid w:val="001A5D1B"/>
    <w:rsid w:val="001A61A3"/>
    <w:rsid w:val="001A665F"/>
    <w:rsid w:val="001A6821"/>
    <w:rsid w:val="001A69A0"/>
    <w:rsid w:val="001A6A59"/>
    <w:rsid w:val="001A6F7C"/>
    <w:rsid w:val="001A70FB"/>
    <w:rsid w:val="001A72E5"/>
    <w:rsid w:val="001A73B6"/>
    <w:rsid w:val="001A7698"/>
    <w:rsid w:val="001A7B49"/>
    <w:rsid w:val="001B0AF8"/>
    <w:rsid w:val="001B0E24"/>
    <w:rsid w:val="001B0F4F"/>
    <w:rsid w:val="001B0FBB"/>
    <w:rsid w:val="001B12AF"/>
    <w:rsid w:val="001B132B"/>
    <w:rsid w:val="001B143D"/>
    <w:rsid w:val="001B18C1"/>
    <w:rsid w:val="001B1BCA"/>
    <w:rsid w:val="001B1D4D"/>
    <w:rsid w:val="001B1DDF"/>
    <w:rsid w:val="001B1EA1"/>
    <w:rsid w:val="001B1F84"/>
    <w:rsid w:val="001B22F8"/>
    <w:rsid w:val="001B24D8"/>
    <w:rsid w:val="001B251C"/>
    <w:rsid w:val="001B2749"/>
    <w:rsid w:val="001B2B30"/>
    <w:rsid w:val="001B2BD1"/>
    <w:rsid w:val="001B2CF9"/>
    <w:rsid w:val="001B33E1"/>
    <w:rsid w:val="001B342B"/>
    <w:rsid w:val="001B3966"/>
    <w:rsid w:val="001B3C16"/>
    <w:rsid w:val="001B3E38"/>
    <w:rsid w:val="001B43B1"/>
    <w:rsid w:val="001B44EB"/>
    <w:rsid w:val="001B5690"/>
    <w:rsid w:val="001B5A7C"/>
    <w:rsid w:val="001B5BAB"/>
    <w:rsid w:val="001B6890"/>
    <w:rsid w:val="001B6891"/>
    <w:rsid w:val="001B7324"/>
    <w:rsid w:val="001B76DC"/>
    <w:rsid w:val="001B7A58"/>
    <w:rsid w:val="001B7D74"/>
    <w:rsid w:val="001B7EDF"/>
    <w:rsid w:val="001B7F44"/>
    <w:rsid w:val="001C0056"/>
    <w:rsid w:val="001C0269"/>
    <w:rsid w:val="001C02CD"/>
    <w:rsid w:val="001C0397"/>
    <w:rsid w:val="001C04AF"/>
    <w:rsid w:val="001C057B"/>
    <w:rsid w:val="001C071B"/>
    <w:rsid w:val="001C0918"/>
    <w:rsid w:val="001C0960"/>
    <w:rsid w:val="001C0CD0"/>
    <w:rsid w:val="001C10A8"/>
    <w:rsid w:val="001C113A"/>
    <w:rsid w:val="001C113F"/>
    <w:rsid w:val="001C1169"/>
    <w:rsid w:val="001C12A7"/>
    <w:rsid w:val="001C12BA"/>
    <w:rsid w:val="001C1476"/>
    <w:rsid w:val="001C1863"/>
    <w:rsid w:val="001C18BC"/>
    <w:rsid w:val="001C1B74"/>
    <w:rsid w:val="001C1D71"/>
    <w:rsid w:val="001C1E48"/>
    <w:rsid w:val="001C20A0"/>
    <w:rsid w:val="001C246E"/>
    <w:rsid w:val="001C26BF"/>
    <w:rsid w:val="001C290B"/>
    <w:rsid w:val="001C29FC"/>
    <w:rsid w:val="001C2BEF"/>
    <w:rsid w:val="001C3277"/>
    <w:rsid w:val="001C3669"/>
    <w:rsid w:val="001C37EF"/>
    <w:rsid w:val="001C3A08"/>
    <w:rsid w:val="001C3A59"/>
    <w:rsid w:val="001C3AE1"/>
    <w:rsid w:val="001C3B24"/>
    <w:rsid w:val="001C3E97"/>
    <w:rsid w:val="001C475B"/>
    <w:rsid w:val="001C4770"/>
    <w:rsid w:val="001C4C40"/>
    <w:rsid w:val="001C4E17"/>
    <w:rsid w:val="001C504E"/>
    <w:rsid w:val="001C5335"/>
    <w:rsid w:val="001C552E"/>
    <w:rsid w:val="001C5624"/>
    <w:rsid w:val="001C576D"/>
    <w:rsid w:val="001C5B0F"/>
    <w:rsid w:val="001C5FAF"/>
    <w:rsid w:val="001C618F"/>
    <w:rsid w:val="001C6259"/>
    <w:rsid w:val="001C62BA"/>
    <w:rsid w:val="001C65C9"/>
    <w:rsid w:val="001C6653"/>
    <w:rsid w:val="001C66D0"/>
    <w:rsid w:val="001C6885"/>
    <w:rsid w:val="001C7072"/>
    <w:rsid w:val="001C7176"/>
    <w:rsid w:val="001C7AB0"/>
    <w:rsid w:val="001C7B24"/>
    <w:rsid w:val="001C7CF8"/>
    <w:rsid w:val="001C7E70"/>
    <w:rsid w:val="001D00C7"/>
    <w:rsid w:val="001D08E9"/>
    <w:rsid w:val="001D0953"/>
    <w:rsid w:val="001D0B6A"/>
    <w:rsid w:val="001D0C43"/>
    <w:rsid w:val="001D11B0"/>
    <w:rsid w:val="001D1439"/>
    <w:rsid w:val="001D147E"/>
    <w:rsid w:val="001D1895"/>
    <w:rsid w:val="001D194C"/>
    <w:rsid w:val="001D1C6D"/>
    <w:rsid w:val="001D1E84"/>
    <w:rsid w:val="001D1F2A"/>
    <w:rsid w:val="001D21A5"/>
    <w:rsid w:val="001D2328"/>
    <w:rsid w:val="001D23DC"/>
    <w:rsid w:val="001D24BA"/>
    <w:rsid w:val="001D2646"/>
    <w:rsid w:val="001D26D8"/>
    <w:rsid w:val="001D2AF4"/>
    <w:rsid w:val="001D2CED"/>
    <w:rsid w:val="001D3080"/>
    <w:rsid w:val="001D3668"/>
    <w:rsid w:val="001D37F9"/>
    <w:rsid w:val="001D3B1C"/>
    <w:rsid w:val="001D41E7"/>
    <w:rsid w:val="001D4399"/>
    <w:rsid w:val="001D491C"/>
    <w:rsid w:val="001D4D9B"/>
    <w:rsid w:val="001D52E5"/>
    <w:rsid w:val="001D532F"/>
    <w:rsid w:val="001D5531"/>
    <w:rsid w:val="001D554A"/>
    <w:rsid w:val="001D55DC"/>
    <w:rsid w:val="001D5C97"/>
    <w:rsid w:val="001D604D"/>
    <w:rsid w:val="001D6216"/>
    <w:rsid w:val="001D62FE"/>
    <w:rsid w:val="001D67C2"/>
    <w:rsid w:val="001D6880"/>
    <w:rsid w:val="001D6D84"/>
    <w:rsid w:val="001D6EE2"/>
    <w:rsid w:val="001D6FFA"/>
    <w:rsid w:val="001D7465"/>
    <w:rsid w:val="001D7749"/>
    <w:rsid w:val="001D7DDB"/>
    <w:rsid w:val="001E022E"/>
    <w:rsid w:val="001E06D8"/>
    <w:rsid w:val="001E07A0"/>
    <w:rsid w:val="001E07DC"/>
    <w:rsid w:val="001E0989"/>
    <w:rsid w:val="001E0AD5"/>
    <w:rsid w:val="001E0B5C"/>
    <w:rsid w:val="001E0D5C"/>
    <w:rsid w:val="001E0D6D"/>
    <w:rsid w:val="001E0D7E"/>
    <w:rsid w:val="001E0E70"/>
    <w:rsid w:val="001E0F6D"/>
    <w:rsid w:val="001E144F"/>
    <w:rsid w:val="001E146C"/>
    <w:rsid w:val="001E1488"/>
    <w:rsid w:val="001E15BE"/>
    <w:rsid w:val="001E195F"/>
    <w:rsid w:val="001E1AAD"/>
    <w:rsid w:val="001E1BDE"/>
    <w:rsid w:val="001E1F61"/>
    <w:rsid w:val="001E32BB"/>
    <w:rsid w:val="001E3A1C"/>
    <w:rsid w:val="001E4704"/>
    <w:rsid w:val="001E477A"/>
    <w:rsid w:val="001E49ED"/>
    <w:rsid w:val="001E4C20"/>
    <w:rsid w:val="001E5002"/>
    <w:rsid w:val="001E505C"/>
    <w:rsid w:val="001E5100"/>
    <w:rsid w:val="001E5601"/>
    <w:rsid w:val="001E561D"/>
    <w:rsid w:val="001E563C"/>
    <w:rsid w:val="001E5C79"/>
    <w:rsid w:val="001E64AE"/>
    <w:rsid w:val="001E6813"/>
    <w:rsid w:val="001E68A8"/>
    <w:rsid w:val="001E6911"/>
    <w:rsid w:val="001E6A57"/>
    <w:rsid w:val="001E6D80"/>
    <w:rsid w:val="001E6F0C"/>
    <w:rsid w:val="001E73FA"/>
    <w:rsid w:val="001E782F"/>
    <w:rsid w:val="001E7D88"/>
    <w:rsid w:val="001F019A"/>
    <w:rsid w:val="001F0225"/>
    <w:rsid w:val="001F0391"/>
    <w:rsid w:val="001F0E08"/>
    <w:rsid w:val="001F1008"/>
    <w:rsid w:val="001F10D3"/>
    <w:rsid w:val="001F139B"/>
    <w:rsid w:val="001F15DA"/>
    <w:rsid w:val="001F16DE"/>
    <w:rsid w:val="001F1770"/>
    <w:rsid w:val="001F1F6F"/>
    <w:rsid w:val="001F1F89"/>
    <w:rsid w:val="001F206B"/>
    <w:rsid w:val="001F20EC"/>
    <w:rsid w:val="001F2ABF"/>
    <w:rsid w:val="001F2F9E"/>
    <w:rsid w:val="001F3153"/>
    <w:rsid w:val="001F3439"/>
    <w:rsid w:val="001F356A"/>
    <w:rsid w:val="001F35A7"/>
    <w:rsid w:val="001F3B7D"/>
    <w:rsid w:val="001F3FEC"/>
    <w:rsid w:val="001F40EB"/>
    <w:rsid w:val="001F442D"/>
    <w:rsid w:val="001F4615"/>
    <w:rsid w:val="001F4B5C"/>
    <w:rsid w:val="001F4ED8"/>
    <w:rsid w:val="001F536B"/>
    <w:rsid w:val="001F5564"/>
    <w:rsid w:val="001F56FC"/>
    <w:rsid w:val="001F5B46"/>
    <w:rsid w:val="001F5DA5"/>
    <w:rsid w:val="001F6324"/>
    <w:rsid w:val="001F6474"/>
    <w:rsid w:val="001F6488"/>
    <w:rsid w:val="001F64BC"/>
    <w:rsid w:val="001F64BD"/>
    <w:rsid w:val="001F64FF"/>
    <w:rsid w:val="001F6533"/>
    <w:rsid w:val="001F65B3"/>
    <w:rsid w:val="001F6E64"/>
    <w:rsid w:val="001F6EA7"/>
    <w:rsid w:val="001F703B"/>
    <w:rsid w:val="001F71C2"/>
    <w:rsid w:val="001F71C4"/>
    <w:rsid w:val="001F7A16"/>
    <w:rsid w:val="00200237"/>
    <w:rsid w:val="0020035B"/>
    <w:rsid w:val="002004D7"/>
    <w:rsid w:val="0020107B"/>
    <w:rsid w:val="002018F4"/>
    <w:rsid w:val="00201C33"/>
    <w:rsid w:val="002020A7"/>
    <w:rsid w:val="00202358"/>
    <w:rsid w:val="00202555"/>
    <w:rsid w:val="00202653"/>
    <w:rsid w:val="002026A8"/>
    <w:rsid w:val="0020271A"/>
    <w:rsid w:val="002027B3"/>
    <w:rsid w:val="0020289F"/>
    <w:rsid w:val="00202A2A"/>
    <w:rsid w:val="00202FC9"/>
    <w:rsid w:val="002031CE"/>
    <w:rsid w:val="00203E0F"/>
    <w:rsid w:val="00204568"/>
    <w:rsid w:val="00204BB4"/>
    <w:rsid w:val="00204C48"/>
    <w:rsid w:val="00204F47"/>
    <w:rsid w:val="00205573"/>
    <w:rsid w:val="0020563A"/>
    <w:rsid w:val="002056B8"/>
    <w:rsid w:val="00205800"/>
    <w:rsid w:val="00205ED4"/>
    <w:rsid w:val="002061B1"/>
    <w:rsid w:val="00206642"/>
    <w:rsid w:val="002066F8"/>
    <w:rsid w:val="0020674B"/>
    <w:rsid w:val="00206AA6"/>
    <w:rsid w:val="00206B2A"/>
    <w:rsid w:val="00206B63"/>
    <w:rsid w:val="0020702C"/>
    <w:rsid w:val="002070B1"/>
    <w:rsid w:val="00207FA2"/>
    <w:rsid w:val="002102E5"/>
    <w:rsid w:val="002103CA"/>
    <w:rsid w:val="00210409"/>
    <w:rsid w:val="0021058D"/>
    <w:rsid w:val="002106F3"/>
    <w:rsid w:val="002107B9"/>
    <w:rsid w:val="00210B80"/>
    <w:rsid w:val="00210EE8"/>
    <w:rsid w:val="00211386"/>
    <w:rsid w:val="00211EAB"/>
    <w:rsid w:val="00211EB2"/>
    <w:rsid w:val="002120A2"/>
    <w:rsid w:val="00212533"/>
    <w:rsid w:val="002125D7"/>
    <w:rsid w:val="00212E05"/>
    <w:rsid w:val="00212F70"/>
    <w:rsid w:val="0021320D"/>
    <w:rsid w:val="0021348C"/>
    <w:rsid w:val="002135DB"/>
    <w:rsid w:val="00213AD7"/>
    <w:rsid w:val="00213E57"/>
    <w:rsid w:val="002147D6"/>
    <w:rsid w:val="00214D34"/>
    <w:rsid w:val="00214F9A"/>
    <w:rsid w:val="0021531C"/>
    <w:rsid w:val="00215766"/>
    <w:rsid w:val="00215A43"/>
    <w:rsid w:val="002161F4"/>
    <w:rsid w:val="002162B3"/>
    <w:rsid w:val="002162F8"/>
    <w:rsid w:val="00216416"/>
    <w:rsid w:val="002166AE"/>
    <w:rsid w:val="002167C0"/>
    <w:rsid w:val="0021681C"/>
    <w:rsid w:val="00216862"/>
    <w:rsid w:val="002168AC"/>
    <w:rsid w:val="00216D77"/>
    <w:rsid w:val="00217183"/>
    <w:rsid w:val="002172E6"/>
    <w:rsid w:val="002176A0"/>
    <w:rsid w:val="00217794"/>
    <w:rsid w:val="0021784A"/>
    <w:rsid w:val="00217A32"/>
    <w:rsid w:val="00217A3E"/>
    <w:rsid w:val="0022033C"/>
    <w:rsid w:val="0022067E"/>
    <w:rsid w:val="002207D2"/>
    <w:rsid w:val="00220ABA"/>
    <w:rsid w:val="00220D5E"/>
    <w:rsid w:val="002210B3"/>
    <w:rsid w:val="002212E2"/>
    <w:rsid w:val="00221532"/>
    <w:rsid w:val="002219D0"/>
    <w:rsid w:val="00221E04"/>
    <w:rsid w:val="00221EFB"/>
    <w:rsid w:val="00222ACD"/>
    <w:rsid w:val="00222B4F"/>
    <w:rsid w:val="00222D46"/>
    <w:rsid w:val="00222EB4"/>
    <w:rsid w:val="00222F0D"/>
    <w:rsid w:val="00222F17"/>
    <w:rsid w:val="0022318B"/>
    <w:rsid w:val="0022390F"/>
    <w:rsid w:val="00223953"/>
    <w:rsid w:val="00224149"/>
    <w:rsid w:val="002243ED"/>
    <w:rsid w:val="00224647"/>
    <w:rsid w:val="00224A62"/>
    <w:rsid w:val="00224BB4"/>
    <w:rsid w:val="00224C5D"/>
    <w:rsid w:val="00224D0D"/>
    <w:rsid w:val="00224D9F"/>
    <w:rsid w:val="00224DE3"/>
    <w:rsid w:val="00225810"/>
    <w:rsid w:val="00225AEA"/>
    <w:rsid w:val="00225CB7"/>
    <w:rsid w:val="002261B6"/>
    <w:rsid w:val="00226A74"/>
    <w:rsid w:val="002270AA"/>
    <w:rsid w:val="002272FD"/>
    <w:rsid w:val="0022788C"/>
    <w:rsid w:val="00227ADA"/>
    <w:rsid w:val="00230127"/>
    <w:rsid w:val="0023053B"/>
    <w:rsid w:val="00230CFB"/>
    <w:rsid w:val="00230DDE"/>
    <w:rsid w:val="00230E94"/>
    <w:rsid w:val="002310AC"/>
    <w:rsid w:val="002313B8"/>
    <w:rsid w:val="00231830"/>
    <w:rsid w:val="00231C5A"/>
    <w:rsid w:val="00231F93"/>
    <w:rsid w:val="0023215A"/>
    <w:rsid w:val="002322B5"/>
    <w:rsid w:val="0023259C"/>
    <w:rsid w:val="00232889"/>
    <w:rsid w:val="002328EF"/>
    <w:rsid w:val="00232A95"/>
    <w:rsid w:val="00232EE1"/>
    <w:rsid w:val="00232F13"/>
    <w:rsid w:val="00232F83"/>
    <w:rsid w:val="00232FE6"/>
    <w:rsid w:val="00233289"/>
    <w:rsid w:val="00233342"/>
    <w:rsid w:val="002334AD"/>
    <w:rsid w:val="00233C97"/>
    <w:rsid w:val="00233DF5"/>
    <w:rsid w:val="00234024"/>
    <w:rsid w:val="00234218"/>
    <w:rsid w:val="0023438B"/>
    <w:rsid w:val="00234696"/>
    <w:rsid w:val="00234C0A"/>
    <w:rsid w:val="002350CC"/>
    <w:rsid w:val="002356D2"/>
    <w:rsid w:val="00235752"/>
    <w:rsid w:val="002358F4"/>
    <w:rsid w:val="0023593C"/>
    <w:rsid w:val="00235D11"/>
    <w:rsid w:val="002362D1"/>
    <w:rsid w:val="0023691F"/>
    <w:rsid w:val="00236936"/>
    <w:rsid w:val="00236DDD"/>
    <w:rsid w:val="00237042"/>
    <w:rsid w:val="002372FF"/>
    <w:rsid w:val="0023770F"/>
    <w:rsid w:val="00237936"/>
    <w:rsid w:val="00237A72"/>
    <w:rsid w:val="00237B81"/>
    <w:rsid w:val="00237F21"/>
    <w:rsid w:val="00240158"/>
    <w:rsid w:val="00240254"/>
    <w:rsid w:val="00240782"/>
    <w:rsid w:val="00240FCD"/>
    <w:rsid w:val="00241356"/>
    <w:rsid w:val="00241379"/>
    <w:rsid w:val="0024175B"/>
    <w:rsid w:val="00241A03"/>
    <w:rsid w:val="00241BD3"/>
    <w:rsid w:val="00242017"/>
    <w:rsid w:val="002421E1"/>
    <w:rsid w:val="002423B3"/>
    <w:rsid w:val="002426A7"/>
    <w:rsid w:val="002428BE"/>
    <w:rsid w:val="0024329C"/>
    <w:rsid w:val="0024348E"/>
    <w:rsid w:val="002435F2"/>
    <w:rsid w:val="00243F77"/>
    <w:rsid w:val="00244697"/>
    <w:rsid w:val="00244A1B"/>
    <w:rsid w:val="00244B71"/>
    <w:rsid w:val="002450FB"/>
    <w:rsid w:val="002451D6"/>
    <w:rsid w:val="0024531C"/>
    <w:rsid w:val="002457CB"/>
    <w:rsid w:val="002457E6"/>
    <w:rsid w:val="002458C3"/>
    <w:rsid w:val="00245AD9"/>
    <w:rsid w:val="0024601D"/>
    <w:rsid w:val="00246047"/>
    <w:rsid w:val="002463BF"/>
    <w:rsid w:val="00246774"/>
    <w:rsid w:val="00246779"/>
    <w:rsid w:val="00246C58"/>
    <w:rsid w:val="00246F4A"/>
    <w:rsid w:val="00247450"/>
    <w:rsid w:val="00247F4B"/>
    <w:rsid w:val="002503F1"/>
    <w:rsid w:val="00250538"/>
    <w:rsid w:val="00250CD2"/>
    <w:rsid w:val="00250F95"/>
    <w:rsid w:val="0025101C"/>
    <w:rsid w:val="00251057"/>
    <w:rsid w:val="002515A2"/>
    <w:rsid w:val="0025162A"/>
    <w:rsid w:val="002519EF"/>
    <w:rsid w:val="00251D1D"/>
    <w:rsid w:val="00251E7F"/>
    <w:rsid w:val="00251F93"/>
    <w:rsid w:val="00252132"/>
    <w:rsid w:val="0025217B"/>
    <w:rsid w:val="00252203"/>
    <w:rsid w:val="00252295"/>
    <w:rsid w:val="00252707"/>
    <w:rsid w:val="00252BC0"/>
    <w:rsid w:val="00252BD1"/>
    <w:rsid w:val="00252BE5"/>
    <w:rsid w:val="00252CB6"/>
    <w:rsid w:val="00252CBF"/>
    <w:rsid w:val="00252FE6"/>
    <w:rsid w:val="00253034"/>
    <w:rsid w:val="00253201"/>
    <w:rsid w:val="00253889"/>
    <w:rsid w:val="00253A66"/>
    <w:rsid w:val="00253ED9"/>
    <w:rsid w:val="0025411E"/>
    <w:rsid w:val="0025419F"/>
    <w:rsid w:val="0025426A"/>
    <w:rsid w:val="00254345"/>
    <w:rsid w:val="002544DB"/>
    <w:rsid w:val="00254D45"/>
    <w:rsid w:val="002550F4"/>
    <w:rsid w:val="002550FB"/>
    <w:rsid w:val="002551A9"/>
    <w:rsid w:val="002556DE"/>
    <w:rsid w:val="0025581B"/>
    <w:rsid w:val="00255931"/>
    <w:rsid w:val="00255F69"/>
    <w:rsid w:val="0025630F"/>
    <w:rsid w:val="002563C2"/>
    <w:rsid w:val="00256C19"/>
    <w:rsid w:val="0025740C"/>
    <w:rsid w:val="0025753E"/>
    <w:rsid w:val="00257693"/>
    <w:rsid w:val="00257951"/>
    <w:rsid w:val="00257B72"/>
    <w:rsid w:val="00257E68"/>
    <w:rsid w:val="00257FD5"/>
    <w:rsid w:val="002602C4"/>
    <w:rsid w:val="002606B2"/>
    <w:rsid w:val="002606D5"/>
    <w:rsid w:val="0026082E"/>
    <w:rsid w:val="0026096A"/>
    <w:rsid w:val="002609C4"/>
    <w:rsid w:val="00260D2A"/>
    <w:rsid w:val="00260FE4"/>
    <w:rsid w:val="00261421"/>
    <w:rsid w:val="002614B4"/>
    <w:rsid w:val="00261590"/>
    <w:rsid w:val="00261667"/>
    <w:rsid w:val="002616F5"/>
    <w:rsid w:val="0026188D"/>
    <w:rsid w:val="00261BB7"/>
    <w:rsid w:val="00261C0B"/>
    <w:rsid w:val="002620AB"/>
    <w:rsid w:val="002621C8"/>
    <w:rsid w:val="002622BB"/>
    <w:rsid w:val="00262455"/>
    <w:rsid w:val="002624ED"/>
    <w:rsid w:val="00262C67"/>
    <w:rsid w:val="00262E02"/>
    <w:rsid w:val="0026348B"/>
    <w:rsid w:val="00263545"/>
    <w:rsid w:val="00263567"/>
    <w:rsid w:val="00263658"/>
    <w:rsid w:val="002639DF"/>
    <w:rsid w:val="00264240"/>
    <w:rsid w:val="002643E9"/>
    <w:rsid w:val="00264A17"/>
    <w:rsid w:val="00264AC6"/>
    <w:rsid w:val="00264C80"/>
    <w:rsid w:val="00264F1D"/>
    <w:rsid w:val="00264F4E"/>
    <w:rsid w:val="00265102"/>
    <w:rsid w:val="0026518E"/>
    <w:rsid w:val="00265785"/>
    <w:rsid w:val="0026585B"/>
    <w:rsid w:val="002658C8"/>
    <w:rsid w:val="0026599B"/>
    <w:rsid w:val="00265DEC"/>
    <w:rsid w:val="00265E2B"/>
    <w:rsid w:val="00265E8E"/>
    <w:rsid w:val="0026614F"/>
    <w:rsid w:val="00266696"/>
    <w:rsid w:val="002667F9"/>
    <w:rsid w:val="00266A7C"/>
    <w:rsid w:val="00266BE0"/>
    <w:rsid w:val="002671E1"/>
    <w:rsid w:val="00267ACB"/>
    <w:rsid w:val="00267AE2"/>
    <w:rsid w:val="00267C74"/>
    <w:rsid w:val="00267E32"/>
    <w:rsid w:val="002700D0"/>
    <w:rsid w:val="0027034F"/>
    <w:rsid w:val="00270675"/>
    <w:rsid w:val="00270A2C"/>
    <w:rsid w:val="00270C5D"/>
    <w:rsid w:val="00270EDC"/>
    <w:rsid w:val="00270F82"/>
    <w:rsid w:val="00270F99"/>
    <w:rsid w:val="00270FAA"/>
    <w:rsid w:val="00271114"/>
    <w:rsid w:val="0027114C"/>
    <w:rsid w:val="002714BD"/>
    <w:rsid w:val="0027186D"/>
    <w:rsid w:val="00271AD3"/>
    <w:rsid w:val="00271D1D"/>
    <w:rsid w:val="002724F9"/>
    <w:rsid w:val="002724FD"/>
    <w:rsid w:val="0027284C"/>
    <w:rsid w:val="00272B9D"/>
    <w:rsid w:val="00272F57"/>
    <w:rsid w:val="0027317D"/>
    <w:rsid w:val="002731E4"/>
    <w:rsid w:val="00273642"/>
    <w:rsid w:val="00273724"/>
    <w:rsid w:val="002737AB"/>
    <w:rsid w:val="002737C0"/>
    <w:rsid w:val="002739E5"/>
    <w:rsid w:val="00273A7C"/>
    <w:rsid w:val="00274835"/>
    <w:rsid w:val="00274892"/>
    <w:rsid w:val="00274D7A"/>
    <w:rsid w:val="00274F5D"/>
    <w:rsid w:val="0027511A"/>
    <w:rsid w:val="00275A0D"/>
    <w:rsid w:val="00275C06"/>
    <w:rsid w:val="00275CEF"/>
    <w:rsid w:val="002762DD"/>
    <w:rsid w:val="00276B1F"/>
    <w:rsid w:val="00276F0E"/>
    <w:rsid w:val="00277015"/>
    <w:rsid w:val="002775DB"/>
    <w:rsid w:val="00277882"/>
    <w:rsid w:val="00277A05"/>
    <w:rsid w:val="00277CF3"/>
    <w:rsid w:val="00277E13"/>
    <w:rsid w:val="00277E31"/>
    <w:rsid w:val="00277FF0"/>
    <w:rsid w:val="00280528"/>
    <w:rsid w:val="002806A0"/>
    <w:rsid w:val="00280727"/>
    <w:rsid w:val="00280A64"/>
    <w:rsid w:val="00280DA3"/>
    <w:rsid w:val="00281358"/>
    <w:rsid w:val="0028137A"/>
    <w:rsid w:val="00281477"/>
    <w:rsid w:val="002815A8"/>
    <w:rsid w:val="002815F4"/>
    <w:rsid w:val="00281982"/>
    <w:rsid w:val="00281C2A"/>
    <w:rsid w:val="00281F73"/>
    <w:rsid w:val="00281FBD"/>
    <w:rsid w:val="0028207C"/>
    <w:rsid w:val="00282C48"/>
    <w:rsid w:val="00282D3B"/>
    <w:rsid w:val="00282EBC"/>
    <w:rsid w:val="00282FB8"/>
    <w:rsid w:val="002836A3"/>
    <w:rsid w:val="00283762"/>
    <w:rsid w:val="00283764"/>
    <w:rsid w:val="00283791"/>
    <w:rsid w:val="002837C5"/>
    <w:rsid w:val="00283A9E"/>
    <w:rsid w:val="00283F25"/>
    <w:rsid w:val="00284356"/>
    <w:rsid w:val="00284390"/>
    <w:rsid w:val="002843B3"/>
    <w:rsid w:val="00284841"/>
    <w:rsid w:val="00284992"/>
    <w:rsid w:val="00284D38"/>
    <w:rsid w:val="00284D62"/>
    <w:rsid w:val="00284DA0"/>
    <w:rsid w:val="00285841"/>
    <w:rsid w:val="00286013"/>
    <w:rsid w:val="002861B8"/>
    <w:rsid w:val="0028623D"/>
    <w:rsid w:val="0028632B"/>
    <w:rsid w:val="00286450"/>
    <w:rsid w:val="002864A3"/>
    <w:rsid w:val="00286664"/>
    <w:rsid w:val="00286739"/>
    <w:rsid w:val="00286C93"/>
    <w:rsid w:val="00286D24"/>
    <w:rsid w:val="00286FE3"/>
    <w:rsid w:val="002871DF"/>
    <w:rsid w:val="00287403"/>
    <w:rsid w:val="00287595"/>
    <w:rsid w:val="002879BC"/>
    <w:rsid w:val="00287A84"/>
    <w:rsid w:val="00287AF6"/>
    <w:rsid w:val="00290456"/>
    <w:rsid w:val="0029060C"/>
    <w:rsid w:val="00290739"/>
    <w:rsid w:val="002908E3"/>
    <w:rsid w:val="00290AFB"/>
    <w:rsid w:val="0029134B"/>
    <w:rsid w:val="002915C3"/>
    <w:rsid w:val="002917E7"/>
    <w:rsid w:val="00291BFD"/>
    <w:rsid w:val="00291D1A"/>
    <w:rsid w:val="00291D54"/>
    <w:rsid w:val="00292D8A"/>
    <w:rsid w:val="0029429B"/>
    <w:rsid w:val="002944AB"/>
    <w:rsid w:val="002946C0"/>
    <w:rsid w:val="00294832"/>
    <w:rsid w:val="00294C66"/>
    <w:rsid w:val="00294D32"/>
    <w:rsid w:val="00294E07"/>
    <w:rsid w:val="00294E08"/>
    <w:rsid w:val="00295099"/>
    <w:rsid w:val="002952E5"/>
    <w:rsid w:val="00295957"/>
    <w:rsid w:val="00295972"/>
    <w:rsid w:val="00295AAB"/>
    <w:rsid w:val="0029618B"/>
    <w:rsid w:val="002966C4"/>
    <w:rsid w:val="00297550"/>
    <w:rsid w:val="00297D95"/>
    <w:rsid w:val="00297DD9"/>
    <w:rsid w:val="002A021B"/>
    <w:rsid w:val="002A043B"/>
    <w:rsid w:val="002A1D85"/>
    <w:rsid w:val="002A23E2"/>
    <w:rsid w:val="002A2566"/>
    <w:rsid w:val="002A267B"/>
    <w:rsid w:val="002A29A7"/>
    <w:rsid w:val="002A29C4"/>
    <w:rsid w:val="002A2BFD"/>
    <w:rsid w:val="002A2C53"/>
    <w:rsid w:val="002A3351"/>
    <w:rsid w:val="002A35D7"/>
    <w:rsid w:val="002A3716"/>
    <w:rsid w:val="002A45C0"/>
    <w:rsid w:val="002A4C49"/>
    <w:rsid w:val="002A4CEF"/>
    <w:rsid w:val="002A50C0"/>
    <w:rsid w:val="002A5221"/>
    <w:rsid w:val="002A530C"/>
    <w:rsid w:val="002A56CF"/>
    <w:rsid w:val="002A5702"/>
    <w:rsid w:val="002A5945"/>
    <w:rsid w:val="002A5A94"/>
    <w:rsid w:val="002A5BCA"/>
    <w:rsid w:val="002A5EA7"/>
    <w:rsid w:val="002A65A9"/>
    <w:rsid w:val="002A660C"/>
    <w:rsid w:val="002A67F9"/>
    <w:rsid w:val="002A6839"/>
    <w:rsid w:val="002A72D0"/>
    <w:rsid w:val="002A7530"/>
    <w:rsid w:val="002A7600"/>
    <w:rsid w:val="002A7A33"/>
    <w:rsid w:val="002B00E1"/>
    <w:rsid w:val="002B01FD"/>
    <w:rsid w:val="002B1045"/>
    <w:rsid w:val="002B1046"/>
    <w:rsid w:val="002B15B7"/>
    <w:rsid w:val="002B1DC2"/>
    <w:rsid w:val="002B1E24"/>
    <w:rsid w:val="002B1F56"/>
    <w:rsid w:val="002B28B0"/>
    <w:rsid w:val="002B2B42"/>
    <w:rsid w:val="002B2B9E"/>
    <w:rsid w:val="002B2F0A"/>
    <w:rsid w:val="002B356E"/>
    <w:rsid w:val="002B3DDD"/>
    <w:rsid w:val="002B3F38"/>
    <w:rsid w:val="002B4053"/>
    <w:rsid w:val="002B4B6E"/>
    <w:rsid w:val="002B4C8C"/>
    <w:rsid w:val="002B4D10"/>
    <w:rsid w:val="002B4EE0"/>
    <w:rsid w:val="002B516A"/>
    <w:rsid w:val="002B52A1"/>
    <w:rsid w:val="002B53B4"/>
    <w:rsid w:val="002B5413"/>
    <w:rsid w:val="002B5AB6"/>
    <w:rsid w:val="002B5ABA"/>
    <w:rsid w:val="002B5C55"/>
    <w:rsid w:val="002B5E71"/>
    <w:rsid w:val="002B5E9F"/>
    <w:rsid w:val="002B61DD"/>
    <w:rsid w:val="002B6B83"/>
    <w:rsid w:val="002B704C"/>
    <w:rsid w:val="002B744C"/>
    <w:rsid w:val="002B7639"/>
    <w:rsid w:val="002B7A07"/>
    <w:rsid w:val="002B7F02"/>
    <w:rsid w:val="002C0365"/>
    <w:rsid w:val="002C04BE"/>
    <w:rsid w:val="002C05E8"/>
    <w:rsid w:val="002C0B5B"/>
    <w:rsid w:val="002C0C7E"/>
    <w:rsid w:val="002C0CB5"/>
    <w:rsid w:val="002C1088"/>
    <w:rsid w:val="002C15B8"/>
    <w:rsid w:val="002C1EAE"/>
    <w:rsid w:val="002C1FFE"/>
    <w:rsid w:val="002C28BF"/>
    <w:rsid w:val="002C2CA2"/>
    <w:rsid w:val="002C3268"/>
    <w:rsid w:val="002C3599"/>
    <w:rsid w:val="002C37BB"/>
    <w:rsid w:val="002C3952"/>
    <w:rsid w:val="002C3CFF"/>
    <w:rsid w:val="002C3E75"/>
    <w:rsid w:val="002C4036"/>
    <w:rsid w:val="002C4132"/>
    <w:rsid w:val="002C41E7"/>
    <w:rsid w:val="002C44F0"/>
    <w:rsid w:val="002C49B7"/>
    <w:rsid w:val="002C49E6"/>
    <w:rsid w:val="002C4B83"/>
    <w:rsid w:val="002C50EE"/>
    <w:rsid w:val="002C544C"/>
    <w:rsid w:val="002C56AB"/>
    <w:rsid w:val="002C584E"/>
    <w:rsid w:val="002C58DB"/>
    <w:rsid w:val="002C58EA"/>
    <w:rsid w:val="002C5979"/>
    <w:rsid w:val="002C5C84"/>
    <w:rsid w:val="002C6C13"/>
    <w:rsid w:val="002C6EEF"/>
    <w:rsid w:val="002C7363"/>
    <w:rsid w:val="002C7A71"/>
    <w:rsid w:val="002C7C05"/>
    <w:rsid w:val="002D032E"/>
    <w:rsid w:val="002D034D"/>
    <w:rsid w:val="002D0712"/>
    <w:rsid w:val="002D0800"/>
    <w:rsid w:val="002D0EA6"/>
    <w:rsid w:val="002D1612"/>
    <w:rsid w:val="002D2203"/>
    <w:rsid w:val="002D24F1"/>
    <w:rsid w:val="002D25AC"/>
    <w:rsid w:val="002D295E"/>
    <w:rsid w:val="002D2C16"/>
    <w:rsid w:val="002D3190"/>
    <w:rsid w:val="002D31BB"/>
    <w:rsid w:val="002D3332"/>
    <w:rsid w:val="002D365E"/>
    <w:rsid w:val="002D382F"/>
    <w:rsid w:val="002D3B4F"/>
    <w:rsid w:val="002D3B91"/>
    <w:rsid w:val="002D40C1"/>
    <w:rsid w:val="002D4721"/>
    <w:rsid w:val="002D4F95"/>
    <w:rsid w:val="002D503B"/>
    <w:rsid w:val="002D5068"/>
    <w:rsid w:val="002D51BD"/>
    <w:rsid w:val="002D569C"/>
    <w:rsid w:val="002D57BE"/>
    <w:rsid w:val="002D58EE"/>
    <w:rsid w:val="002D5978"/>
    <w:rsid w:val="002D5B40"/>
    <w:rsid w:val="002D616A"/>
    <w:rsid w:val="002D6250"/>
    <w:rsid w:val="002D6385"/>
    <w:rsid w:val="002D63BF"/>
    <w:rsid w:val="002D643D"/>
    <w:rsid w:val="002D698B"/>
    <w:rsid w:val="002D7058"/>
    <w:rsid w:val="002D729A"/>
    <w:rsid w:val="002D745F"/>
    <w:rsid w:val="002D78C4"/>
    <w:rsid w:val="002D7965"/>
    <w:rsid w:val="002D7AA3"/>
    <w:rsid w:val="002D7BF3"/>
    <w:rsid w:val="002E00F6"/>
    <w:rsid w:val="002E0194"/>
    <w:rsid w:val="002E080A"/>
    <w:rsid w:val="002E167F"/>
    <w:rsid w:val="002E18DE"/>
    <w:rsid w:val="002E19A6"/>
    <w:rsid w:val="002E1B2D"/>
    <w:rsid w:val="002E1D35"/>
    <w:rsid w:val="002E1F18"/>
    <w:rsid w:val="002E20CC"/>
    <w:rsid w:val="002E24FF"/>
    <w:rsid w:val="002E2705"/>
    <w:rsid w:val="002E2756"/>
    <w:rsid w:val="002E2792"/>
    <w:rsid w:val="002E27B0"/>
    <w:rsid w:val="002E29B6"/>
    <w:rsid w:val="002E2B7B"/>
    <w:rsid w:val="002E2EBB"/>
    <w:rsid w:val="002E320C"/>
    <w:rsid w:val="002E339A"/>
    <w:rsid w:val="002E364B"/>
    <w:rsid w:val="002E381D"/>
    <w:rsid w:val="002E38B0"/>
    <w:rsid w:val="002E3B19"/>
    <w:rsid w:val="002E3EE1"/>
    <w:rsid w:val="002E42BD"/>
    <w:rsid w:val="002E45BF"/>
    <w:rsid w:val="002E46FA"/>
    <w:rsid w:val="002E4701"/>
    <w:rsid w:val="002E495E"/>
    <w:rsid w:val="002E4B6D"/>
    <w:rsid w:val="002E4DA6"/>
    <w:rsid w:val="002E501C"/>
    <w:rsid w:val="002E5297"/>
    <w:rsid w:val="002E5AF1"/>
    <w:rsid w:val="002E5E79"/>
    <w:rsid w:val="002E60B0"/>
    <w:rsid w:val="002E6B4D"/>
    <w:rsid w:val="002E6EA2"/>
    <w:rsid w:val="002E73AC"/>
    <w:rsid w:val="002E7576"/>
    <w:rsid w:val="002E7796"/>
    <w:rsid w:val="002E77BA"/>
    <w:rsid w:val="002E77FF"/>
    <w:rsid w:val="002E7D46"/>
    <w:rsid w:val="002F0060"/>
    <w:rsid w:val="002F00AF"/>
    <w:rsid w:val="002F0311"/>
    <w:rsid w:val="002F06EB"/>
    <w:rsid w:val="002F06ED"/>
    <w:rsid w:val="002F147B"/>
    <w:rsid w:val="002F14BD"/>
    <w:rsid w:val="002F174C"/>
    <w:rsid w:val="002F1895"/>
    <w:rsid w:val="002F1FE3"/>
    <w:rsid w:val="002F2902"/>
    <w:rsid w:val="002F30E4"/>
    <w:rsid w:val="002F3261"/>
    <w:rsid w:val="002F38A6"/>
    <w:rsid w:val="002F3A5C"/>
    <w:rsid w:val="002F3B88"/>
    <w:rsid w:val="002F47A5"/>
    <w:rsid w:val="002F4EAE"/>
    <w:rsid w:val="002F5020"/>
    <w:rsid w:val="002F50F3"/>
    <w:rsid w:val="002F5129"/>
    <w:rsid w:val="002F55E9"/>
    <w:rsid w:val="002F5851"/>
    <w:rsid w:val="002F5990"/>
    <w:rsid w:val="002F5E92"/>
    <w:rsid w:val="002F60A0"/>
    <w:rsid w:val="002F6201"/>
    <w:rsid w:val="002F628C"/>
    <w:rsid w:val="002F69A5"/>
    <w:rsid w:val="002F6B13"/>
    <w:rsid w:val="002F6B76"/>
    <w:rsid w:val="002F7514"/>
    <w:rsid w:val="002F76D7"/>
    <w:rsid w:val="002F7E6A"/>
    <w:rsid w:val="002F7FCC"/>
    <w:rsid w:val="0030044D"/>
    <w:rsid w:val="00300538"/>
    <w:rsid w:val="00300987"/>
    <w:rsid w:val="00300EC9"/>
    <w:rsid w:val="00301074"/>
    <w:rsid w:val="00301ACA"/>
    <w:rsid w:val="00301C25"/>
    <w:rsid w:val="00301DAD"/>
    <w:rsid w:val="00301E26"/>
    <w:rsid w:val="0030207F"/>
    <w:rsid w:val="00302113"/>
    <w:rsid w:val="0030222E"/>
    <w:rsid w:val="00302991"/>
    <w:rsid w:val="003029A7"/>
    <w:rsid w:val="00302A36"/>
    <w:rsid w:val="00302AE3"/>
    <w:rsid w:val="00302C2F"/>
    <w:rsid w:val="00302C65"/>
    <w:rsid w:val="00302DE0"/>
    <w:rsid w:val="00302EC3"/>
    <w:rsid w:val="00302FEA"/>
    <w:rsid w:val="003036D0"/>
    <w:rsid w:val="0030376F"/>
    <w:rsid w:val="00303B72"/>
    <w:rsid w:val="00303B9C"/>
    <w:rsid w:val="003049B2"/>
    <w:rsid w:val="00304E8C"/>
    <w:rsid w:val="0030528D"/>
    <w:rsid w:val="00305575"/>
    <w:rsid w:val="00305923"/>
    <w:rsid w:val="00305ABB"/>
    <w:rsid w:val="00305AE9"/>
    <w:rsid w:val="00305D77"/>
    <w:rsid w:val="0030689F"/>
    <w:rsid w:val="00307001"/>
    <w:rsid w:val="0030748D"/>
    <w:rsid w:val="00307771"/>
    <w:rsid w:val="003078A5"/>
    <w:rsid w:val="00307EA3"/>
    <w:rsid w:val="00307F5E"/>
    <w:rsid w:val="00310741"/>
    <w:rsid w:val="0031094B"/>
    <w:rsid w:val="00310C89"/>
    <w:rsid w:val="003112A4"/>
    <w:rsid w:val="0031130B"/>
    <w:rsid w:val="00311470"/>
    <w:rsid w:val="003119FF"/>
    <w:rsid w:val="00311D23"/>
    <w:rsid w:val="00311F49"/>
    <w:rsid w:val="0031218C"/>
    <w:rsid w:val="0031251E"/>
    <w:rsid w:val="00312806"/>
    <w:rsid w:val="00312EF0"/>
    <w:rsid w:val="00312F0E"/>
    <w:rsid w:val="003134C4"/>
    <w:rsid w:val="003137CD"/>
    <w:rsid w:val="0031386A"/>
    <w:rsid w:val="00313ACE"/>
    <w:rsid w:val="00313C73"/>
    <w:rsid w:val="00313EB1"/>
    <w:rsid w:val="00314436"/>
    <w:rsid w:val="00314591"/>
    <w:rsid w:val="00314831"/>
    <w:rsid w:val="0031487E"/>
    <w:rsid w:val="00315033"/>
    <w:rsid w:val="003153CA"/>
    <w:rsid w:val="003159A9"/>
    <w:rsid w:val="003163C6"/>
    <w:rsid w:val="00316641"/>
    <w:rsid w:val="00316884"/>
    <w:rsid w:val="00316910"/>
    <w:rsid w:val="00316B9B"/>
    <w:rsid w:val="00316C4E"/>
    <w:rsid w:val="00316EC9"/>
    <w:rsid w:val="00316FAC"/>
    <w:rsid w:val="003172DC"/>
    <w:rsid w:val="003178F0"/>
    <w:rsid w:val="00317BD3"/>
    <w:rsid w:val="00317CB3"/>
    <w:rsid w:val="00320045"/>
    <w:rsid w:val="00320440"/>
    <w:rsid w:val="00320608"/>
    <w:rsid w:val="00320B20"/>
    <w:rsid w:val="00321145"/>
    <w:rsid w:val="0032144A"/>
    <w:rsid w:val="00321D82"/>
    <w:rsid w:val="003224E7"/>
    <w:rsid w:val="003225FE"/>
    <w:rsid w:val="00322B95"/>
    <w:rsid w:val="00322C62"/>
    <w:rsid w:val="003236B0"/>
    <w:rsid w:val="00323B6B"/>
    <w:rsid w:val="00323CB1"/>
    <w:rsid w:val="00323CFB"/>
    <w:rsid w:val="00324045"/>
    <w:rsid w:val="003240BD"/>
    <w:rsid w:val="003240F1"/>
    <w:rsid w:val="003248A7"/>
    <w:rsid w:val="00324BA0"/>
    <w:rsid w:val="00324CAF"/>
    <w:rsid w:val="00324F3B"/>
    <w:rsid w:val="00324FC2"/>
    <w:rsid w:val="0032546F"/>
    <w:rsid w:val="003255A2"/>
    <w:rsid w:val="00325897"/>
    <w:rsid w:val="00325C34"/>
    <w:rsid w:val="003260B0"/>
    <w:rsid w:val="00326446"/>
    <w:rsid w:val="00326683"/>
    <w:rsid w:val="003266A5"/>
    <w:rsid w:val="00326970"/>
    <w:rsid w:val="00326AE3"/>
    <w:rsid w:val="00326AF6"/>
    <w:rsid w:val="00326BDC"/>
    <w:rsid w:val="00326D4D"/>
    <w:rsid w:val="00326E0E"/>
    <w:rsid w:val="003272F5"/>
    <w:rsid w:val="0032740F"/>
    <w:rsid w:val="0032748E"/>
    <w:rsid w:val="0032765C"/>
    <w:rsid w:val="003276A3"/>
    <w:rsid w:val="00327DFD"/>
    <w:rsid w:val="00327F09"/>
    <w:rsid w:val="0033003D"/>
    <w:rsid w:val="00330099"/>
    <w:rsid w:val="0033051E"/>
    <w:rsid w:val="00330933"/>
    <w:rsid w:val="00330D89"/>
    <w:rsid w:val="003314DB"/>
    <w:rsid w:val="00331549"/>
    <w:rsid w:val="0033183A"/>
    <w:rsid w:val="00331875"/>
    <w:rsid w:val="003319A9"/>
    <w:rsid w:val="00331BEE"/>
    <w:rsid w:val="00332050"/>
    <w:rsid w:val="0033211D"/>
    <w:rsid w:val="003322EC"/>
    <w:rsid w:val="0033232D"/>
    <w:rsid w:val="0033275F"/>
    <w:rsid w:val="003328B8"/>
    <w:rsid w:val="003342EA"/>
    <w:rsid w:val="00334892"/>
    <w:rsid w:val="00334C8F"/>
    <w:rsid w:val="00334FC1"/>
    <w:rsid w:val="00335463"/>
    <w:rsid w:val="003356E0"/>
    <w:rsid w:val="0033585C"/>
    <w:rsid w:val="003358CD"/>
    <w:rsid w:val="00335CD3"/>
    <w:rsid w:val="00335E81"/>
    <w:rsid w:val="003360FE"/>
    <w:rsid w:val="00336297"/>
    <w:rsid w:val="0033640B"/>
    <w:rsid w:val="00336863"/>
    <w:rsid w:val="003369C7"/>
    <w:rsid w:val="00336C49"/>
    <w:rsid w:val="00336DDA"/>
    <w:rsid w:val="00336FDA"/>
    <w:rsid w:val="00337591"/>
    <w:rsid w:val="00337D9D"/>
    <w:rsid w:val="00337E92"/>
    <w:rsid w:val="003405FE"/>
    <w:rsid w:val="003406C7"/>
    <w:rsid w:val="00340777"/>
    <w:rsid w:val="00340923"/>
    <w:rsid w:val="003409D1"/>
    <w:rsid w:val="00340EA0"/>
    <w:rsid w:val="00341105"/>
    <w:rsid w:val="0034115B"/>
    <w:rsid w:val="00341444"/>
    <w:rsid w:val="00341671"/>
    <w:rsid w:val="00341682"/>
    <w:rsid w:val="00341B1C"/>
    <w:rsid w:val="00341BC8"/>
    <w:rsid w:val="00341C61"/>
    <w:rsid w:val="00342073"/>
    <w:rsid w:val="00342374"/>
    <w:rsid w:val="0034280E"/>
    <w:rsid w:val="00342A6E"/>
    <w:rsid w:val="00342ADC"/>
    <w:rsid w:val="00342CEB"/>
    <w:rsid w:val="00342F57"/>
    <w:rsid w:val="00343095"/>
    <w:rsid w:val="00343127"/>
    <w:rsid w:val="0034390A"/>
    <w:rsid w:val="00343A3A"/>
    <w:rsid w:val="003443E8"/>
    <w:rsid w:val="003446E8"/>
    <w:rsid w:val="0034473E"/>
    <w:rsid w:val="003447E1"/>
    <w:rsid w:val="00345081"/>
    <w:rsid w:val="00345B48"/>
    <w:rsid w:val="0034622E"/>
    <w:rsid w:val="00346343"/>
    <w:rsid w:val="003463D2"/>
    <w:rsid w:val="0034683B"/>
    <w:rsid w:val="0034698A"/>
    <w:rsid w:val="00346B02"/>
    <w:rsid w:val="00346B06"/>
    <w:rsid w:val="00346C58"/>
    <w:rsid w:val="00347072"/>
    <w:rsid w:val="003471E8"/>
    <w:rsid w:val="0034732F"/>
    <w:rsid w:val="003474F5"/>
    <w:rsid w:val="00347926"/>
    <w:rsid w:val="00347A1E"/>
    <w:rsid w:val="00347B79"/>
    <w:rsid w:val="00347C0C"/>
    <w:rsid w:val="00347D8C"/>
    <w:rsid w:val="00347F75"/>
    <w:rsid w:val="0035034F"/>
    <w:rsid w:val="003503CA"/>
    <w:rsid w:val="00350493"/>
    <w:rsid w:val="0035054B"/>
    <w:rsid w:val="0035085B"/>
    <w:rsid w:val="00350CC4"/>
    <w:rsid w:val="00351165"/>
    <w:rsid w:val="003512A6"/>
    <w:rsid w:val="00351543"/>
    <w:rsid w:val="00352BAF"/>
    <w:rsid w:val="00352BC8"/>
    <w:rsid w:val="00352D09"/>
    <w:rsid w:val="00352D60"/>
    <w:rsid w:val="0035307D"/>
    <w:rsid w:val="0035344A"/>
    <w:rsid w:val="00353DAA"/>
    <w:rsid w:val="00353E9F"/>
    <w:rsid w:val="00353EAB"/>
    <w:rsid w:val="00353EF3"/>
    <w:rsid w:val="0035416C"/>
    <w:rsid w:val="003541D7"/>
    <w:rsid w:val="0035426B"/>
    <w:rsid w:val="00354527"/>
    <w:rsid w:val="00354627"/>
    <w:rsid w:val="00354986"/>
    <w:rsid w:val="00354A7A"/>
    <w:rsid w:val="00354B48"/>
    <w:rsid w:val="00354F61"/>
    <w:rsid w:val="0035506D"/>
    <w:rsid w:val="0035548F"/>
    <w:rsid w:val="00356A7F"/>
    <w:rsid w:val="00356C94"/>
    <w:rsid w:val="00357122"/>
    <w:rsid w:val="00357241"/>
    <w:rsid w:val="00357D0D"/>
    <w:rsid w:val="00360035"/>
    <w:rsid w:val="00360711"/>
    <w:rsid w:val="00360756"/>
    <w:rsid w:val="00360A20"/>
    <w:rsid w:val="00361496"/>
    <w:rsid w:val="00361570"/>
    <w:rsid w:val="0036166A"/>
    <w:rsid w:val="00361734"/>
    <w:rsid w:val="00361BF6"/>
    <w:rsid w:val="00361C00"/>
    <w:rsid w:val="00361C7E"/>
    <w:rsid w:val="003621D1"/>
    <w:rsid w:val="00362305"/>
    <w:rsid w:val="003625F8"/>
    <w:rsid w:val="00362A75"/>
    <w:rsid w:val="00362DB0"/>
    <w:rsid w:val="00362E17"/>
    <w:rsid w:val="00362EF7"/>
    <w:rsid w:val="0036311F"/>
    <w:rsid w:val="003634DD"/>
    <w:rsid w:val="00363501"/>
    <w:rsid w:val="003635A1"/>
    <w:rsid w:val="00363706"/>
    <w:rsid w:val="0036392E"/>
    <w:rsid w:val="00363B7E"/>
    <w:rsid w:val="00363BA0"/>
    <w:rsid w:val="00364787"/>
    <w:rsid w:val="00364CEA"/>
    <w:rsid w:val="003655D5"/>
    <w:rsid w:val="003656A5"/>
    <w:rsid w:val="0036576A"/>
    <w:rsid w:val="003657D3"/>
    <w:rsid w:val="00365B4C"/>
    <w:rsid w:val="00365BE7"/>
    <w:rsid w:val="0036637A"/>
    <w:rsid w:val="00366772"/>
    <w:rsid w:val="00366EAA"/>
    <w:rsid w:val="00366F6D"/>
    <w:rsid w:val="0036743D"/>
    <w:rsid w:val="00367514"/>
    <w:rsid w:val="0036797A"/>
    <w:rsid w:val="00367B9D"/>
    <w:rsid w:val="00367E34"/>
    <w:rsid w:val="00367F64"/>
    <w:rsid w:val="00370782"/>
    <w:rsid w:val="00370BC4"/>
    <w:rsid w:val="00370C9F"/>
    <w:rsid w:val="0037164C"/>
    <w:rsid w:val="003717F1"/>
    <w:rsid w:val="00371B3A"/>
    <w:rsid w:val="00371CAE"/>
    <w:rsid w:val="00371CEB"/>
    <w:rsid w:val="00371DB5"/>
    <w:rsid w:val="00371F0E"/>
    <w:rsid w:val="00371F60"/>
    <w:rsid w:val="003724E0"/>
    <w:rsid w:val="00372B83"/>
    <w:rsid w:val="00372DAA"/>
    <w:rsid w:val="00372DB2"/>
    <w:rsid w:val="00373187"/>
    <w:rsid w:val="0037368A"/>
    <w:rsid w:val="003743D0"/>
    <w:rsid w:val="0037445E"/>
    <w:rsid w:val="0037462C"/>
    <w:rsid w:val="003749E6"/>
    <w:rsid w:val="00374EEB"/>
    <w:rsid w:val="003753CF"/>
    <w:rsid w:val="00375A88"/>
    <w:rsid w:val="00375C54"/>
    <w:rsid w:val="00375D4E"/>
    <w:rsid w:val="00375E0C"/>
    <w:rsid w:val="003762EB"/>
    <w:rsid w:val="003763B6"/>
    <w:rsid w:val="0037647F"/>
    <w:rsid w:val="003765FC"/>
    <w:rsid w:val="00376B32"/>
    <w:rsid w:val="00376BF2"/>
    <w:rsid w:val="00376D5F"/>
    <w:rsid w:val="00376E5A"/>
    <w:rsid w:val="00377355"/>
    <w:rsid w:val="00377851"/>
    <w:rsid w:val="0037792C"/>
    <w:rsid w:val="00377B64"/>
    <w:rsid w:val="00377BEC"/>
    <w:rsid w:val="00380099"/>
    <w:rsid w:val="003800C8"/>
    <w:rsid w:val="0038021F"/>
    <w:rsid w:val="00380325"/>
    <w:rsid w:val="00380705"/>
    <w:rsid w:val="00380A3F"/>
    <w:rsid w:val="00380C50"/>
    <w:rsid w:val="00381000"/>
    <w:rsid w:val="0038142C"/>
    <w:rsid w:val="00381459"/>
    <w:rsid w:val="0038153D"/>
    <w:rsid w:val="00381728"/>
    <w:rsid w:val="003826E8"/>
    <w:rsid w:val="00382741"/>
    <w:rsid w:val="00382C7D"/>
    <w:rsid w:val="0038397D"/>
    <w:rsid w:val="003839ED"/>
    <w:rsid w:val="00383C4F"/>
    <w:rsid w:val="00383E88"/>
    <w:rsid w:val="00383F16"/>
    <w:rsid w:val="00384000"/>
    <w:rsid w:val="00384041"/>
    <w:rsid w:val="0038405F"/>
    <w:rsid w:val="0038453F"/>
    <w:rsid w:val="00384555"/>
    <w:rsid w:val="00384B8C"/>
    <w:rsid w:val="003852E8"/>
    <w:rsid w:val="00385345"/>
    <w:rsid w:val="0038541C"/>
    <w:rsid w:val="0038569C"/>
    <w:rsid w:val="00385ECD"/>
    <w:rsid w:val="003862C9"/>
    <w:rsid w:val="003862D8"/>
    <w:rsid w:val="003868E0"/>
    <w:rsid w:val="0038693F"/>
    <w:rsid w:val="003869BD"/>
    <w:rsid w:val="00386B3B"/>
    <w:rsid w:val="0038783E"/>
    <w:rsid w:val="00387B79"/>
    <w:rsid w:val="00387D4F"/>
    <w:rsid w:val="00387EE6"/>
    <w:rsid w:val="00387F91"/>
    <w:rsid w:val="00390123"/>
    <w:rsid w:val="00390315"/>
    <w:rsid w:val="0039040D"/>
    <w:rsid w:val="0039067B"/>
    <w:rsid w:val="00390985"/>
    <w:rsid w:val="00390E32"/>
    <w:rsid w:val="00390E68"/>
    <w:rsid w:val="0039156E"/>
    <w:rsid w:val="00391C57"/>
    <w:rsid w:val="00391FEA"/>
    <w:rsid w:val="00392734"/>
    <w:rsid w:val="003927B3"/>
    <w:rsid w:val="00392899"/>
    <w:rsid w:val="0039295D"/>
    <w:rsid w:val="00392BF6"/>
    <w:rsid w:val="00392CEE"/>
    <w:rsid w:val="00392CF7"/>
    <w:rsid w:val="00392E09"/>
    <w:rsid w:val="00393502"/>
    <w:rsid w:val="00393859"/>
    <w:rsid w:val="00393D2F"/>
    <w:rsid w:val="00393EA0"/>
    <w:rsid w:val="00394051"/>
    <w:rsid w:val="003943CC"/>
    <w:rsid w:val="0039459E"/>
    <w:rsid w:val="003946E2"/>
    <w:rsid w:val="00394A32"/>
    <w:rsid w:val="00394DF9"/>
    <w:rsid w:val="00394F6E"/>
    <w:rsid w:val="003950B1"/>
    <w:rsid w:val="003951C1"/>
    <w:rsid w:val="003954E8"/>
    <w:rsid w:val="00395574"/>
    <w:rsid w:val="0039560A"/>
    <w:rsid w:val="003957E1"/>
    <w:rsid w:val="00395890"/>
    <w:rsid w:val="00395989"/>
    <w:rsid w:val="00395A52"/>
    <w:rsid w:val="00395F16"/>
    <w:rsid w:val="00395FDC"/>
    <w:rsid w:val="0039620B"/>
    <w:rsid w:val="003966CE"/>
    <w:rsid w:val="00396B76"/>
    <w:rsid w:val="00396D24"/>
    <w:rsid w:val="00396E9A"/>
    <w:rsid w:val="00397410"/>
    <w:rsid w:val="003974A3"/>
    <w:rsid w:val="003A0481"/>
    <w:rsid w:val="003A04DD"/>
    <w:rsid w:val="003A069D"/>
    <w:rsid w:val="003A09ED"/>
    <w:rsid w:val="003A0AC9"/>
    <w:rsid w:val="003A0B5C"/>
    <w:rsid w:val="003A0BDD"/>
    <w:rsid w:val="003A0C0B"/>
    <w:rsid w:val="003A0CE0"/>
    <w:rsid w:val="003A0E7E"/>
    <w:rsid w:val="003A15D4"/>
    <w:rsid w:val="003A18A8"/>
    <w:rsid w:val="003A1A1F"/>
    <w:rsid w:val="003A1A52"/>
    <w:rsid w:val="003A1DEF"/>
    <w:rsid w:val="003A22AC"/>
    <w:rsid w:val="003A248C"/>
    <w:rsid w:val="003A2585"/>
    <w:rsid w:val="003A25F1"/>
    <w:rsid w:val="003A2DEE"/>
    <w:rsid w:val="003A2F66"/>
    <w:rsid w:val="003A3168"/>
    <w:rsid w:val="003A3742"/>
    <w:rsid w:val="003A384D"/>
    <w:rsid w:val="003A3C91"/>
    <w:rsid w:val="003A4248"/>
    <w:rsid w:val="003A468F"/>
    <w:rsid w:val="003A4892"/>
    <w:rsid w:val="003A4E87"/>
    <w:rsid w:val="003A4F55"/>
    <w:rsid w:val="003A4F58"/>
    <w:rsid w:val="003A51B7"/>
    <w:rsid w:val="003A52A7"/>
    <w:rsid w:val="003A58C3"/>
    <w:rsid w:val="003A5901"/>
    <w:rsid w:val="003A5966"/>
    <w:rsid w:val="003A59B3"/>
    <w:rsid w:val="003A59D1"/>
    <w:rsid w:val="003A5F23"/>
    <w:rsid w:val="003A657A"/>
    <w:rsid w:val="003A671A"/>
    <w:rsid w:val="003A6E20"/>
    <w:rsid w:val="003A701A"/>
    <w:rsid w:val="003A730C"/>
    <w:rsid w:val="003A748E"/>
    <w:rsid w:val="003A778C"/>
    <w:rsid w:val="003A7AA3"/>
    <w:rsid w:val="003A7B37"/>
    <w:rsid w:val="003B021D"/>
    <w:rsid w:val="003B048E"/>
    <w:rsid w:val="003B0910"/>
    <w:rsid w:val="003B0996"/>
    <w:rsid w:val="003B0A8C"/>
    <w:rsid w:val="003B0AF0"/>
    <w:rsid w:val="003B0C76"/>
    <w:rsid w:val="003B1184"/>
    <w:rsid w:val="003B11D0"/>
    <w:rsid w:val="003B136B"/>
    <w:rsid w:val="003B16B2"/>
    <w:rsid w:val="003B1AC9"/>
    <w:rsid w:val="003B2572"/>
    <w:rsid w:val="003B3123"/>
    <w:rsid w:val="003B3303"/>
    <w:rsid w:val="003B3456"/>
    <w:rsid w:val="003B3A85"/>
    <w:rsid w:val="003B3AB9"/>
    <w:rsid w:val="003B3D6A"/>
    <w:rsid w:val="003B3F74"/>
    <w:rsid w:val="003B42A9"/>
    <w:rsid w:val="003B4B93"/>
    <w:rsid w:val="003B4DAF"/>
    <w:rsid w:val="003B53E3"/>
    <w:rsid w:val="003B5476"/>
    <w:rsid w:val="003B5A4E"/>
    <w:rsid w:val="003B5E08"/>
    <w:rsid w:val="003B617B"/>
    <w:rsid w:val="003B61C5"/>
    <w:rsid w:val="003B6204"/>
    <w:rsid w:val="003B623F"/>
    <w:rsid w:val="003B6652"/>
    <w:rsid w:val="003B6688"/>
    <w:rsid w:val="003B68FA"/>
    <w:rsid w:val="003B6A06"/>
    <w:rsid w:val="003B7185"/>
    <w:rsid w:val="003B7893"/>
    <w:rsid w:val="003B7956"/>
    <w:rsid w:val="003B7BE8"/>
    <w:rsid w:val="003B7ED8"/>
    <w:rsid w:val="003C0186"/>
    <w:rsid w:val="003C0B3C"/>
    <w:rsid w:val="003C0D91"/>
    <w:rsid w:val="003C0EBC"/>
    <w:rsid w:val="003C1446"/>
    <w:rsid w:val="003C15B6"/>
    <w:rsid w:val="003C16C2"/>
    <w:rsid w:val="003C1B1A"/>
    <w:rsid w:val="003C1FDD"/>
    <w:rsid w:val="003C2105"/>
    <w:rsid w:val="003C21E1"/>
    <w:rsid w:val="003C23E7"/>
    <w:rsid w:val="003C2741"/>
    <w:rsid w:val="003C29CF"/>
    <w:rsid w:val="003C2B6A"/>
    <w:rsid w:val="003C2CF4"/>
    <w:rsid w:val="003C2F67"/>
    <w:rsid w:val="003C3313"/>
    <w:rsid w:val="003C3324"/>
    <w:rsid w:val="003C36D8"/>
    <w:rsid w:val="003C39F5"/>
    <w:rsid w:val="003C3A07"/>
    <w:rsid w:val="003C3BCD"/>
    <w:rsid w:val="003C43AA"/>
    <w:rsid w:val="003C44A3"/>
    <w:rsid w:val="003C45A3"/>
    <w:rsid w:val="003C4974"/>
    <w:rsid w:val="003C4BD2"/>
    <w:rsid w:val="003C4E7A"/>
    <w:rsid w:val="003C505A"/>
    <w:rsid w:val="003C5698"/>
    <w:rsid w:val="003C5943"/>
    <w:rsid w:val="003C5A98"/>
    <w:rsid w:val="003C6411"/>
    <w:rsid w:val="003C641E"/>
    <w:rsid w:val="003C661A"/>
    <w:rsid w:val="003C687D"/>
    <w:rsid w:val="003C6AC2"/>
    <w:rsid w:val="003C7002"/>
    <w:rsid w:val="003C74A3"/>
    <w:rsid w:val="003C74C8"/>
    <w:rsid w:val="003C7569"/>
    <w:rsid w:val="003C7D80"/>
    <w:rsid w:val="003D08B1"/>
    <w:rsid w:val="003D08D4"/>
    <w:rsid w:val="003D0B9C"/>
    <w:rsid w:val="003D0D6F"/>
    <w:rsid w:val="003D0D7F"/>
    <w:rsid w:val="003D1102"/>
    <w:rsid w:val="003D121E"/>
    <w:rsid w:val="003D127E"/>
    <w:rsid w:val="003D1985"/>
    <w:rsid w:val="003D1EA6"/>
    <w:rsid w:val="003D23F3"/>
    <w:rsid w:val="003D26E5"/>
    <w:rsid w:val="003D283E"/>
    <w:rsid w:val="003D2AC7"/>
    <w:rsid w:val="003D32A7"/>
    <w:rsid w:val="003D33B3"/>
    <w:rsid w:val="003D3903"/>
    <w:rsid w:val="003D39EE"/>
    <w:rsid w:val="003D3BEB"/>
    <w:rsid w:val="003D3C5B"/>
    <w:rsid w:val="003D3C9F"/>
    <w:rsid w:val="003D414A"/>
    <w:rsid w:val="003D459F"/>
    <w:rsid w:val="003D4898"/>
    <w:rsid w:val="003D4901"/>
    <w:rsid w:val="003D4A82"/>
    <w:rsid w:val="003D4EF8"/>
    <w:rsid w:val="003D513B"/>
    <w:rsid w:val="003D522C"/>
    <w:rsid w:val="003D5279"/>
    <w:rsid w:val="003D5B9C"/>
    <w:rsid w:val="003D5BE9"/>
    <w:rsid w:val="003D6268"/>
    <w:rsid w:val="003D6305"/>
    <w:rsid w:val="003D6BC2"/>
    <w:rsid w:val="003D6F4C"/>
    <w:rsid w:val="003D719B"/>
    <w:rsid w:val="003D7393"/>
    <w:rsid w:val="003D768A"/>
    <w:rsid w:val="003D77AB"/>
    <w:rsid w:val="003D7ABA"/>
    <w:rsid w:val="003D7B10"/>
    <w:rsid w:val="003D7B31"/>
    <w:rsid w:val="003D7BC4"/>
    <w:rsid w:val="003E0005"/>
    <w:rsid w:val="003E01D1"/>
    <w:rsid w:val="003E0204"/>
    <w:rsid w:val="003E04F5"/>
    <w:rsid w:val="003E05AF"/>
    <w:rsid w:val="003E078F"/>
    <w:rsid w:val="003E0B5C"/>
    <w:rsid w:val="003E0DDA"/>
    <w:rsid w:val="003E0E9A"/>
    <w:rsid w:val="003E156F"/>
    <w:rsid w:val="003E16CA"/>
    <w:rsid w:val="003E1945"/>
    <w:rsid w:val="003E194F"/>
    <w:rsid w:val="003E1A89"/>
    <w:rsid w:val="003E1B8B"/>
    <w:rsid w:val="003E1C6D"/>
    <w:rsid w:val="003E21F5"/>
    <w:rsid w:val="003E22C3"/>
    <w:rsid w:val="003E2364"/>
    <w:rsid w:val="003E24E9"/>
    <w:rsid w:val="003E26A0"/>
    <w:rsid w:val="003E2CDB"/>
    <w:rsid w:val="003E2E37"/>
    <w:rsid w:val="003E3118"/>
    <w:rsid w:val="003E3211"/>
    <w:rsid w:val="003E32FD"/>
    <w:rsid w:val="003E3B7D"/>
    <w:rsid w:val="003E3B9C"/>
    <w:rsid w:val="003E3BA8"/>
    <w:rsid w:val="003E3E04"/>
    <w:rsid w:val="003E3E89"/>
    <w:rsid w:val="003E435D"/>
    <w:rsid w:val="003E4A97"/>
    <w:rsid w:val="003E4ACA"/>
    <w:rsid w:val="003E4E51"/>
    <w:rsid w:val="003E54A9"/>
    <w:rsid w:val="003E54D1"/>
    <w:rsid w:val="003E5791"/>
    <w:rsid w:val="003E595D"/>
    <w:rsid w:val="003E5AC1"/>
    <w:rsid w:val="003E5BA3"/>
    <w:rsid w:val="003E5E78"/>
    <w:rsid w:val="003E5EEF"/>
    <w:rsid w:val="003E5F95"/>
    <w:rsid w:val="003E639A"/>
    <w:rsid w:val="003E648F"/>
    <w:rsid w:val="003E67E7"/>
    <w:rsid w:val="003E6820"/>
    <w:rsid w:val="003E6A01"/>
    <w:rsid w:val="003E6C8A"/>
    <w:rsid w:val="003E6EC5"/>
    <w:rsid w:val="003E6F85"/>
    <w:rsid w:val="003E7B21"/>
    <w:rsid w:val="003E7E73"/>
    <w:rsid w:val="003F00FB"/>
    <w:rsid w:val="003F015C"/>
    <w:rsid w:val="003F071B"/>
    <w:rsid w:val="003F0D4B"/>
    <w:rsid w:val="003F0DF6"/>
    <w:rsid w:val="003F0F14"/>
    <w:rsid w:val="003F1683"/>
    <w:rsid w:val="003F19BA"/>
    <w:rsid w:val="003F1F1F"/>
    <w:rsid w:val="003F1FAC"/>
    <w:rsid w:val="003F2086"/>
    <w:rsid w:val="003F2088"/>
    <w:rsid w:val="003F2360"/>
    <w:rsid w:val="003F2589"/>
    <w:rsid w:val="003F26D9"/>
    <w:rsid w:val="003F28E2"/>
    <w:rsid w:val="003F2911"/>
    <w:rsid w:val="003F29EF"/>
    <w:rsid w:val="003F2F00"/>
    <w:rsid w:val="003F2F39"/>
    <w:rsid w:val="003F313C"/>
    <w:rsid w:val="003F31C4"/>
    <w:rsid w:val="003F3737"/>
    <w:rsid w:val="003F38A2"/>
    <w:rsid w:val="003F39A1"/>
    <w:rsid w:val="003F39B1"/>
    <w:rsid w:val="003F3F5F"/>
    <w:rsid w:val="003F4E67"/>
    <w:rsid w:val="003F508D"/>
    <w:rsid w:val="003F5117"/>
    <w:rsid w:val="003F5185"/>
    <w:rsid w:val="003F5229"/>
    <w:rsid w:val="003F5C18"/>
    <w:rsid w:val="003F5ECA"/>
    <w:rsid w:val="003F5F58"/>
    <w:rsid w:val="003F60F1"/>
    <w:rsid w:val="003F6128"/>
    <w:rsid w:val="003F6165"/>
    <w:rsid w:val="003F627F"/>
    <w:rsid w:val="003F6572"/>
    <w:rsid w:val="003F65E8"/>
    <w:rsid w:val="003F67CE"/>
    <w:rsid w:val="003F6A98"/>
    <w:rsid w:val="003F6E9D"/>
    <w:rsid w:val="003F6EAE"/>
    <w:rsid w:val="003F7277"/>
    <w:rsid w:val="003F73FB"/>
    <w:rsid w:val="003F75B0"/>
    <w:rsid w:val="003F76ED"/>
    <w:rsid w:val="003F7874"/>
    <w:rsid w:val="0040006F"/>
    <w:rsid w:val="00400291"/>
    <w:rsid w:val="004004CE"/>
    <w:rsid w:val="004004E8"/>
    <w:rsid w:val="004007BB"/>
    <w:rsid w:val="00400887"/>
    <w:rsid w:val="004008CF"/>
    <w:rsid w:val="00400A7D"/>
    <w:rsid w:val="00400C37"/>
    <w:rsid w:val="004010D8"/>
    <w:rsid w:val="0040121F"/>
    <w:rsid w:val="00401243"/>
    <w:rsid w:val="00401656"/>
    <w:rsid w:val="00401A33"/>
    <w:rsid w:val="00401B0A"/>
    <w:rsid w:val="00401CC9"/>
    <w:rsid w:val="00401D9C"/>
    <w:rsid w:val="004025F1"/>
    <w:rsid w:val="00402664"/>
    <w:rsid w:val="00402788"/>
    <w:rsid w:val="00402923"/>
    <w:rsid w:val="00402CFC"/>
    <w:rsid w:val="00402DD6"/>
    <w:rsid w:val="00402E1E"/>
    <w:rsid w:val="004030C9"/>
    <w:rsid w:val="00403607"/>
    <w:rsid w:val="00403953"/>
    <w:rsid w:val="00403C63"/>
    <w:rsid w:val="00404605"/>
    <w:rsid w:val="0040496C"/>
    <w:rsid w:val="00404ECB"/>
    <w:rsid w:val="0040509C"/>
    <w:rsid w:val="00405120"/>
    <w:rsid w:val="00405297"/>
    <w:rsid w:val="00405911"/>
    <w:rsid w:val="00405D59"/>
    <w:rsid w:val="0040610B"/>
    <w:rsid w:val="0040628C"/>
    <w:rsid w:val="004069F3"/>
    <w:rsid w:val="00407129"/>
    <w:rsid w:val="0040717C"/>
    <w:rsid w:val="00407200"/>
    <w:rsid w:val="004076F8"/>
    <w:rsid w:val="00407856"/>
    <w:rsid w:val="004078D3"/>
    <w:rsid w:val="00407998"/>
    <w:rsid w:val="00407D95"/>
    <w:rsid w:val="00410171"/>
    <w:rsid w:val="004101DD"/>
    <w:rsid w:val="004102D7"/>
    <w:rsid w:val="004105C4"/>
    <w:rsid w:val="00410D9A"/>
    <w:rsid w:val="0041143E"/>
    <w:rsid w:val="00411645"/>
    <w:rsid w:val="0041176B"/>
    <w:rsid w:val="00411CA1"/>
    <w:rsid w:val="00411EB6"/>
    <w:rsid w:val="00412659"/>
    <w:rsid w:val="0041284B"/>
    <w:rsid w:val="00412923"/>
    <w:rsid w:val="00412AC0"/>
    <w:rsid w:val="00412D54"/>
    <w:rsid w:val="004135A7"/>
    <w:rsid w:val="00413B4F"/>
    <w:rsid w:val="00413C65"/>
    <w:rsid w:val="0041417F"/>
    <w:rsid w:val="00414625"/>
    <w:rsid w:val="00414916"/>
    <w:rsid w:val="00414985"/>
    <w:rsid w:val="00414F67"/>
    <w:rsid w:val="004154A1"/>
    <w:rsid w:val="004155E4"/>
    <w:rsid w:val="004156D5"/>
    <w:rsid w:val="004157CD"/>
    <w:rsid w:val="00415DED"/>
    <w:rsid w:val="00415EF5"/>
    <w:rsid w:val="00416021"/>
    <w:rsid w:val="004163FB"/>
    <w:rsid w:val="004167E5"/>
    <w:rsid w:val="00416AFA"/>
    <w:rsid w:val="00416C3B"/>
    <w:rsid w:val="00416EA2"/>
    <w:rsid w:val="00416F56"/>
    <w:rsid w:val="004170BA"/>
    <w:rsid w:val="00417852"/>
    <w:rsid w:val="00417936"/>
    <w:rsid w:val="00417A45"/>
    <w:rsid w:val="00417E24"/>
    <w:rsid w:val="00417ECA"/>
    <w:rsid w:val="0042000A"/>
    <w:rsid w:val="00420181"/>
    <w:rsid w:val="00420348"/>
    <w:rsid w:val="00420686"/>
    <w:rsid w:val="004210F4"/>
    <w:rsid w:val="00421489"/>
    <w:rsid w:val="00421853"/>
    <w:rsid w:val="00421976"/>
    <w:rsid w:val="00421AA8"/>
    <w:rsid w:val="00421DE1"/>
    <w:rsid w:val="004224F6"/>
    <w:rsid w:val="00422819"/>
    <w:rsid w:val="004229F2"/>
    <w:rsid w:val="00423333"/>
    <w:rsid w:val="00423474"/>
    <w:rsid w:val="004234ED"/>
    <w:rsid w:val="0042376F"/>
    <w:rsid w:val="004238AF"/>
    <w:rsid w:val="00423C8E"/>
    <w:rsid w:val="00423F7F"/>
    <w:rsid w:val="00424002"/>
    <w:rsid w:val="004245D1"/>
    <w:rsid w:val="00424694"/>
    <w:rsid w:val="00425903"/>
    <w:rsid w:val="00425BA7"/>
    <w:rsid w:val="00425CCA"/>
    <w:rsid w:val="004261C4"/>
    <w:rsid w:val="0042640C"/>
    <w:rsid w:val="0042657D"/>
    <w:rsid w:val="0042673B"/>
    <w:rsid w:val="00426B1E"/>
    <w:rsid w:val="004275A3"/>
    <w:rsid w:val="00427A1D"/>
    <w:rsid w:val="00427B6A"/>
    <w:rsid w:val="00427D38"/>
    <w:rsid w:val="0043000E"/>
    <w:rsid w:val="004302EE"/>
    <w:rsid w:val="00430B54"/>
    <w:rsid w:val="00430CA2"/>
    <w:rsid w:val="00430CA6"/>
    <w:rsid w:val="00430FEB"/>
    <w:rsid w:val="0043116A"/>
    <w:rsid w:val="004312D1"/>
    <w:rsid w:val="00431BDC"/>
    <w:rsid w:val="00432B68"/>
    <w:rsid w:val="00432E28"/>
    <w:rsid w:val="00433114"/>
    <w:rsid w:val="0043319B"/>
    <w:rsid w:val="004333D3"/>
    <w:rsid w:val="00433580"/>
    <w:rsid w:val="00433BB1"/>
    <w:rsid w:val="00433D79"/>
    <w:rsid w:val="00433DE9"/>
    <w:rsid w:val="00434646"/>
    <w:rsid w:val="004353E5"/>
    <w:rsid w:val="00435443"/>
    <w:rsid w:val="0043574A"/>
    <w:rsid w:val="004360CA"/>
    <w:rsid w:val="00436801"/>
    <w:rsid w:val="00436973"/>
    <w:rsid w:val="00436A27"/>
    <w:rsid w:val="00436B97"/>
    <w:rsid w:val="00436D5D"/>
    <w:rsid w:val="00436E47"/>
    <w:rsid w:val="0043729A"/>
    <w:rsid w:val="004378AE"/>
    <w:rsid w:val="00437A21"/>
    <w:rsid w:val="00437B53"/>
    <w:rsid w:val="00437C6F"/>
    <w:rsid w:val="00440A91"/>
    <w:rsid w:val="0044110A"/>
    <w:rsid w:val="00441447"/>
    <w:rsid w:val="0044157D"/>
    <w:rsid w:val="00441738"/>
    <w:rsid w:val="004418E0"/>
    <w:rsid w:val="00441EAB"/>
    <w:rsid w:val="004420A2"/>
    <w:rsid w:val="00442286"/>
    <w:rsid w:val="004422E2"/>
    <w:rsid w:val="004423F7"/>
    <w:rsid w:val="00442AB4"/>
    <w:rsid w:val="0044329A"/>
    <w:rsid w:val="00443392"/>
    <w:rsid w:val="00443472"/>
    <w:rsid w:val="004434DF"/>
    <w:rsid w:val="004437D3"/>
    <w:rsid w:val="004438C6"/>
    <w:rsid w:val="00443BC7"/>
    <w:rsid w:val="00443E61"/>
    <w:rsid w:val="0044401D"/>
    <w:rsid w:val="0044442A"/>
    <w:rsid w:val="00444DC8"/>
    <w:rsid w:val="00444E3F"/>
    <w:rsid w:val="00445256"/>
    <w:rsid w:val="00445996"/>
    <w:rsid w:val="00445A09"/>
    <w:rsid w:val="00445B42"/>
    <w:rsid w:val="00445D50"/>
    <w:rsid w:val="00445D8E"/>
    <w:rsid w:val="00445DAB"/>
    <w:rsid w:val="00445DE3"/>
    <w:rsid w:val="004465F5"/>
    <w:rsid w:val="004466B4"/>
    <w:rsid w:val="00446868"/>
    <w:rsid w:val="004470D6"/>
    <w:rsid w:val="0044720B"/>
    <w:rsid w:val="0044720C"/>
    <w:rsid w:val="004472AC"/>
    <w:rsid w:val="00447799"/>
    <w:rsid w:val="00447B1F"/>
    <w:rsid w:val="00447DE1"/>
    <w:rsid w:val="00450782"/>
    <w:rsid w:val="00450877"/>
    <w:rsid w:val="00450AB5"/>
    <w:rsid w:val="00450CEA"/>
    <w:rsid w:val="00450F12"/>
    <w:rsid w:val="00451105"/>
    <w:rsid w:val="00451B2B"/>
    <w:rsid w:val="004520C7"/>
    <w:rsid w:val="00452544"/>
    <w:rsid w:val="00452C0F"/>
    <w:rsid w:val="00453070"/>
    <w:rsid w:val="004531A3"/>
    <w:rsid w:val="0045323D"/>
    <w:rsid w:val="0045326C"/>
    <w:rsid w:val="004532AA"/>
    <w:rsid w:val="0045337C"/>
    <w:rsid w:val="0045340A"/>
    <w:rsid w:val="004535DF"/>
    <w:rsid w:val="004537E2"/>
    <w:rsid w:val="00453807"/>
    <w:rsid w:val="0045380D"/>
    <w:rsid w:val="004541CB"/>
    <w:rsid w:val="00454582"/>
    <w:rsid w:val="00454CC8"/>
    <w:rsid w:val="0045522D"/>
    <w:rsid w:val="00455301"/>
    <w:rsid w:val="0045556A"/>
    <w:rsid w:val="00455F5D"/>
    <w:rsid w:val="0045644C"/>
    <w:rsid w:val="00456B2F"/>
    <w:rsid w:val="00456E91"/>
    <w:rsid w:val="00456F21"/>
    <w:rsid w:val="00457284"/>
    <w:rsid w:val="004572B5"/>
    <w:rsid w:val="00457422"/>
    <w:rsid w:val="00457478"/>
    <w:rsid w:val="00457F82"/>
    <w:rsid w:val="00457FB6"/>
    <w:rsid w:val="00460001"/>
    <w:rsid w:val="00460564"/>
    <w:rsid w:val="004607DC"/>
    <w:rsid w:val="00460835"/>
    <w:rsid w:val="00460839"/>
    <w:rsid w:val="004609ED"/>
    <w:rsid w:val="00460B16"/>
    <w:rsid w:val="00460BBB"/>
    <w:rsid w:val="00460C28"/>
    <w:rsid w:val="00460DD8"/>
    <w:rsid w:val="00460F0B"/>
    <w:rsid w:val="0046156B"/>
    <w:rsid w:val="0046156C"/>
    <w:rsid w:val="00461606"/>
    <w:rsid w:val="0046164E"/>
    <w:rsid w:val="00461AFE"/>
    <w:rsid w:val="00461FEF"/>
    <w:rsid w:val="004621CD"/>
    <w:rsid w:val="00462213"/>
    <w:rsid w:val="00462409"/>
    <w:rsid w:val="0046262A"/>
    <w:rsid w:val="0046294E"/>
    <w:rsid w:val="00462DFC"/>
    <w:rsid w:val="00463113"/>
    <w:rsid w:val="004634C1"/>
    <w:rsid w:val="004636AD"/>
    <w:rsid w:val="00463AE3"/>
    <w:rsid w:val="00464240"/>
    <w:rsid w:val="00464853"/>
    <w:rsid w:val="00464906"/>
    <w:rsid w:val="00465310"/>
    <w:rsid w:val="00465522"/>
    <w:rsid w:val="00465CF1"/>
    <w:rsid w:val="00466156"/>
    <w:rsid w:val="00466612"/>
    <w:rsid w:val="0046691F"/>
    <w:rsid w:val="004669AD"/>
    <w:rsid w:val="00466A38"/>
    <w:rsid w:val="00466BC1"/>
    <w:rsid w:val="0046706F"/>
    <w:rsid w:val="004673AD"/>
    <w:rsid w:val="0046772E"/>
    <w:rsid w:val="00467AAE"/>
    <w:rsid w:val="00467E9D"/>
    <w:rsid w:val="00470187"/>
    <w:rsid w:val="004704CC"/>
    <w:rsid w:val="0047065A"/>
    <w:rsid w:val="004710FF"/>
    <w:rsid w:val="00471122"/>
    <w:rsid w:val="00471127"/>
    <w:rsid w:val="00471182"/>
    <w:rsid w:val="004718FF"/>
    <w:rsid w:val="00471918"/>
    <w:rsid w:val="00471AD7"/>
    <w:rsid w:val="00471DD0"/>
    <w:rsid w:val="0047222E"/>
    <w:rsid w:val="004722E9"/>
    <w:rsid w:val="0047249C"/>
    <w:rsid w:val="0047318B"/>
    <w:rsid w:val="0047330E"/>
    <w:rsid w:val="00473517"/>
    <w:rsid w:val="00473667"/>
    <w:rsid w:val="004737E0"/>
    <w:rsid w:val="00473C36"/>
    <w:rsid w:val="00473ED4"/>
    <w:rsid w:val="00473F95"/>
    <w:rsid w:val="004740BF"/>
    <w:rsid w:val="004742FB"/>
    <w:rsid w:val="004743D6"/>
    <w:rsid w:val="00474D72"/>
    <w:rsid w:val="00474E3F"/>
    <w:rsid w:val="00474ED3"/>
    <w:rsid w:val="00474F16"/>
    <w:rsid w:val="00475206"/>
    <w:rsid w:val="0047524A"/>
    <w:rsid w:val="00475A4D"/>
    <w:rsid w:val="00475BAE"/>
    <w:rsid w:val="00475C04"/>
    <w:rsid w:val="00475C34"/>
    <w:rsid w:val="00475C93"/>
    <w:rsid w:val="00475E49"/>
    <w:rsid w:val="00476089"/>
    <w:rsid w:val="004765CB"/>
    <w:rsid w:val="00476666"/>
    <w:rsid w:val="00476D1B"/>
    <w:rsid w:val="00476F44"/>
    <w:rsid w:val="004771E6"/>
    <w:rsid w:val="004772E7"/>
    <w:rsid w:val="004774E5"/>
    <w:rsid w:val="00477599"/>
    <w:rsid w:val="004775B8"/>
    <w:rsid w:val="00477D86"/>
    <w:rsid w:val="00480191"/>
    <w:rsid w:val="0048026F"/>
    <w:rsid w:val="00480957"/>
    <w:rsid w:val="00480C14"/>
    <w:rsid w:val="00481404"/>
    <w:rsid w:val="004816B1"/>
    <w:rsid w:val="00481957"/>
    <w:rsid w:val="00481FCF"/>
    <w:rsid w:val="00482111"/>
    <w:rsid w:val="00482456"/>
    <w:rsid w:val="00482A95"/>
    <w:rsid w:val="00482BA0"/>
    <w:rsid w:val="00482CF4"/>
    <w:rsid w:val="00483281"/>
    <w:rsid w:val="004834B4"/>
    <w:rsid w:val="0048364E"/>
    <w:rsid w:val="004837B7"/>
    <w:rsid w:val="004837E9"/>
    <w:rsid w:val="00483E36"/>
    <w:rsid w:val="0048401F"/>
    <w:rsid w:val="00484860"/>
    <w:rsid w:val="0048493E"/>
    <w:rsid w:val="00484968"/>
    <w:rsid w:val="00484A2C"/>
    <w:rsid w:val="004855B5"/>
    <w:rsid w:val="004863F3"/>
    <w:rsid w:val="004865CB"/>
    <w:rsid w:val="0048663B"/>
    <w:rsid w:val="004866F1"/>
    <w:rsid w:val="00486E9B"/>
    <w:rsid w:val="004872BC"/>
    <w:rsid w:val="004878DE"/>
    <w:rsid w:val="00487A83"/>
    <w:rsid w:val="00487E46"/>
    <w:rsid w:val="00487F8A"/>
    <w:rsid w:val="00487FDE"/>
    <w:rsid w:val="00490243"/>
    <w:rsid w:val="0049034C"/>
    <w:rsid w:val="00490422"/>
    <w:rsid w:val="00490949"/>
    <w:rsid w:val="00490B58"/>
    <w:rsid w:val="00490C79"/>
    <w:rsid w:val="004910A6"/>
    <w:rsid w:val="00491153"/>
    <w:rsid w:val="004911FA"/>
    <w:rsid w:val="004915EC"/>
    <w:rsid w:val="00491841"/>
    <w:rsid w:val="00491D4C"/>
    <w:rsid w:val="00491DA5"/>
    <w:rsid w:val="0049216F"/>
    <w:rsid w:val="004922AD"/>
    <w:rsid w:val="004925CB"/>
    <w:rsid w:val="00492942"/>
    <w:rsid w:val="00492E47"/>
    <w:rsid w:val="00493156"/>
    <w:rsid w:val="00493239"/>
    <w:rsid w:val="0049335A"/>
    <w:rsid w:val="0049345B"/>
    <w:rsid w:val="004937C1"/>
    <w:rsid w:val="00493CE7"/>
    <w:rsid w:val="004944E5"/>
    <w:rsid w:val="00494583"/>
    <w:rsid w:val="0049474A"/>
    <w:rsid w:val="00494BCC"/>
    <w:rsid w:val="004953D1"/>
    <w:rsid w:val="004956B5"/>
    <w:rsid w:val="00495829"/>
    <w:rsid w:val="00495861"/>
    <w:rsid w:val="00495877"/>
    <w:rsid w:val="00495CC0"/>
    <w:rsid w:val="00495F3B"/>
    <w:rsid w:val="0049650D"/>
    <w:rsid w:val="004967A2"/>
    <w:rsid w:val="004967F2"/>
    <w:rsid w:val="004968DC"/>
    <w:rsid w:val="00497165"/>
    <w:rsid w:val="004971C0"/>
    <w:rsid w:val="004977E2"/>
    <w:rsid w:val="00497A69"/>
    <w:rsid w:val="00497D77"/>
    <w:rsid w:val="00497ED2"/>
    <w:rsid w:val="00497F6C"/>
    <w:rsid w:val="004A001C"/>
    <w:rsid w:val="004A05A9"/>
    <w:rsid w:val="004A12A1"/>
    <w:rsid w:val="004A1325"/>
    <w:rsid w:val="004A1533"/>
    <w:rsid w:val="004A1894"/>
    <w:rsid w:val="004A1A29"/>
    <w:rsid w:val="004A1C52"/>
    <w:rsid w:val="004A1EED"/>
    <w:rsid w:val="004A1F3A"/>
    <w:rsid w:val="004A1FB3"/>
    <w:rsid w:val="004A212C"/>
    <w:rsid w:val="004A2754"/>
    <w:rsid w:val="004A2799"/>
    <w:rsid w:val="004A2CBA"/>
    <w:rsid w:val="004A2D7F"/>
    <w:rsid w:val="004A3657"/>
    <w:rsid w:val="004A379E"/>
    <w:rsid w:val="004A3801"/>
    <w:rsid w:val="004A3D0B"/>
    <w:rsid w:val="004A3FAC"/>
    <w:rsid w:val="004A4040"/>
    <w:rsid w:val="004A48CB"/>
    <w:rsid w:val="004A4D5C"/>
    <w:rsid w:val="004A4F13"/>
    <w:rsid w:val="004A51E0"/>
    <w:rsid w:val="004A56E8"/>
    <w:rsid w:val="004A5803"/>
    <w:rsid w:val="004A580F"/>
    <w:rsid w:val="004A63B5"/>
    <w:rsid w:val="004A63D2"/>
    <w:rsid w:val="004A660E"/>
    <w:rsid w:val="004A67E6"/>
    <w:rsid w:val="004A6C21"/>
    <w:rsid w:val="004A70CB"/>
    <w:rsid w:val="004A7128"/>
    <w:rsid w:val="004A7CB9"/>
    <w:rsid w:val="004A7DE5"/>
    <w:rsid w:val="004B0243"/>
    <w:rsid w:val="004B0288"/>
    <w:rsid w:val="004B040D"/>
    <w:rsid w:val="004B0655"/>
    <w:rsid w:val="004B0773"/>
    <w:rsid w:val="004B08B2"/>
    <w:rsid w:val="004B0BFC"/>
    <w:rsid w:val="004B0D7A"/>
    <w:rsid w:val="004B0F80"/>
    <w:rsid w:val="004B10AC"/>
    <w:rsid w:val="004B136D"/>
    <w:rsid w:val="004B14AF"/>
    <w:rsid w:val="004B1591"/>
    <w:rsid w:val="004B17B6"/>
    <w:rsid w:val="004B17E2"/>
    <w:rsid w:val="004B1864"/>
    <w:rsid w:val="004B1A4C"/>
    <w:rsid w:val="004B1C45"/>
    <w:rsid w:val="004B2036"/>
    <w:rsid w:val="004B268D"/>
    <w:rsid w:val="004B2992"/>
    <w:rsid w:val="004B2B32"/>
    <w:rsid w:val="004B3236"/>
    <w:rsid w:val="004B33AB"/>
    <w:rsid w:val="004B34AF"/>
    <w:rsid w:val="004B37D0"/>
    <w:rsid w:val="004B3A11"/>
    <w:rsid w:val="004B42C8"/>
    <w:rsid w:val="004B4442"/>
    <w:rsid w:val="004B45E5"/>
    <w:rsid w:val="004B46AC"/>
    <w:rsid w:val="004B493B"/>
    <w:rsid w:val="004B4A9B"/>
    <w:rsid w:val="004B4AE0"/>
    <w:rsid w:val="004B4E29"/>
    <w:rsid w:val="004B52F9"/>
    <w:rsid w:val="004B535F"/>
    <w:rsid w:val="004B5512"/>
    <w:rsid w:val="004B5B3A"/>
    <w:rsid w:val="004B609A"/>
    <w:rsid w:val="004B6B0C"/>
    <w:rsid w:val="004B6D5C"/>
    <w:rsid w:val="004B6E03"/>
    <w:rsid w:val="004B7230"/>
    <w:rsid w:val="004B72C2"/>
    <w:rsid w:val="004B7AAB"/>
    <w:rsid w:val="004B7BE4"/>
    <w:rsid w:val="004B7FB6"/>
    <w:rsid w:val="004C010A"/>
    <w:rsid w:val="004C04DA"/>
    <w:rsid w:val="004C0695"/>
    <w:rsid w:val="004C0747"/>
    <w:rsid w:val="004C084F"/>
    <w:rsid w:val="004C0C83"/>
    <w:rsid w:val="004C0E67"/>
    <w:rsid w:val="004C100B"/>
    <w:rsid w:val="004C148B"/>
    <w:rsid w:val="004C1904"/>
    <w:rsid w:val="004C19CA"/>
    <w:rsid w:val="004C1DDD"/>
    <w:rsid w:val="004C1E56"/>
    <w:rsid w:val="004C1F6C"/>
    <w:rsid w:val="004C2342"/>
    <w:rsid w:val="004C279B"/>
    <w:rsid w:val="004C4045"/>
    <w:rsid w:val="004C4141"/>
    <w:rsid w:val="004C4147"/>
    <w:rsid w:val="004C4651"/>
    <w:rsid w:val="004C4C15"/>
    <w:rsid w:val="004C4D12"/>
    <w:rsid w:val="004C4D19"/>
    <w:rsid w:val="004C5121"/>
    <w:rsid w:val="004C5547"/>
    <w:rsid w:val="004C5B43"/>
    <w:rsid w:val="004C5D4D"/>
    <w:rsid w:val="004C64D9"/>
    <w:rsid w:val="004C66AE"/>
    <w:rsid w:val="004C6996"/>
    <w:rsid w:val="004C6A97"/>
    <w:rsid w:val="004C6FE3"/>
    <w:rsid w:val="004C740B"/>
    <w:rsid w:val="004C770F"/>
    <w:rsid w:val="004C7C59"/>
    <w:rsid w:val="004C7F8B"/>
    <w:rsid w:val="004D001C"/>
    <w:rsid w:val="004D0507"/>
    <w:rsid w:val="004D055D"/>
    <w:rsid w:val="004D0D3A"/>
    <w:rsid w:val="004D0FED"/>
    <w:rsid w:val="004D10D4"/>
    <w:rsid w:val="004D19CF"/>
    <w:rsid w:val="004D1A67"/>
    <w:rsid w:val="004D1B18"/>
    <w:rsid w:val="004D1BA0"/>
    <w:rsid w:val="004D1D5E"/>
    <w:rsid w:val="004D220D"/>
    <w:rsid w:val="004D24B5"/>
    <w:rsid w:val="004D263B"/>
    <w:rsid w:val="004D2649"/>
    <w:rsid w:val="004D300A"/>
    <w:rsid w:val="004D30F7"/>
    <w:rsid w:val="004D3490"/>
    <w:rsid w:val="004D3847"/>
    <w:rsid w:val="004D3CD6"/>
    <w:rsid w:val="004D3DA8"/>
    <w:rsid w:val="004D46BA"/>
    <w:rsid w:val="004D4887"/>
    <w:rsid w:val="004D4B01"/>
    <w:rsid w:val="004D4E3A"/>
    <w:rsid w:val="004D52AA"/>
    <w:rsid w:val="004D52C1"/>
    <w:rsid w:val="004D5318"/>
    <w:rsid w:val="004D56E1"/>
    <w:rsid w:val="004D6033"/>
    <w:rsid w:val="004D61EB"/>
    <w:rsid w:val="004D64F4"/>
    <w:rsid w:val="004D6531"/>
    <w:rsid w:val="004D6AA3"/>
    <w:rsid w:val="004D6ECF"/>
    <w:rsid w:val="004D7129"/>
    <w:rsid w:val="004D7353"/>
    <w:rsid w:val="004D748A"/>
    <w:rsid w:val="004D751E"/>
    <w:rsid w:val="004D7AA6"/>
    <w:rsid w:val="004D7CB3"/>
    <w:rsid w:val="004D7E06"/>
    <w:rsid w:val="004D7E0F"/>
    <w:rsid w:val="004D7F4E"/>
    <w:rsid w:val="004D7FAD"/>
    <w:rsid w:val="004E014E"/>
    <w:rsid w:val="004E01B8"/>
    <w:rsid w:val="004E04BD"/>
    <w:rsid w:val="004E0723"/>
    <w:rsid w:val="004E0B94"/>
    <w:rsid w:val="004E0D2A"/>
    <w:rsid w:val="004E0EF9"/>
    <w:rsid w:val="004E15AE"/>
    <w:rsid w:val="004E1D47"/>
    <w:rsid w:val="004E20EE"/>
    <w:rsid w:val="004E235C"/>
    <w:rsid w:val="004E2505"/>
    <w:rsid w:val="004E261F"/>
    <w:rsid w:val="004E2CF6"/>
    <w:rsid w:val="004E3710"/>
    <w:rsid w:val="004E3BD3"/>
    <w:rsid w:val="004E3D72"/>
    <w:rsid w:val="004E4189"/>
    <w:rsid w:val="004E4317"/>
    <w:rsid w:val="004E43BE"/>
    <w:rsid w:val="004E4839"/>
    <w:rsid w:val="004E4E31"/>
    <w:rsid w:val="004E56BE"/>
    <w:rsid w:val="004E5922"/>
    <w:rsid w:val="004E5AC2"/>
    <w:rsid w:val="004E5B9D"/>
    <w:rsid w:val="004E5BF3"/>
    <w:rsid w:val="004E5F09"/>
    <w:rsid w:val="004E623B"/>
    <w:rsid w:val="004E62B1"/>
    <w:rsid w:val="004E6604"/>
    <w:rsid w:val="004E6787"/>
    <w:rsid w:val="004E6ACD"/>
    <w:rsid w:val="004E6DC5"/>
    <w:rsid w:val="004E6EB0"/>
    <w:rsid w:val="004E7166"/>
    <w:rsid w:val="004E74BE"/>
    <w:rsid w:val="004E75DB"/>
    <w:rsid w:val="004E772E"/>
    <w:rsid w:val="004E7807"/>
    <w:rsid w:val="004E7925"/>
    <w:rsid w:val="004E79D7"/>
    <w:rsid w:val="004E7A7C"/>
    <w:rsid w:val="004F0053"/>
    <w:rsid w:val="004F0404"/>
    <w:rsid w:val="004F0596"/>
    <w:rsid w:val="004F062F"/>
    <w:rsid w:val="004F066C"/>
    <w:rsid w:val="004F0987"/>
    <w:rsid w:val="004F0F5C"/>
    <w:rsid w:val="004F1054"/>
    <w:rsid w:val="004F1491"/>
    <w:rsid w:val="004F157B"/>
    <w:rsid w:val="004F18AF"/>
    <w:rsid w:val="004F1E0F"/>
    <w:rsid w:val="004F1E17"/>
    <w:rsid w:val="004F20BC"/>
    <w:rsid w:val="004F2602"/>
    <w:rsid w:val="004F295D"/>
    <w:rsid w:val="004F2A87"/>
    <w:rsid w:val="004F2A8C"/>
    <w:rsid w:val="004F2BAE"/>
    <w:rsid w:val="004F2F19"/>
    <w:rsid w:val="004F3489"/>
    <w:rsid w:val="004F40D3"/>
    <w:rsid w:val="004F40DD"/>
    <w:rsid w:val="004F4316"/>
    <w:rsid w:val="004F47F2"/>
    <w:rsid w:val="004F493A"/>
    <w:rsid w:val="004F4C0F"/>
    <w:rsid w:val="004F4CA5"/>
    <w:rsid w:val="004F4EF1"/>
    <w:rsid w:val="004F4F1C"/>
    <w:rsid w:val="004F50B0"/>
    <w:rsid w:val="004F56AA"/>
    <w:rsid w:val="004F5708"/>
    <w:rsid w:val="004F5ADA"/>
    <w:rsid w:val="004F5EF2"/>
    <w:rsid w:val="004F62F4"/>
    <w:rsid w:val="004F6350"/>
    <w:rsid w:val="004F6DDB"/>
    <w:rsid w:val="004F6E41"/>
    <w:rsid w:val="004F6EF2"/>
    <w:rsid w:val="004F71D3"/>
    <w:rsid w:val="004F7346"/>
    <w:rsid w:val="004F7A23"/>
    <w:rsid w:val="004F7B4E"/>
    <w:rsid w:val="004F7D3C"/>
    <w:rsid w:val="005000BC"/>
    <w:rsid w:val="0050034A"/>
    <w:rsid w:val="00500922"/>
    <w:rsid w:val="00500D78"/>
    <w:rsid w:val="00500E75"/>
    <w:rsid w:val="00501336"/>
    <w:rsid w:val="0050161F"/>
    <w:rsid w:val="00501758"/>
    <w:rsid w:val="00501A3D"/>
    <w:rsid w:val="00502073"/>
    <w:rsid w:val="00502288"/>
    <w:rsid w:val="005022D1"/>
    <w:rsid w:val="00502A9F"/>
    <w:rsid w:val="0050326B"/>
    <w:rsid w:val="00503AC5"/>
    <w:rsid w:val="00503C21"/>
    <w:rsid w:val="005043C6"/>
    <w:rsid w:val="0050440F"/>
    <w:rsid w:val="005044D4"/>
    <w:rsid w:val="0050486A"/>
    <w:rsid w:val="00504B16"/>
    <w:rsid w:val="00504BE7"/>
    <w:rsid w:val="00504D68"/>
    <w:rsid w:val="00504E5E"/>
    <w:rsid w:val="0050577E"/>
    <w:rsid w:val="00505793"/>
    <w:rsid w:val="00505EF2"/>
    <w:rsid w:val="0050630A"/>
    <w:rsid w:val="00506386"/>
    <w:rsid w:val="005063BB"/>
    <w:rsid w:val="005065AF"/>
    <w:rsid w:val="00506A2B"/>
    <w:rsid w:val="00506A59"/>
    <w:rsid w:val="00506C91"/>
    <w:rsid w:val="0050714D"/>
    <w:rsid w:val="0050746E"/>
    <w:rsid w:val="00507560"/>
    <w:rsid w:val="005077DB"/>
    <w:rsid w:val="00507884"/>
    <w:rsid w:val="00507C40"/>
    <w:rsid w:val="00510184"/>
    <w:rsid w:val="0051122F"/>
    <w:rsid w:val="00511EAC"/>
    <w:rsid w:val="00512093"/>
    <w:rsid w:val="005121D8"/>
    <w:rsid w:val="00512318"/>
    <w:rsid w:val="005123A0"/>
    <w:rsid w:val="005125BE"/>
    <w:rsid w:val="00512B1C"/>
    <w:rsid w:val="00512D90"/>
    <w:rsid w:val="00513BE8"/>
    <w:rsid w:val="005141C9"/>
    <w:rsid w:val="005141D8"/>
    <w:rsid w:val="005141E5"/>
    <w:rsid w:val="005142A2"/>
    <w:rsid w:val="00514793"/>
    <w:rsid w:val="00515A52"/>
    <w:rsid w:val="00515AAD"/>
    <w:rsid w:val="00515B7E"/>
    <w:rsid w:val="00515BDA"/>
    <w:rsid w:val="00516137"/>
    <w:rsid w:val="005163CF"/>
    <w:rsid w:val="00516B97"/>
    <w:rsid w:val="00516EF6"/>
    <w:rsid w:val="0051759C"/>
    <w:rsid w:val="0051780D"/>
    <w:rsid w:val="00517C68"/>
    <w:rsid w:val="00517ECC"/>
    <w:rsid w:val="00520088"/>
    <w:rsid w:val="005209EC"/>
    <w:rsid w:val="00520D64"/>
    <w:rsid w:val="00520EBF"/>
    <w:rsid w:val="0052145D"/>
    <w:rsid w:val="00521483"/>
    <w:rsid w:val="0052186F"/>
    <w:rsid w:val="0052201D"/>
    <w:rsid w:val="00522398"/>
    <w:rsid w:val="005224CC"/>
    <w:rsid w:val="005227A9"/>
    <w:rsid w:val="00522853"/>
    <w:rsid w:val="00522D0A"/>
    <w:rsid w:val="005237F7"/>
    <w:rsid w:val="0052387C"/>
    <w:rsid w:val="005238A4"/>
    <w:rsid w:val="00524490"/>
    <w:rsid w:val="00524921"/>
    <w:rsid w:val="00524B9D"/>
    <w:rsid w:val="00524DDD"/>
    <w:rsid w:val="00525096"/>
    <w:rsid w:val="00525100"/>
    <w:rsid w:val="0052528F"/>
    <w:rsid w:val="00525515"/>
    <w:rsid w:val="0052552E"/>
    <w:rsid w:val="005257CF"/>
    <w:rsid w:val="005257ED"/>
    <w:rsid w:val="00526051"/>
    <w:rsid w:val="00526D97"/>
    <w:rsid w:val="00526EBF"/>
    <w:rsid w:val="00526EFD"/>
    <w:rsid w:val="00526FEC"/>
    <w:rsid w:val="00527328"/>
    <w:rsid w:val="00527591"/>
    <w:rsid w:val="00527754"/>
    <w:rsid w:val="0053015E"/>
    <w:rsid w:val="005302DC"/>
    <w:rsid w:val="00530993"/>
    <w:rsid w:val="00530C09"/>
    <w:rsid w:val="00530CA3"/>
    <w:rsid w:val="00530E9E"/>
    <w:rsid w:val="00530EC7"/>
    <w:rsid w:val="00531375"/>
    <w:rsid w:val="005313C3"/>
    <w:rsid w:val="005316D0"/>
    <w:rsid w:val="005319CD"/>
    <w:rsid w:val="00531D7C"/>
    <w:rsid w:val="0053219E"/>
    <w:rsid w:val="0053248A"/>
    <w:rsid w:val="005324FF"/>
    <w:rsid w:val="00532579"/>
    <w:rsid w:val="00532716"/>
    <w:rsid w:val="00532748"/>
    <w:rsid w:val="005329A8"/>
    <w:rsid w:val="00532AFD"/>
    <w:rsid w:val="00532BF5"/>
    <w:rsid w:val="005332FD"/>
    <w:rsid w:val="00533D93"/>
    <w:rsid w:val="005342AE"/>
    <w:rsid w:val="00534495"/>
    <w:rsid w:val="005344FB"/>
    <w:rsid w:val="0053495B"/>
    <w:rsid w:val="00534D93"/>
    <w:rsid w:val="0053526A"/>
    <w:rsid w:val="00535527"/>
    <w:rsid w:val="0053582E"/>
    <w:rsid w:val="0053594A"/>
    <w:rsid w:val="00535E16"/>
    <w:rsid w:val="005363E4"/>
    <w:rsid w:val="0053649D"/>
    <w:rsid w:val="0053682E"/>
    <w:rsid w:val="00536D77"/>
    <w:rsid w:val="00536EB0"/>
    <w:rsid w:val="00537444"/>
    <w:rsid w:val="005379A2"/>
    <w:rsid w:val="00537B11"/>
    <w:rsid w:val="00537B6C"/>
    <w:rsid w:val="00537B8A"/>
    <w:rsid w:val="00537E51"/>
    <w:rsid w:val="00537E8A"/>
    <w:rsid w:val="00537F05"/>
    <w:rsid w:val="005400AC"/>
    <w:rsid w:val="00540277"/>
    <w:rsid w:val="0054029B"/>
    <w:rsid w:val="00540440"/>
    <w:rsid w:val="0054076B"/>
    <w:rsid w:val="00540861"/>
    <w:rsid w:val="00540924"/>
    <w:rsid w:val="00540D40"/>
    <w:rsid w:val="00540DD6"/>
    <w:rsid w:val="005410E1"/>
    <w:rsid w:val="0054118E"/>
    <w:rsid w:val="00541373"/>
    <w:rsid w:val="005413EE"/>
    <w:rsid w:val="00541493"/>
    <w:rsid w:val="00541992"/>
    <w:rsid w:val="005421CB"/>
    <w:rsid w:val="005424DF"/>
    <w:rsid w:val="00542759"/>
    <w:rsid w:val="00542805"/>
    <w:rsid w:val="00542D7F"/>
    <w:rsid w:val="00542D8B"/>
    <w:rsid w:val="005431A7"/>
    <w:rsid w:val="0054328C"/>
    <w:rsid w:val="005433D7"/>
    <w:rsid w:val="00543418"/>
    <w:rsid w:val="005437D5"/>
    <w:rsid w:val="005437EC"/>
    <w:rsid w:val="0054435E"/>
    <w:rsid w:val="00544A6F"/>
    <w:rsid w:val="00544C4E"/>
    <w:rsid w:val="005450F6"/>
    <w:rsid w:val="0054541B"/>
    <w:rsid w:val="00545CC7"/>
    <w:rsid w:val="00545D8A"/>
    <w:rsid w:val="005460FB"/>
    <w:rsid w:val="0054621E"/>
    <w:rsid w:val="005462B7"/>
    <w:rsid w:val="00546549"/>
    <w:rsid w:val="005467BD"/>
    <w:rsid w:val="0054697A"/>
    <w:rsid w:val="00546F3F"/>
    <w:rsid w:val="005473A0"/>
    <w:rsid w:val="00547480"/>
    <w:rsid w:val="0054777D"/>
    <w:rsid w:val="00547FB5"/>
    <w:rsid w:val="00547FF0"/>
    <w:rsid w:val="005501C0"/>
    <w:rsid w:val="005504B7"/>
    <w:rsid w:val="00550559"/>
    <w:rsid w:val="0055095F"/>
    <w:rsid w:val="005509BD"/>
    <w:rsid w:val="00550C56"/>
    <w:rsid w:val="00550E6B"/>
    <w:rsid w:val="0055137B"/>
    <w:rsid w:val="005516E1"/>
    <w:rsid w:val="0055176E"/>
    <w:rsid w:val="005517D9"/>
    <w:rsid w:val="00551950"/>
    <w:rsid w:val="00551976"/>
    <w:rsid w:val="00551AB5"/>
    <w:rsid w:val="00551AC5"/>
    <w:rsid w:val="00551F70"/>
    <w:rsid w:val="00552545"/>
    <w:rsid w:val="00552854"/>
    <w:rsid w:val="005528D5"/>
    <w:rsid w:val="00552B41"/>
    <w:rsid w:val="00552FF6"/>
    <w:rsid w:val="0055318D"/>
    <w:rsid w:val="00553BDF"/>
    <w:rsid w:val="00553FCC"/>
    <w:rsid w:val="00553FE9"/>
    <w:rsid w:val="0055412C"/>
    <w:rsid w:val="00554578"/>
    <w:rsid w:val="00554B1C"/>
    <w:rsid w:val="00554C6E"/>
    <w:rsid w:val="005551CB"/>
    <w:rsid w:val="00555317"/>
    <w:rsid w:val="005554B8"/>
    <w:rsid w:val="0055552F"/>
    <w:rsid w:val="005559B9"/>
    <w:rsid w:val="00555ADB"/>
    <w:rsid w:val="00556030"/>
    <w:rsid w:val="0055655F"/>
    <w:rsid w:val="00556DA6"/>
    <w:rsid w:val="005576D3"/>
    <w:rsid w:val="0055796D"/>
    <w:rsid w:val="00557B18"/>
    <w:rsid w:val="00557F23"/>
    <w:rsid w:val="00557F63"/>
    <w:rsid w:val="0056060F"/>
    <w:rsid w:val="00560629"/>
    <w:rsid w:val="00560961"/>
    <w:rsid w:val="005609BF"/>
    <w:rsid w:val="00560A1C"/>
    <w:rsid w:val="00560B9B"/>
    <w:rsid w:val="005612A3"/>
    <w:rsid w:val="0056164E"/>
    <w:rsid w:val="0056184D"/>
    <w:rsid w:val="00561CBF"/>
    <w:rsid w:val="00562BFE"/>
    <w:rsid w:val="00562E30"/>
    <w:rsid w:val="00562E96"/>
    <w:rsid w:val="00562FE1"/>
    <w:rsid w:val="0056313E"/>
    <w:rsid w:val="00563386"/>
    <w:rsid w:val="0056341F"/>
    <w:rsid w:val="005639D9"/>
    <w:rsid w:val="00563A4D"/>
    <w:rsid w:val="0056448F"/>
    <w:rsid w:val="0056455F"/>
    <w:rsid w:val="005646F6"/>
    <w:rsid w:val="00564BE1"/>
    <w:rsid w:val="00564E95"/>
    <w:rsid w:val="00565661"/>
    <w:rsid w:val="005658F7"/>
    <w:rsid w:val="00565F83"/>
    <w:rsid w:val="005661A8"/>
    <w:rsid w:val="005663D8"/>
    <w:rsid w:val="005668C0"/>
    <w:rsid w:val="005673EF"/>
    <w:rsid w:val="00567D6C"/>
    <w:rsid w:val="005703EE"/>
    <w:rsid w:val="00570D9E"/>
    <w:rsid w:val="00570DF7"/>
    <w:rsid w:val="00570F94"/>
    <w:rsid w:val="00571194"/>
    <w:rsid w:val="00571644"/>
    <w:rsid w:val="00571C6D"/>
    <w:rsid w:val="00571E2C"/>
    <w:rsid w:val="00571E65"/>
    <w:rsid w:val="00571FDB"/>
    <w:rsid w:val="00572163"/>
    <w:rsid w:val="00572308"/>
    <w:rsid w:val="005723CB"/>
    <w:rsid w:val="00572619"/>
    <w:rsid w:val="00572C36"/>
    <w:rsid w:val="00573267"/>
    <w:rsid w:val="005732C6"/>
    <w:rsid w:val="0057385B"/>
    <w:rsid w:val="00573902"/>
    <w:rsid w:val="00573D44"/>
    <w:rsid w:val="00573F74"/>
    <w:rsid w:val="00574191"/>
    <w:rsid w:val="00574389"/>
    <w:rsid w:val="005744D4"/>
    <w:rsid w:val="00574A60"/>
    <w:rsid w:val="00574D26"/>
    <w:rsid w:val="00574F08"/>
    <w:rsid w:val="005752B8"/>
    <w:rsid w:val="005753F9"/>
    <w:rsid w:val="00575534"/>
    <w:rsid w:val="00575E34"/>
    <w:rsid w:val="0057606D"/>
    <w:rsid w:val="0057659A"/>
    <w:rsid w:val="005765D3"/>
    <w:rsid w:val="005768B9"/>
    <w:rsid w:val="00576CB7"/>
    <w:rsid w:val="005773C9"/>
    <w:rsid w:val="00577452"/>
    <w:rsid w:val="005778CE"/>
    <w:rsid w:val="0057797C"/>
    <w:rsid w:val="00577AB9"/>
    <w:rsid w:val="00577C07"/>
    <w:rsid w:val="00577C92"/>
    <w:rsid w:val="00577E4F"/>
    <w:rsid w:val="00577F12"/>
    <w:rsid w:val="00577FDB"/>
    <w:rsid w:val="0058021E"/>
    <w:rsid w:val="00580570"/>
    <w:rsid w:val="00580B0E"/>
    <w:rsid w:val="00580F3F"/>
    <w:rsid w:val="00581043"/>
    <w:rsid w:val="005813E1"/>
    <w:rsid w:val="00581D70"/>
    <w:rsid w:val="00581E6F"/>
    <w:rsid w:val="00581E98"/>
    <w:rsid w:val="00581EF4"/>
    <w:rsid w:val="00581F2D"/>
    <w:rsid w:val="005822A4"/>
    <w:rsid w:val="0058230F"/>
    <w:rsid w:val="005823E6"/>
    <w:rsid w:val="0058249A"/>
    <w:rsid w:val="00582ABF"/>
    <w:rsid w:val="00582ED6"/>
    <w:rsid w:val="00582F20"/>
    <w:rsid w:val="00582F65"/>
    <w:rsid w:val="005834A8"/>
    <w:rsid w:val="00583902"/>
    <w:rsid w:val="00583913"/>
    <w:rsid w:val="00583B59"/>
    <w:rsid w:val="00583D33"/>
    <w:rsid w:val="00583DF8"/>
    <w:rsid w:val="00583E3D"/>
    <w:rsid w:val="0058434B"/>
    <w:rsid w:val="00584540"/>
    <w:rsid w:val="005846BE"/>
    <w:rsid w:val="0058471E"/>
    <w:rsid w:val="00584769"/>
    <w:rsid w:val="005848C6"/>
    <w:rsid w:val="00584C84"/>
    <w:rsid w:val="00584F81"/>
    <w:rsid w:val="0058514F"/>
    <w:rsid w:val="00585167"/>
    <w:rsid w:val="00585503"/>
    <w:rsid w:val="00585534"/>
    <w:rsid w:val="005855DE"/>
    <w:rsid w:val="00585CAB"/>
    <w:rsid w:val="00586627"/>
    <w:rsid w:val="0058686B"/>
    <w:rsid w:val="0058687C"/>
    <w:rsid w:val="00586892"/>
    <w:rsid w:val="005868EA"/>
    <w:rsid w:val="005869F9"/>
    <w:rsid w:val="00586A88"/>
    <w:rsid w:val="00586AA8"/>
    <w:rsid w:val="00587076"/>
    <w:rsid w:val="0058775A"/>
    <w:rsid w:val="005901DD"/>
    <w:rsid w:val="0059102D"/>
    <w:rsid w:val="00591591"/>
    <w:rsid w:val="00591889"/>
    <w:rsid w:val="00591D12"/>
    <w:rsid w:val="00592133"/>
    <w:rsid w:val="0059268B"/>
    <w:rsid w:val="005927DC"/>
    <w:rsid w:val="005933F8"/>
    <w:rsid w:val="0059344B"/>
    <w:rsid w:val="00593499"/>
    <w:rsid w:val="00593B23"/>
    <w:rsid w:val="00593C24"/>
    <w:rsid w:val="00593CE1"/>
    <w:rsid w:val="00593D90"/>
    <w:rsid w:val="00593F67"/>
    <w:rsid w:val="005942A8"/>
    <w:rsid w:val="005944D0"/>
    <w:rsid w:val="005946F7"/>
    <w:rsid w:val="005949B6"/>
    <w:rsid w:val="00594A11"/>
    <w:rsid w:val="00594A34"/>
    <w:rsid w:val="00594D61"/>
    <w:rsid w:val="005952E5"/>
    <w:rsid w:val="005954C0"/>
    <w:rsid w:val="00595B8F"/>
    <w:rsid w:val="00595DA0"/>
    <w:rsid w:val="0059657D"/>
    <w:rsid w:val="0059676B"/>
    <w:rsid w:val="005969D5"/>
    <w:rsid w:val="00596B16"/>
    <w:rsid w:val="00596F13"/>
    <w:rsid w:val="00597521"/>
    <w:rsid w:val="005A03BA"/>
    <w:rsid w:val="005A163B"/>
    <w:rsid w:val="005A1CB4"/>
    <w:rsid w:val="005A2101"/>
    <w:rsid w:val="005A2396"/>
    <w:rsid w:val="005A2546"/>
    <w:rsid w:val="005A2C52"/>
    <w:rsid w:val="005A2DAE"/>
    <w:rsid w:val="005A337B"/>
    <w:rsid w:val="005A347F"/>
    <w:rsid w:val="005A3716"/>
    <w:rsid w:val="005A3BD8"/>
    <w:rsid w:val="005A3F1D"/>
    <w:rsid w:val="005A3F7D"/>
    <w:rsid w:val="005A3FCF"/>
    <w:rsid w:val="005A3FDE"/>
    <w:rsid w:val="005A4267"/>
    <w:rsid w:val="005A42A8"/>
    <w:rsid w:val="005A43A5"/>
    <w:rsid w:val="005A4481"/>
    <w:rsid w:val="005A44C2"/>
    <w:rsid w:val="005A4565"/>
    <w:rsid w:val="005A45F4"/>
    <w:rsid w:val="005A48F7"/>
    <w:rsid w:val="005A4F05"/>
    <w:rsid w:val="005A53A0"/>
    <w:rsid w:val="005A5C3B"/>
    <w:rsid w:val="005A6105"/>
    <w:rsid w:val="005A6290"/>
    <w:rsid w:val="005A6A7A"/>
    <w:rsid w:val="005A6AA3"/>
    <w:rsid w:val="005A6B3E"/>
    <w:rsid w:val="005A6C57"/>
    <w:rsid w:val="005A6DC0"/>
    <w:rsid w:val="005A71B9"/>
    <w:rsid w:val="005A77BC"/>
    <w:rsid w:val="005A7A6D"/>
    <w:rsid w:val="005A7B2D"/>
    <w:rsid w:val="005A7C4A"/>
    <w:rsid w:val="005A7CD5"/>
    <w:rsid w:val="005A7F9E"/>
    <w:rsid w:val="005B0097"/>
    <w:rsid w:val="005B086D"/>
    <w:rsid w:val="005B0912"/>
    <w:rsid w:val="005B0916"/>
    <w:rsid w:val="005B0B98"/>
    <w:rsid w:val="005B0BA7"/>
    <w:rsid w:val="005B0C50"/>
    <w:rsid w:val="005B134B"/>
    <w:rsid w:val="005B1391"/>
    <w:rsid w:val="005B1A03"/>
    <w:rsid w:val="005B1D31"/>
    <w:rsid w:val="005B202C"/>
    <w:rsid w:val="005B2386"/>
    <w:rsid w:val="005B2816"/>
    <w:rsid w:val="005B2929"/>
    <w:rsid w:val="005B2B91"/>
    <w:rsid w:val="005B2C41"/>
    <w:rsid w:val="005B2FB1"/>
    <w:rsid w:val="005B3002"/>
    <w:rsid w:val="005B304B"/>
    <w:rsid w:val="005B3194"/>
    <w:rsid w:val="005B329A"/>
    <w:rsid w:val="005B33A1"/>
    <w:rsid w:val="005B3404"/>
    <w:rsid w:val="005B3638"/>
    <w:rsid w:val="005B3AC8"/>
    <w:rsid w:val="005B41D5"/>
    <w:rsid w:val="005B444E"/>
    <w:rsid w:val="005B448E"/>
    <w:rsid w:val="005B44A6"/>
    <w:rsid w:val="005B4655"/>
    <w:rsid w:val="005B4704"/>
    <w:rsid w:val="005B489F"/>
    <w:rsid w:val="005B4991"/>
    <w:rsid w:val="005B4C80"/>
    <w:rsid w:val="005B4ED4"/>
    <w:rsid w:val="005B4F43"/>
    <w:rsid w:val="005B4F7C"/>
    <w:rsid w:val="005B5021"/>
    <w:rsid w:val="005B50B5"/>
    <w:rsid w:val="005B51D4"/>
    <w:rsid w:val="005B530D"/>
    <w:rsid w:val="005B5644"/>
    <w:rsid w:val="005B5DB9"/>
    <w:rsid w:val="005B602F"/>
    <w:rsid w:val="005B613F"/>
    <w:rsid w:val="005B629A"/>
    <w:rsid w:val="005B6B39"/>
    <w:rsid w:val="005B6D75"/>
    <w:rsid w:val="005B6F40"/>
    <w:rsid w:val="005B6F6A"/>
    <w:rsid w:val="005B7768"/>
    <w:rsid w:val="005B7923"/>
    <w:rsid w:val="005B7947"/>
    <w:rsid w:val="005B7B1E"/>
    <w:rsid w:val="005B7B82"/>
    <w:rsid w:val="005B7CBF"/>
    <w:rsid w:val="005B7CC5"/>
    <w:rsid w:val="005C0195"/>
    <w:rsid w:val="005C03B2"/>
    <w:rsid w:val="005C0633"/>
    <w:rsid w:val="005C0723"/>
    <w:rsid w:val="005C0893"/>
    <w:rsid w:val="005C0B26"/>
    <w:rsid w:val="005C0F49"/>
    <w:rsid w:val="005C1052"/>
    <w:rsid w:val="005C15A5"/>
    <w:rsid w:val="005C1A4D"/>
    <w:rsid w:val="005C1EC0"/>
    <w:rsid w:val="005C1F08"/>
    <w:rsid w:val="005C1F21"/>
    <w:rsid w:val="005C1FD9"/>
    <w:rsid w:val="005C210F"/>
    <w:rsid w:val="005C23DA"/>
    <w:rsid w:val="005C2AD7"/>
    <w:rsid w:val="005C2BE3"/>
    <w:rsid w:val="005C2C18"/>
    <w:rsid w:val="005C2C65"/>
    <w:rsid w:val="005C2DD8"/>
    <w:rsid w:val="005C30E5"/>
    <w:rsid w:val="005C34F7"/>
    <w:rsid w:val="005C35EE"/>
    <w:rsid w:val="005C361A"/>
    <w:rsid w:val="005C3652"/>
    <w:rsid w:val="005C3934"/>
    <w:rsid w:val="005C4113"/>
    <w:rsid w:val="005C4225"/>
    <w:rsid w:val="005C442B"/>
    <w:rsid w:val="005C48C0"/>
    <w:rsid w:val="005C48FB"/>
    <w:rsid w:val="005C4B7B"/>
    <w:rsid w:val="005C4BAC"/>
    <w:rsid w:val="005C4DE6"/>
    <w:rsid w:val="005C4F5F"/>
    <w:rsid w:val="005C5028"/>
    <w:rsid w:val="005C5445"/>
    <w:rsid w:val="005C563F"/>
    <w:rsid w:val="005C58EA"/>
    <w:rsid w:val="005C5A23"/>
    <w:rsid w:val="005C5B71"/>
    <w:rsid w:val="005C5C69"/>
    <w:rsid w:val="005C5D09"/>
    <w:rsid w:val="005C5D57"/>
    <w:rsid w:val="005C5DA1"/>
    <w:rsid w:val="005C70EE"/>
    <w:rsid w:val="005C768A"/>
    <w:rsid w:val="005C77CB"/>
    <w:rsid w:val="005C78AD"/>
    <w:rsid w:val="005C798C"/>
    <w:rsid w:val="005C7CB7"/>
    <w:rsid w:val="005D0226"/>
    <w:rsid w:val="005D03FC"/>
    <w:rsid w:val="005D0438"/>
    <w:rsid w:val="005D09B6"/>
    <w:rsid w:val="005D09BB"/>
    <w:rsid w:val="005D0D0A"/>
    <w:rsid w:val="005D0E55"/>
    <w:rsid w:val="005D0EBF"/>
    <w:rsid w:val="005D0F19"/>
    <w:rsid w:val="005D1528"/>
    <w:rsid w:val="005D161E"/>
    <w:rsid w:val="005D174C"/>
    <w:rsid w:val="005D17F0"/>
    <w:rsid w:val="005D2244"/>
    <w:rsid w:val="005D2953"/>
    <w:rsid w:val="005D2A91"/>
    <w:rsid w:val="005D3B56"/>
    <w:rsid w:val="005D3CC2"/>
    <w:rsid w:val="005D3E39"/>
    <w:rsid w:val="005D3F8B"/>
    <w:rsid w:val="005D401C"/>
    <w:rsid w:val="005D4090"/>
    <w:rsid w:val="005D43F2"/>
    <w:rsid w:val="005D4459"/>
    <w:rsid w:val="005D455A"/>
    <w:rsid w:val="005D4BD3"/>
    <w:rsid w:val="005D4DBA"/>
    <w:rsid w:val="005D4E21"/>
    <w:rsid w:val="005D4E3C"/>
    <w:rsid w:val="005D50CC"/>
    <w:rsid w:val="005D5307"/>
    <w:rsid w:val="005D55BB"/>
    <w:rsid w:val="005D564D"/>
    <w:rsid w:val="005D5C45"/>
    <w:rsid w:val="005D66D8"/>
    <w:rsid w:val="005D66EE"/>
    <w:rsid w:val="005D72DA"/>
    <w:rsid w:val="005D7487"/>
    <w:rsid w:val="005D74A5"/>
    <w:rsid w:val="005D751B"/>
    <w:rsid w:val="005D7654"/>
    <w:rsid w:val="005D7A8D"/>
    <w:rsid w:val="005D7BE8"/>
    <w:rsid w:val="005E01B8"/>
    <w:rsid w:val="005E0706"/>
    <w:rsid w:val="005E0AC9"/>
    <w:rsid w:val="005E0B45"/>
    <w:rsid w:val="005E0EFC"/>
    <w:rsid w:val="005E1125"/>
    <w:rsid w:val="005E171A"/>
    <w:rsid w:val="005E174F"/>
    <w:rsid w:val="005E198A"/>
    <w:rsid w:val="005E1EB0"/>
    <w:rsid w:val="005E21AF"/>
    <w:rsid w:val="005E256F"/>
    <w:rsid w:val="005E25ED"/>
    <w:rsid w:val="005E2C76"/>
    <w:rsid w:val="005E385E"/>
    <w:rsid w:val="005E3A55"/>
    <w:rsid w:val="005E3CEF"/>
    <w:rsid w:val="005E3E19"/>
    <w:rsid w:val="005E3E9C"/>
    <w:rsid w:val="005E3F95"/>
    <w:rsid w:val="005E44EB"/>
    <w:rsid w:val="005E4C46"/>
    <w:rsid w:val="005E4FEF"/>
    <w:rsid w:val="005E500C"/>
    <w:rsid w:val="005E5125"/>
    <w:rsid w:val="005E593A"/>
    <w:rsid w:val="005E5C06"/>
    <w:rsid w:val="005E5D98"/>
    <w:rsid w:val="005E5E95"/>
    <w:rsid w:val="005E6209"/>
    <w:rsid w:val="005E63F4"/>
    <w:rsid w:val="005E6486"/>
    <w:rsid w:val="005E655A"/>
    <w:rsid w:val="005E66CA"/>
    <w:rsid w:val="005E687D"/>
    <w:rsid w:val="005E6D4D"/>
    <w:rsid w:val="005E705F"/>
    <w:rsid w:val="005E71FF"/>
    <w:rsid w:val="005E78E7"/>
    <w:rsid w:val="005E79F8"/>
    <w:rsid w:val="005E7BCC"/>
    <w:rsid w:val="005F000C"/>
    <w:rsid w:val="005F00BE"/>
    <w:rsid w:val="005F01A2"/>
    <w:rsid w:val="005F0352"/>
    <w:rsid w:val="005F07F2"/>
    <w:rsid w:val="005F08BA"/>
    <w:rsid w:val="005F0BC3"/>
    <w:rsid w:val="005F18FA"/>
    <w:rsid w:val="005F1AF0"/>
    <w:rsid w:val="005F1EAD"/>
    <w:rsid w:val="005F1F8D"/>
    <w:rsid w:val="005F2C84"/>
    <w:rsid w:val="005F2EDF"/>
    <w:rsid w:val="005F311D"/>
    <w:rsid w:val="005F31A6"/>
    <w:rsid w:val="005F3843"/>
    <w:rsid w:val="005F390F"/>
    <w:rsid w:val="005F3C56"/>
    <w:rsid w:val="005F3DC8"/>
    <w:rsid w:val="005F4233"/>
    <w:rsid w:val="005F4874"/>
    <w:rsid w:val="005F5104"/>
    <w:rsid w:val="005F550A"/>
    <w:rsid w:val="005F55F7"/>
    <w:rsid w:val="005F5A78"/>
    <w:rsid w:val="005F5D6D"/>
    <w:rsid w:val="005F61EF"/>
    <w:rsid w:val="005F63E5"/>
    <w:rsid w:val="005F6643"/>
    <w:rsid w:val="005F6734"/>
    <w:rsid w:val="005F6FCF"/>
    <w:rsid w:val="005F7180"/>
    <w:rsid w:val="005F71C6"/>
    <w:rsid w:val="005F738D"/>
    <w:rsid w:val="005F743E"/>
    <w:rsid w:val="005F74A5"/>
    <w:rsid w:val="005F79BA"/>
    <w:rsid w:val="005F7A8E"/>
    <w:rsid w:val="005F7DF4"/>
    <w:rsid w:val="006003D0"/>
    <w:rsid w:val="0060067F"/>
    <w:rsid w:val="006009E4"/>
    <w:rsid w:val="00600F91"/>
    <w:rsid w:val="006012E8"/>
    <w:rsid w:val="00601579"/>
    <w:rsid w:val="00601608"/>
    <w:rsid w:val="006017B0"/>
    <w:rsid w:val="006018D4"/>
    <w:rsid w:val="00601B25"/>
    <w:rsid w:val="00602127"/>
    <w:rsid w:val="0060240B"/>
    <w:rsid w:val="00602657"/>
    <w:rsid w:val="00602658"/>
    <w:rsid w:val="006029ED"/>
    <w:rsid w:val="00602CAA"/>
    <w:rsid w:val="00602E03"/>
    <w:rsid w:val="00602E0C"/>
    <w:rsid w:val="00602FC2"/>
    <w:rsid w:val="0060301C"/>
    <w:rsid w:val="0060360A"/>
    <w:rsid w:val="00603805"/>
    <w:rsid w:val="00603834"/>
    <w:rsid w:val="0060393B"/>
    <w:rsid w:val="00603ADE"/>
    <w:rsid w:val="00603B09"/>
    <w:rsid w:val="00603B4C"/>
    <w:rsid w:val="00603DC2"/>
    <w:rsid w:val="00604545"/>
    <w:rsid w:val="0060455B"/>
    <w:rsid w:val="00604649"/>
    <w:rsid w:val="0060477B"/>
    <w:rsid w:val="00604D08"/>
    <w:rsid w:val="00604F5E"/>
    <w:rsid w:val="00604FB5"/>
    <w:rsid w:val="00605039"/>
    <w:rsid w:val="006053F7"/>
    <w:rsid w:val="00605D7A"/>
    <w:rsid w:val="00605EFD"/>
    <w:rsid w:val="0060661B"/>
    <w:rsid w:val="00606876"/>
    <w:rsid w:val="0060697A"/>
    <w:rsid w:val="00606A07"/>
    <w:rsid w:val="00606B6A"/>
    <w:rsid w:val="00606D29"/>
    <w:rsid w:val="0060705B"/>
    <w:rsid w:val="0060705C"/>
    <w:rsid w:val="006071F2"/>
    <w:rsid w:val="00607436"/>
    <w:rsid w:val="006100B5"/>
    <w:rsid w:val="006100BE"/>
    <w:rsid w:val="0061045B"/>
    <w:rsid w:val="006115BB"/>
    <w:rsid w:val="00611985"/>
    <w:rsid w:val="00611AAC"/>
    <w:rsid w:val="00611C5F"/>
    <w:rsid w:val="00611F8E"/>
    <w:rsid w:val="006120B3"/>
    <w:rsid w:val="006120F0"/>
    <w:rsid w:val="0061315B"/>
    <w:rsid w:val="006136FB"/>
    <w:rsid w:val="00613935"/>
    <w:rsid w:val="00613E7A"/>
    <w:rsid w:val="0061411A"/>
    <w:rsid w:val="0061427C"/>
    <w:rsid w:val="00614407"/>
    <w:rsid w:val="00614722"/>
    <w:rsid w:val="006147B8"/>
    <w:rsid w:val="0061493E"/>
    <w:rsid w:val="0061557F"/>
    <w:rsid w:val="00615664"/>
    <w:rsid w:val="006156BD"/>
    <w:rsid w:val="006158D9"/>
    <w:rsid w:val="0061621A"/>
    <w:rsid w:val="00616FB1"/>
    <w:rsid w:val="0061704A"/>
    <w:rsid w:val="00617210"/>
    <w:rsid w:val="0061748F"/>
    <w:rsid w:val="006179DE"/>
    <w:rsid w:val="00617A63"/>
    <w:rsid w:val="00617BD0"/>
    <w:rsid w:val="00617C58"/>
    <w:rsid w:val="00617E9A"/>
    <w:rsid w:val="00620071"/>
    <w:rsid w:val="0062014A"/>
    <w:rsid w:val="00620320"/>
    <w:rsid w:val="006209C5"/>
    <w:rsid w:val="00620A26"/>
    <w:rsid w:val="006210E0"/>
    <w:rsid w:val="00621101"/>
    <w:rsid w:val="00621244"/>
    <w:rsid w:val="0062184A"/>
    <w:rsid w:val="00622568"/>
    <w:rsid w:val="006225B6"/>
    <w:rsid w:val="00622686"/>
    <w:rsid w:val="006227D1"/>
    <w:rsid w:val="00622EE2"/>
    <w:rsid w:val="006234E1"/>
    <w:rsid w:val="006234E2"/>
    <w:rsid w:val="00623610"/>
    <w:rsid w:val="006237CD"/>
    <w:rsid w:val="00623AEC"/>
    <w:rsid w:val="00623B84"/>
    <w:rsid w:val="00623C09"/>
    <w:rsid w:val="006242C7"/>
    <w:rsid w:val="006242CD"/>
    <w:rsid w:val="006243D5"/>
    <w:rsid w:val="006244C7"/>
    <w:rsid w:val="006245A3"/>
    <w:rsid w:val="006249CC"/>
    <w:rsid w:val="00624B64"/>
    <w:rsid w:val="00624C08"/>
    <w:rsid w:val="00624D45"/>
    <w:rsid w:val="00624EB3"/>
    <w:rsid w:val="00624EEE"/>
    <w:rsid w:val="006250E8"/>
    <w:rsid w:val="00625362"/>
    <w:rsid w:val="0062537C"/>
    <w:rsid w:val="0062566E"/>
    <w:rsid w:val="00625804"/>
    <w:rsid w:val="00625A85"/>
    <w:rsid w:val="00625A8D"/>
    <w:rsid w:val="00625C0C"/>
    <w:rsid w:val="00625D35"/>
    <w:rsid w:val="00625D7D"/>
    <w:rsid w:val="00626108"/>
    <w:rsid w:val="00626213"/>
    <w:rsid w:val="006263F7"/>
    <w:rsid w:val="006268AA"/>
    <w:rsid w:val="0062690C"/>
    <w:rsid w:val="00626A35"/>
    <w:rsid w:val="006270FB"/>
    <w:rsid w:val="006272E4"/>
    <w:rsid w:val="006273DD"/>
    <w:rsid w:val="006273DE"/>
    <w:rsid w:val="00627D0B"/>
    <w:rsid w:val="006303D3"/>
    <w:rsid w:val="00630549"/>
    <w:rsid w:val="00630BAE"/>
    <w:rsid w:val="00630DF5"/>
    <w:rsid w:val="006310EB"/>
    <w:rsid w:val="006312D2"/>
    <w:rsid w:val="00631686"/>
    <w:rsid w:val="0063174A"/>
    <w:rsid w:val="006318A6"/>
    <w:rsid w:val="00631D7A"/>
    <w:rsid w:val="006326D3"/>
    <w:rsid w:val="00632C64"/>
    <w:rsid w:val="00632E25"/>
    <w:rsid w:val="00633435"/>
    <w:rsid w:val="006338F1"/>
    <w:rsid w:val="00633F1F"/>
    <w:rsid w:val="006342B4"/>
    <w:rsid w:val="00634536"/>
    <w:rsid w:val="00634750"/>
    <w:rsid w:val="00635079"/>
    <w:rsid w:val="006351AF"/>
    <w:rsid w:val="006351BA"/>
    <w:rsid w:val="00635288"/>
    <w:rsid w:val="006353ED"/>
    <w:rsid w:val="006357AD"/>
    <w:rsid w:val="006358FB"/>
    <w:rsid w:val="00635A32"/>
    <w:rsid w:val="006361C5"/>
    <w:rsid w:val="0063628F"/>
    <w:rsid w:val="00636B30"/>
    <w:rsid w:val="00636B60"/>
    <w:rsid w:val="00636DB4"/>
    <w:rsid w:val="00636DC7"/>
    <w:rsid w:val="00637047"/>
    <w:rsid w:val="00637294"/>
    <w:rsid w:val="00637428"/>
    <w:rsid w:val="00637551"/>
    <w:rsid w:val="00637BA0"/>
    <w:rsid w:val="006402CA"/>
    <w:rsid w:val="0064051D"/>
    <w:rsid w:val="0064053A"/>
    <w:rsid w:val="006409D8"/>
    <w:rsid w:val="00640B96"/>
    <w:rsid w:val="00640D42"/>
    <w:rsid w:val="00640D4A"/>
    <w:rsid w:val="00640DB2"/>
    <w:rsid w:val="00640FAC"/>
    <w:rsid w:val="006413D7"/>
    <w:rsid w:val="0064140F"/>
    <w:rsid w:val="00641604"/>
    <w:rsid w:val="00641CF5"/>
    <w:rsid w:val="00641D3E"/>
    <w:rsid w:val="00641EFD"/>
    <w:rsid w:val="00641F63"/>
    <w:rsid w:val="00642323"/>
    <w:rsid w:val="0064275B"/>
    <w:rsid w:val="00642A91"/>
    <w:rsid w:val="00642B04"/>
    <w:rsid w:val="00643316"/>
    <w:rsid w:val="00643504"/>
    <w:rsid w:val="0064366F"/>
    <w:rsid w:val="00643710"/>
    <w:rsid w:val="00643BAF"/>
    <w:rsid w:val="00643E2B"/>
    <w:rsid w:val="006440EC"/>
    <w:rsid w:val="0064483E"/>
    <w:rsid w:val="00644C5F"/>
    <w:rsid w:val="00644CFC"/>
    <w:rsid w:val="00644D72"/>
    <w:rsid w:val="00644E5A"/>
    <w:rsid w:val="0064518D"/>
    <w:rsid w:val="00645869"/>
    <w:rsid w:val="0064667F"/>
    <w:rsid w:val="00646A67"/>
    <w:rsid w:val="00647051"/>
    <w:rsid w:val="006470AB"/>
    <w:rsid w:val="00647130"/>
    <w:rsid w:val="006471C3"/>
    <w:rsid w:val="0064748B"/>
    <w:rsid w:val="00647509"/>
    <w:rsid w:val="0064779A"/>
    <w:rsid w:val="0064789F"/>
    <w:rsid w:val="00647C8C"/>
    <w:rsid w:val="00647D5B"/>
    <w:rsid w:val="00647F6B"/>
    <w:rsid w:val="00647FA7"/>
    <w:rsid w:val="006500F0"/>
    <w:rsid w:val="00650395"/>
    <w:rsid w:val="00650910"/>
    <w:rsid w:val="00651066"/>
    <w:rsid w:val="00651135"/>
    <w:rsid w:val="0065135F"/>
    <w:rsid w:val="0065137B"/>
    <w:rsid w:val="006514D3"/>
    <w:rsid w:val="006515EC"/>
    <w:rsid w:val="00651758"/>
    <w:rsid w:val="00651890"/>
    <w:rsid w:val="006519D9"/>
    <w:rsid w:val="00651A4F"/>
    <w:rsid w:val="00651C71"/>
    <w:rsid w:val="00652178"/>
    <w:rsid w:val="00652744"/>
    <w:rsid w:val="006527CD"/>
    <w:rsid w:val="0065291C"/>
    <w:rsid w:val="00652977"/>
    <w:rsid w:val="00652994"/>
    <w:rsid w:val="00653023"/>
    <w:rsid w:val="00654058"/>
    <w:rsid w:val="00654199"/>
    <w:rsid w:val="006546EC"/>
    <w:rsid w:val="0065519D"/>
    <w:rsid w:val="006557C9"/>
    <w:rsid w:val="00655893"/>
    <w:rsid w:val="00655F0B"/>
    <w:rsid w:val="006563CC"/>
    <w:rsid w:val="00656493"/>
    <w:rsid w:val="0065653B"/>
    <w:rsid w:val="00656695"/>
    <w:rsid w:val="006567EA"/>
    <w:rsid w:val="006568A2"/>
    <w:rsid w:val="00656913"/>
    <w:rsid w:val="00656D4C"/>
    <w:rsid w:val="00656F93"/>
    <w:rsid w:val="0065714E"/>
    <w:rsid w:val="00657204"/>
    <w:rsid w:val="006575CD"/>
    <w:rsid w:val="006575F8"/>
    <w:rsid w:val="0065760C"/>
    <w:rsid w:val="006578DD"/>
    <w:rsid w:val="00657A1B"/>
    <w:rsid w:val="00657C4F"/>
    <w:rsid w:val="00657F9C"/>
    <w:rsid w:val="0066051B"/>
    <w:rsid w:val="00660ADB"/>
    <w:rsid w:val="00660B7B"/>
    <w:rsid w:val="00660C30"/>
    <w:rsid w:val="0066141C"/>
    <w:rsid w:val="00661599"/>
    <w:rsid w:val="00661674"/>
    <w:rsid w:val="00662366"/>
    <w:rsid w:val="00662531"/>
    <w:rsid w:val="00662837"/>
    <w:rsid w:val="006629FA"/>
    <w:rsid w:val="00662ACC"/>
    <w:rsid w:val="00662EC9"/>
    <w:rsid w:val="006631F5"/>
    <w:rsid w:val="006633C9"/>
    <w:rsid w:val="006641BE"/>
    <w:rsid w:val="006644CF"/>
    <w:rsid w:val="006645AD"/>
    <w:rsid w:val="00664898"/>
    <w:rsid w:val="00664951"/>
    <w:rsid w:val="00665287"/>
    <w:rsid w:val="006653F8"/>
    <w:rsid w:val="00665829"/>
    <w:rsid w:val="006658DD"/>
    <w:rsid w:val="00665C45"/>
    <w:rsid w:val="00666187"/>
    <w:rsid w:val="006661A9"/>
    <w:rsid w:val="0066721A"/>
    <w:rsid w:val="006672D0"/>
    <w:rsid w:val="00667304"/>
    <w:rsid w:val="006674D9"/>
    <w:rsid w:val="00667B03"/>
    <w:rsid w:val="00667DAC"/>
    <w:rsid w:val="00670182"/>
    <w:rsid w:val="006707C1"/>
    <w:rsid w:val="00670B50"/>
    <w:rsid w:val="00670BBF"/>
    <w:rsid w:val="006710D6"/>
    <w:rsid w:val="00671282"/>
    <w:rsid w:val="00671572"/>
    <w:rsid w:val="00671625"/>
    <w:rsid w:val="006718E0"/>
    <w:rsid w:val="00671BBD"/>
    <w:rsid w:val="0067205F"/>
    <w:rsid w:val="00672766"/>
    <w:rsid w:val="00672AB3"/>
    <w:rsid w:val="00672DE9"/>
    <w:rsid w:val="00673358"/>
    <w:rsid w:val="006734B2"/>
    <w:rsid w:val="00673676"/>
    <w:rsid w:val="00674085"/>
    <w:rsid w:val="006742EA"/>
    <w:rsid w:val="0067459D"/>
    <w:rsid w:val="006748F0"/>
    <w:rsid w:val="00674A52"/>
    <w:rsid w:val="00674E8E"/>
    <w:rsid w:val="006754BB"/>
    <w:rsid w:val="006754DF"/>
    <w:rsid w:val="006759E2"/>
    <w:rsid w:val="00675A09"/>
    <w:rsid w:val="00675CA3"/>
    <w:rsid w:val="00675F01"/>
    <w:rsid w:val="0067610F"/>
    <w:rsid w:val="006763CA"/>
    <w:rsid w:val="00676480"/>
    <w:rsid w:val="006769C9"/>
    <w:rsid w:val="0067706C"/>
    <w:rsid w:val="00677950"/>
    <w:rsid w:val="00677B4D"/>
    <w:rsid w:val="00677BBB"/>
    <w:rsid w:val="00677CD2"/>
    <w:rsid w:val="00677F48"/>
    <w:rsid w:val="00680069"/>
    <w:rsid w:val="00680084"/>
    <w:rsid w:val="00680593"/>
    <w:rsid w:val="006805CD"/>
    <w:rsid w:val="00680D46"/>
    <w:rsid w:val="006813B3"/>
    <w:rsid w:val="0068179B"/>
    <w:rsid w:val="006818F3"/>
    <w:rsid w:val="00681A29"/>
    <w:rsid w:val="00681BDE"/>
    <w:rsid w:val="00682313"/>
    <w:rsid w:val="00682605"/>
    <w:rsid w:val="00682C98"/>
    <w:rsid w:val="006830CC"/>
    <w:rsid w:val="0068320D"/>
    <w:rsid w:val="00683494"/>
    <w:rsid w:val="006835F1"/>
    <w:rsid w:val="00683671"/>
    <w:rsid w:val="00683716"/>
    <w:rsid w:val="00683B06"/>
    <w:rsid w:val="00683B2A"/>
    <w:rsid w:val="00683E53"/>
    <w:rsid w:val="00683E5E"/>
    <w:rsid w:val="006840DD"/>
    <w:rsid w:val="006840FC"/>
    <w:rsid w:val="006842A4"/>
    <w:rsid w:val="006849F3"/>
    <w:rsid w:val="00684C77"/>
    <w:rsid w:val="006856D3"/>
    <w:rsid w:val="00685A0F"/>
    <w:rsid w:val="00685B90"/>
    <w:rsid w:val="00685E8A"/>
    <w:rsid w:val="00686214"/>
    <w:rsid w:val="00686225"/>
    <w:rsid w:val="00686494"/>
    <w:rsid w:val="00686972"/>
    <w:rsid w:val="00686EBD"/>
    <w:rsid w:val="00687397"/>
    <w:rsid w:val="00690090"/>
    <w:rsid w:val="00690219"/>
    <w:rsid w:val="00690270"/>
    <w:rsid w:val="00690DFF"/>
    <w:rsid w:val="00690E74"/>
    <w:rsid w:val="00691D85"/>
    <w:rsid w:val="00691E69"/>
    <w:rsid w:val="00692044"/>
    <w:rsid w:val="00692AC4"/>
    <w:rsid w:val="00692D63"/>
    <w:rsid w:val="00693C47"/>
    <w:rsid w:val="00693FE8"/>
    <w:rsid w:val="00694585"/>
    <w:rsid w:val="00694623"/>
    <w:rsid w:val="00694D9D"/>
    <w:rsid w:val="00694DC1"/>
    <w:rsid w:val="00694FE7"/>
    <w:rsid w:val="006950BA"/>
    <w:rsid w:val="00695262"/>
    <w:rsid w:val="00695361"/>
    <w:rsid w:val="00695552"/>
    <w:rsid w:val="00695E13"/>
    <w:rsid w:val="00696038"/>
    <w:rsid w:val="0069615B"/>
    <w:rsid w:val="0069620B"/>
    <w:rsid w:val="00696297"/>
    <w:rsid w:val="00696509"/>
    <w:rsid w:val="00696737"/>
    <w:rsid w:val="006967C1"/>
    <w:rsid w:val="00697176"/>
    <w:rsid w:val="006972BB"/>
    <w:rsid w:val="006972E8"/>
    <w:rsid w:val="006A05E8"/>
    <w:rsid w:val="006A0656"/>
    <w:rsid w:val="006A0978"/>
    <w:rsid w:val="006A0B28"/>
    <w:rsid w:val="006A0C41"/>
    <w:rsid w:val="006A0DB5"/>
    <w:rsid w:val="006A1063"/>
    <w:rsid w:val="006A124F"/>
    <w:rsid w:val="006A14CB"/>
    <w:rsid w:val="006A15B9"/>
    <w:rsid w:val="006A1A1C"/>
    <w:rsid w:val="006A1AE5"/>
    <w:rsid w:val="006A1CF1"/>
    <w:rsid w:val="006A1E6C"/>
    <w:rsid w:val="006A1F91"/>
    <w:rsid w:val="006A2409"/>
    <w:rsid w:val="006A247E"/>
    <w:rsid w:val="006A2796"/>
    <w:rsid w:val="006A2A54"/>
    <w:rsid w:val="006A2AF1"/>
    <w:rsid w:val="006A2BFD"/>
    <w:rsid w:val="006A2C2D"/>
    <w:rsid w:val="006A2D0A"/>
    <w:rsid w:val="006A2E3B"/>
    <w:rsid w:val="006A300B"/>
    <w:rsid w:val="006A3C01"/>
    <w:rsid w:val="006A407A"/>
    <w:rsid w:val="006A4327"/>
    <w:rsid w:val="006A4474"/>
    <w:rsid w:val="006A4662"/>
    <w:rsid w:val="006A474B"/>
    <w:rsid w:val="006A5035"/>
    <w:rsid w:val="006A529F"/>
    <w:rsid w:val="006A5977"/>
    <w:rsid w:val="006A59C8"/>
    <w:rsid w:val="006A5EE3"/>
    <w:rsid w:val="006A6066"/>
    <w:rsid w:val="006A6768"/>
    <w:rsid w:val="006A67FE"/>
    <w:rsid w:val="006A7349"/>
    <w:rsid w:val="006A7386"/>
    <w:rsid w:val="006A756B"/>
    <w:rsid w:val="006A7E55"/>
    <w:rsid w:val="006A7F44"/>
    <w:rsid w:val="006B029F"/>
    <w:rsid w:val="006B06C7"/>
    <w:rsid w:val="006B0B04"/>
    <w:rsid w:val="006B0B57"/>
    <w:rsid w:val="006B0DEF"/>
    <w:rsid w:val="006B0F63"/>
    <w:rsid w:val="006B127A"/>
    <w:rsid w:val="006B14AB"/>
    <w:rsid w:val="006B154D"/>
    <w:rsid w:val="006B197C"/>
    <w:rsid w:val="006B1DE5"/>
    <w:rsid w:val="006B1E4C"/>
    <w:rsid w:val="006B24AD"/>
    <w:rsid w:val="006B279B"/>
    <w:rsid w:val="006B291D"/>
    <w:rsid w:val="006B2A1D"/>
    <w:rsid w:val="006B31A1"/>
    <w:rsid w:val="006B3770"/>
    <w:rsid w:val="006B39CF"/>
    <w:rsid w:val="006B3C87"/>
    <w:rsid w:val="006B3DAD"/>
    <w:rsid w:val="006B3F1E"/>
    <w:rsid w:val="006B45DD"/>
    <w:rsid w:val="006B4BC9"/>
    <w:rsid w:val="006B4CE3"/>
    <w:rsid w:val="006B51CF"/>
    <w:rsid w:val="006B532A"/>
    <w:rsid w:val="006B5521"/>
    <w:rsid w:val="006B5CF5"/>
    <w:rsid w:val="006B5DE7"/>
    <w:rsid w:val="006B5F1F"/>
    <w:rsid w:val="006B6110"/>
    <w:rsid w:val="006B6603"/>
    <w:rsid w:val="006B69F4"/>
    <w:rsid w:val="006B6AEA"/>
    <w:rsid w:val="006B7005"/>
    <w:rsid w:val="006B7076"/>
    <w:rsid w:val="006B7238"/>
    <w:rsid w:val="006B769B"/>
    <w:rsid w:val="006B78DF"/>
    <w:rsid w:val="006B7AAA"/>
    <w:rsid w:val="006B7D1B"/>
    <w:rsid w:val="006B7D3C"/>
    <w:rsid w:val="006C0328"/>
    <w:rsid w:val="006C09D4"/>
    <w:rsid w:val="006C0A2D"/>
    <w:rsid w:val="006C0C56"/>
    <w:rsid w:val="006C0D8A"/>
    <w:rsid w:val="006C0EB5"/>
    <w:rsid w:val="006C10A5"/>
    <w:rsid w:val="006C1317"/>
    <w:rsid w:val="006C181F"/>
    <w:rsid w:val="006C18EF"/>
    <w:rsid w:val="006C1936"/>
    <w:rsid w:val="006C194A"/>
    <w:rsid w:val="006C2359"/>
    <w:rsid w:val="006C24DB"/>
    <w:rsid w:val="006C2559"/>
    <w:rsid w:val="006C259A"/>
    <w:rsid w:val="006C2992"/>
    <w:rsid w:val="006C299F"/>
    <w:rsid w:val="006C2E04"/>
    <w:rsid w:val="006C2E8D"/>
    <w:rsid w:val="006C30D6"/>
    <w:rsid w:val="006C3252"/>
    <w:rsid w:val="006C32A1"/>
    <w:rsid w:val="006C34BE"/>
    <w:rsid w:val="006C362A"/>
    <w:rsid w:val="006C3665"/>
    <w:rsid w:val="006C3A95"/>
    <w:rsid w:val="006C3BE0"/>
    <w:rsid w:val="006C3EA4"/>
    <w:rsid w:val="006C40C3"/>
    <w:rsid w:val="006C427E"/>
    <w:rsid w:val="006C478D"/>
    <w:rsid w:val="006C4AC9"/>
    <w:rsid w:val="006C5529"/>
    <w:rsid w:val="006C57C9"/>
    <w:rsid w:val="006C5D27"/>
    <w:rsid w:val="006C5DCA"/>
    <w:rsid w:val="006C5F3D"/>
    <w:rsid w:val="006C621D"/>
    <w:rsid w:val="006C699A"/>
    <w:rsid w:val="006C6B58"/>
    <w:rsid w:val="006C6E18"/>
    <w:rsid w:val="006C6EA6"/>
    <w:rsid w:val="006C7013"/>
    <w:rsid w:val="006C76AE"/>
    <w:rsid w:val="006C76BC"/>
    <w:rsid w:val="006C7777"/>
    <w:rsid w:val="006C7A82"/>
    <w:rsid w:val="006C7EB0"/>
    <w:rsid w:val="006D03AD"/>
    <w:rsid w:val="006D0D5F"/>
    <w:rsid w:val="006D0E76"/>
    <w:rsid w:val="006D132D"/>
    <w:rsid w:val="006D156F"/>
    <w:rsid w:val="006D1997"/>
    <w:rsid w:val="006D19FF"/>
    <w:rsid w:val="006D1D56"/>
    <w:rsid w:val="006D2639"/>
    <w:rsid w:val="006D2916"/>
    <w:rsid w:val="006D2CF3"/>
    <w:rsid w:val="006D2DBF"/>
    <w:rsid w:val="006D31FA"/>
    <w:rsid w:val="006D351F"/>
    <w:rsid w:val="006D364C"/>
    <w:rsid w:val="006D37D5"/>
    <w:rsid w:val="006D38BA"/>
    <w:rsid w:val="006D3915"/>
    <w:rsid w:val="006D3BEC"/>
    <w:rsid w:val="006D3E58"/>
    <w:rsid w:val="006D402C"/>
    <w:rsid w:val="006D4184"/>
    <w:rsid w:val="006D4C8F"/>
    <w:rsid w:val="006D4CE6"/>
    <w:rsid w:val="006D4FBA"/>
    <w:rsid w:val="006D5720"/>
    <w:rsid w:val="006D579E"/>
    <w:rsid w:val="006D5AC4"/>
    <w:rsid w:val="006D5CDF"/>
    <w:rsid w:val="006D6164"/>
    <w:rsid w:val="006D6A45"/>
    <w:rsid w:val="006D6B37"/>
    <w:rsid w:val="006D72BA"/>
    <w:rsid w:val="006D7470"/>
    <w:rsid w:val="006D76F5"/>
    <w:rsid w:val="006D7FE5"/>
    <w:rsid w:val="006E00A9"/>
    <w:rsid w:val="006E060D"/>
    <w:rsid w:val="006E0889"/>
    <w:rsid w:val="006E0B73"/>
    <w:rsid w:val="006E0D8E"/>
    <w:rsid w:val="006E0D9B"/>
    <w:rsid w:val="006E0EF0"/>
    <w:rsid w:val="006E0F1A"/>
    <w:rsid w:val="006E0F1B"/>
    <w:rsid w:val="006E13E9"/>
    <w:rsid w:val="006E1427"/>
    <w:rsid w:val="006E1682"/>
    <w:rsid w:val="006E1A03"/>
    <w:rsid w:val="006E1B65"/>
    <w:rsid w:val="006E201D"/>
    <w:rsid w:val="006E23BB"/>
    <w:rsid w:val="006E247E"/>
    <w:rsid w:val="006E27F9"/>
    <w:rsid w:val="006E2AE1"/>
    <w:rsid w:val="006E2BEE"/>
    <w:rsid w:val="006E2F91"/>
    <w:rsid w:val="006E3171"/>
    <w:rsid w:val="006E3211"/>
    <w:rsid w:val="006E33B9"/>
    <w:rsid w:val="006E3559"/>
    <w:rsid w:val="006E35B5"/>
    <w:rsid w:val="006E3843"/>
    <w:rsid w:val="006E3A20"/>
    <w:rsid w:val="006E42C2"/>
    <w:rsid w:val="006E44CF"/>
    <w:rsid w:val="006E4671"/>
    <w:rsid w:val="006E46ED"/>
    <w:rsid w:val="006E4965"/>
    <w:rsid w:val="006E49F5"/>
    <w:rsid w:val="006E4B89"/>
    <w:rsid w:val="006E4CC1"/>
    <w:rsid w:val="006E4D1F"/>
    <w:rsid w:val="006E4F03"/>
    <w:rsid w:val="006E502C"/>
    <w:rsid w:val="006E5081"/>
    <w:rsid w:val="006E5897"/>
    <w:rsid w:val="006E5950"/>
    <w:rsid w:val="006E5F19"/>
    <w:rsid w:val="006E6039"/>
    <w:rsid w:val="006E6291"/>
    <w:rsid w:val="006E6372"/>
    <w:rsid w:val="006E681A"/>
    <w:rsid w:val="006E7064"/>
    <w:rsid w:val="006E71D1"/>
    <w:rsid w:val="006E7712"/>
    <w:rsid w:val="006E797E"/>
    <w:rsid w:val="006E7A00"/>
    <w:rsid w:val="006E7B3C"/>
    <w:rsid w:val="006E7E39"/>
    <w:rsid w:val="006E7E8A"/>
    <w:rsid w:val="006E7F3E"/>
    <w:rsid w:val="006F0338"/>
    <w:rsid w:val="006F0687"/>
    <w:rsid w:val="006F0B6B"/>
    <w:rsid w:val="006F0C01"/>
    <w:rsid w:val="006F0CF1"/>
    <w:rsid w:val="006F0E6E"/>
    <w:rsid w:val="006F0F59"/>
    <w:rsid w:val="006F14EF"/>
    <w:rsid w:val="006F1659"/>
    <w:rsid w:val="006F1973"/>
    <w:rsid w:val="006F1AF4"/>
    <w:rsid w:val="006F1F6E"/>
    <w:rsid w:val="006F2035"/>
    <w:rsid w:val="006F28E9"/>
    <w:rsid w:val="006F28F7"/>
    <w:rsid w:val="006F2C72"/>
    <w:rsid w:val="006F3174"/>
    <w:rsid w:val="006F39E9"/>
    <w:rsid w:val="006F3DA4"/>
    <w:rsid w:val="006F4293"/>
    <w:rsid w:val="006F4560"/>
    <w:rsid w:val="006F479B"/>
    <w:rsid w:val="006F4B39"/>
    <w:rsid w:val="006F4C5C"/>
    <w:rsid w:val="006F4E6A"/>
    <w:rsid w:val="006F5056"/>
    <w:rsid w:val="006F50AE"/>
    <w:rsid w:val="006F50F9"/>
    <w:rsid w:val="006F5E1D"/>
    <w:rsid w:val="006F5FDF"/>
    <w:rsid w:val="006F6482"/>
    <w:rsid w:val="006F68DD"/>
    <w:rsid w:val="006F707D"/>
    <w:rsid w:val="006F72B7"/>
    <w:rsid w:val="006F74EF"/>
    <w:rsid w:val="006F7528"/>
    <w:rsid w:val="006F7872"/>
    <w:rsid w:val="006F7EFE"/>
    <w:rsid w:val="0070004A"/>
    <w:rsid w:val="00700493"/>
    <w:rsid w:val="00700520"/>
    <w:rsid w:val="00700620"/>
    <w:rsid w:val="007009F3"/>
    <w:rsid w:val="00700A6E"/>
    <w:rsid w:val="00700E66"/>
    <w:rsid w:val="00700EAD"/>
    <w:rsid w:val="00701239"/>
    <w:rsid w:val="00701A8E"/>
    <w:rsid w:val="00701E16"/>
    <w:rsid w:val="0070209D"/>
    <w:rsid w:val="0070298E"/>
    <w:rsid w:val="00703106"/>
    <w:rsid w:val="007034BB"/>
    <w:rsid w:val="007036A5"/>
    <w:rsid w:val="00703DA5"/>
    <w:rsid w:val="00703E3F"/>
    <w:rsid w:val="00703FFC"/>
    <w:rsid w:val="007040B2"/>
    <w:rsid w:val="0070421D"/>
    <w:rsid w:val="00704522"/>
    <w:rsid w:val="00704703"/>
    <w:rsid w:val="00704AC6"/>
    <w:rsid w:val="00704B07"/>
    <w:rsid w:val="00704DFC"/>
    <w:rsid w:val="00704E67"/>
    <w:rsid w:val="00704F6B"/>
    <w:rsid w:val="0070585E"/>
    <w:rsid w:val="0070596E"/>
    <w:rsid w:val="007059C3"/>
    <w:rsid w:val="00705F13"/>
    <w:rsid w:val="0070617A"/>
    <w:rsid w:val="00706A3F"/>
    <w:rsid w:val="00706E66"/>
    <w:rsid w:val="00707084"/>
    <w:rsid w:val="00707441"/>
    <w:rsid w:val="0070749E"/>
    <w:rsid w:val="00707B3D"/>
    <w:rsid w:val="00710824"/>
    <w:rsid w:val="00710996"/>
    <w:rsid w:val="00710B4F"/>
    <w:rsid w:val="00710CA8"/>
    <w:rsid w:val="00711466"/>
    <w:rsid w:val="00711E8D"/>
    <w:rsid w:val="0071273A"/>
    <w:rsid w:val="00712804"/>
    <w:rsid w:val="00712AA7"/>
    <w:rsid w:val="00712B23"/>
    <w:rsid w:val="00713249"/>
    <w:rsid w:val="007133D1"/>
    <w:rsid w:val="00713531"/>
    <w:rsid w:val="00713533"/>
    <w:rsid w:val="007138FC"/>
    <w:rsid w:val="00713B5F"/>
    <w:rsid w:val="007146AF"/>
    <w:rsid w:val="00714937"/>
    <w:rsid w:val="00714BC8"/>
    <w:rsid w:val="00714C78"/>
    <w:rsid w:val="00714DB9"/>
    <w:rsid w:val="0071506E"/>
    <w:rsid w:val="007151EC"/>
    <w:rsid w:val="00715467"/>
    <w:rsid w:val="00715AFF"/>
    <w:rsid w:val="00715FE0"/>
    <w:rsid w:val="0071643E"/>
    <w:rsid w:val="00716709"/>
    <w:rsid w:val="00716953"/>
    <w:rsid w:val="00716A49"/>
    <w:rsid w:val="00716D7E"/>
    <w:rsid w:val="00717082"/>
    <w:rsid w:val="007176D4"/>
    <w:rsid w:val="007177F0"/>
    <w:rsid w:val="00717988"/>
    <w:rsid w:val="0072029C"/>
    <w:rsid w:val="007203A0"/>
    <w:rsid w:val="007205B9"/>
    <w:rsid w:val="00720703"/>
    <w:rsid w:val="00720953"/>
    <w:rsid w:val="00720B5D"/>
    <w:rsid w:val="00720E25"/>
    <w:rsid w:val="00720FF0"/>
    <w:rsid w:val="007215D8"/>
    <w:rsid w:val="00721B2E"/>
    <w:rsid w:val="00721CB7"/>
    <w:rsid w:val="00721E97"/>
    <w:rsid w:val="00721EE5"/>
    <w:rsid w:val="00721F8C"/>
    <w:rsid w:val="00721FC0"/>
    <w:rsid w:val="0072246C"/>
    <w:rsid w:val="007228A9"/>
    <w:rsid w:val="0072299E"/>
    <w:rsid w:val="00722F01"/>
    <w:rsid w:val="0072317B"/>
    <w:rsid w:val="00723262"/>
    <w:rsid w:val="00723295"/>
    <w:rsid w:val="007239E9"/>
    <w:rsid w:val="00723A9C"/>
    <w:rsid w:val="00724050"/>
    <w:rsid w:val="007241CE"/>
    <w:rsid w:val="00724351"/>
    <w:rsid w:val="007244C9"/>
    <w:rsid w:val="007244CD"/>
    <w:rsid w:val="007244FB"/>
    <w:rsid w:val="007245DE"/>
    <w:rsid w:val="00724629"/>
    <w:rsid w:val="00724CE4"/>
    <w:rsid w:val="00724F94"/>
    <w:rsid w:val="00725843"/>
    <w:rsid w:val="00725908"/>
    <w:rsid w:val="007259A4"/>
    <w:rsid w:val="00725A61"/>
    <w:rsid w:val="00726094"/>
    <w:rsid w:val="0072624D"/>
    <w:rsid w:val="00726C78"/>
    <w:rsid w:val="00726DBE"/>
    <w:rsid w:val="00727A7A"/>
    <w:rsid w:val="00727B50"/>
    <w:rsid w:val="00727C70"/>
    <w:rsid w:val="00727E69"/>
    <w:rsid w:val="00727EE0"/>
    <w:rsid w:val="00727F05"/>
    <w:rsid w:val="00730401"/>
    <w:rsid w:val="007308CA"/>
    <w:rsid w:val="007309B0"/>
    <w:rsid w:val="00730AA3"/>
    <w:rsid w:val="00730FCD"/>
    <w:rsid w:val="007310D1"/>
    <w:rsid w:val="007315CE"/>
    <w:rsid w:val="007318A2"/>
    <w:rsid w:val="00731F16"/>
    <w:rsid w:val="007326BB"/>
    <w:rsid w:val="00732E43"/>
    <w:rsid w:val="007332D9"/>
    <w:rsid w:val="0073371E"/>
    <w:rsid w:val="007337E2"/>
    <w:rsid w:val="00733BE8"/>
    <w:rsid w:val="00733E62"/>
    <w:rsid w:val="0073426A"/>
    <w:rsid w:val="007347D5"/>
    <w:rsid w:val="0073497F"/>
    <w:rsid w:val="00734D00"/>
    <w:rsid w:val="00735A14"/>
    <w:rsid w:val="00735A64"/>
    <w:rsid w:val="00735CF4"/>
    <w:rsid w:val="00735F99"/>
    <w:rsid w:val="0073648C"/>
    <w:rsid w:val="007365C8"/>
    <w:rsid w:val="00736859"/>
    <w:rsid w:val="0073729D"/>
    <w:rsid w:val="007379ED"/>
    <w:rsid w:val="00737C94"/>
    <w:rsid w:val="00740523"/>
    <w:rsid w:val="00740572"/>
    <w:rsid w:val="007409A6"/>
    <w:rsid w:val="00740EED"/>
    <w:rsid w:val="00740F17"/>
    <w:rsid w:val="00741504"/>
    <w:rsid w:val="007415F4"/>
    <w:rsid w:val="007419F4"/>
    <w:rsid w:val="00741BE1"/>
    <w:rsid w:val="00741D0D"/>
    <w:rsid w:val="007426A5"/>
    <w:rsid w:val="00743438"/>
    <w:rsid w:val="00743742"/>
    <w:rsid w:val="00743E3A"/>
    <w:rsid w:val="00743F00"/>
    <w:rsid w:val="0074410B"/>
    <w:rsid w:val="007445CD"/>
    <w:rsid w:val="00744690"/>
    <w:rsid w:val="0074488A"/>
    <w:rsid w:val="0074496A"/>
    <w:rsid w:val="0074499A"/>
    <w:rsid w:val="00744DE2"/>
    <w:rsid w:val="0074504D"/>
    <w:rsid w:val="00745223"/>
    <w:rsid w:val="00745268"/>
    <w:rsid w:val="00745666"/>
    <w:rsid w:val="00745707"/>
    <w:rsid w:val="00745981"/>
    <w:rsid w:val="00745A8A"/>
    <w:rsid w:val="00745B3A"/>
    <w:rsid w:val="00745DF6"/>
    <w:rsid w:val="007462BC"/>
    <w:rsid w:val="00746909"/>
    <w:rsid w:val="00747B1D"/>
    <w:rsid w:val="00747B6E"/>
    <w:rsid w:val="00747CC1"/>
    <w:rsid w:val="00747EBB"/>
    <w:rsid w:val="00747FBF"/>
    <w:rsid w:val="00750108"/>
    <w:rsid w:val="00750455"/>
    <w:rsid w:val="0075067B"/>
    <w:rsid w:val="00750781"/>
    <w:rsid w:val="00750A3F"/>
    <w:rsid w:val="00750EC4"/>
    <w:rsid w:val="007512E7"/>
    <w:rsid w:val="0075133D"/>
    <w:rsid w:val="00751427"/>
    <w:rsid w:val="00751DC2"/>
    <w:rsid w:val="00751E38"/>
    <w:rsid w:val="007524AF"/>
    <w:rsid w:val="00752768"/>
    <w:rsid w:val="0075299E"/>
    <w:rsid w:val="00752AC3"/>
    <w:rsid w:val="00752B2D"/>
    <w:rsid w:val="00753317"/>
    <w:rsid w:val="0075339C"/>
    <w:rsid w:val="007537AF"/>
    <w:rsid w:val="00753AD3"/>
    <w:rsid w:val="00753C88"/>
    <w:rsid w:val="00753DEF"/>
    <w:rsid w:val="00754462"/>
    <w:rsid w:val="00754463"/>
    <w:rsid w:val="00754519"/>
    <w:rsid w:val="0075495E"/>
    <w:rsid w:val="00754975"/>
    <w:rsid w:val="00754B24"/>
    <w:rsid w:val="00754B76"/>
    <w:rsid w:val="00754EFE"/>
    <w:rsid w:val="00754F94"/>
    <w:rsid w:val="0075501E"/>
    <w:rsid w:val="0075520F"/>
    <w:rsid w:val="0075550C"/>
    <w:rsid w:val="007557BD"/>
    <w:rsid w:val="00755938"/>
    <w:rsid w:val="00755C21"/>
    <w:rsid w:val="00755E8D"/>
    <w:rsid w:val="00756481"/>
    <w:rsid w:val="00756599"/>
    <w:rsid w:val="00756812"/>
    <w:rsid w:val="00756CBC"/>
    <w:rsid w:val="00756E7E"/>
    <w:rsid w:val="007570E0"/>
    <w:rsid w:val="007571A3"/>
    <w:rsid w:val="00757C63"/>
    <w:rsid w:val="007601C0"/>
    <w:rsid w:val="007603C5"/>
    <w:rsid w:val="00760654"/>
    <w:rsid w:val="0076087C"/>
    <w:rsid w:val="00760CC2"/>
    <w:rsid w:val="00760F85"/>
    <w:rsid w:val="00761410"/>
    <w:rsid w:val="00761453"/>
    <w:rsid w:val="00761514"/>
    <w:rsid w:val="00761648"/>
    <w:rsid w:val="007616C2"/>
    <w:rsid w:val="00761F81"/>
    <w:rsid w:val="00762339"/>
    <w:rsid w:val="0076249D"/>
    <w:rsid w:val="00762B7E"/>
    <w:rsid w:val="00762CDD"/>
    <w:rsid w:val="00762FF4"/>
    <w:rsid w:val="00762FF9"/>
    <w:rsid w:val="007631D0"/>
    <w:rsid w:val="00763457"/>
    <w:rsid w:val="007634EF"/>
    <w:rsid w:val="007635B5"/>
    <w:rsid w:val="00763680"/>
    <w:rsid w:val="00763EEA"/>
    <w:rsid w:val="0076427F"/>
    <w:rsid w:val="007643B9"/>
    <w:rsid w:val="007648AA"/>
    <w:rsid w:val="00765005"/>
    <w:rsid w:val="0076503A"/>
    <w:rsid w:val="0076513C"/>
    <w:rsid w:val="00765602"/>
    <w:rsid w:val="007659E9"/>
    <w:rsid w:val="00765A26"/>
    <w:rsid w:val="00765BD1"/>
    <w:rsid w:val="00766374"/>
    <w:rsid w:val="00766533"/>
    <w:rsid w:val="00766708"/>
    <w:rsid w:val="00766844"/>
    <w:rsid w:val="00766890"/>
    <w:rsid w:val="00766FF6"/>
    <w:rsid w:val="007671B0"/>
    <w:rsid w:val="00767298"/>
    <w:rsid w:val="0076795D"/>
    <w:rsid w:val="00767984"/>
    <w:rsid w:val="00767DF4"/>
    <w:rsid w:val="007701AC"/>
    <w:rsid w:val="007701C7"/>
    <w:rsid w:val="0077058B"/>
    <w:rsid w:val="00770755"/>
    <w:rsid w:val="00770EF2"/>
    <w:rsid w:val="00771158"/>
    <w:rsid w:val="007712F1"/>
    <w:rsid w:val="007713FF"/>
    <w:rsid w:val="00771562"/>
    <w:rsid w:val="007716BF"/>
    <w:rsid w:val="00771E96"/>
    <w:rsid w:val="00772045"/>
    <w:rsid w:val="0077263D"/>
    <w:rsid w:val="00772A6C"/>
    <w:rsid w:val="00772B00"/>
    <w:rsid w:val="00772DB5"/>
    <w:rsid w:val="00772E4C"/>
    <w:rsid w:val="00772EB2"/>
    <w:rsid w:val="00772EBC"/>
    <w:rsid w:val="007730BB"/>
    <w:rsid w:val="007730C4"/>
    <w:rsid w:val="00774037"/>
    <w:rsid w:val="007740F0"/>
    <w:rsid w:val="007742FF"/>
    <w:rsid w:val="007744A2"/>
    <w:rsid w:val="00774777"/>
    <w:rsid w:val="00774A70"/>
    <w:rsid w:val="00774BB0"/>
    <w:rsid w:val="00774C7B"/>
    <w:rsid w:val="00774FB4"/>
    <w:rsid w:val="007750DC"/>
    <w:rsid w:val="0077548B"/>
    <w:rsid w:val="0077589C"/>
    <w:rsid w:val="007758A0"/>
    <w:rsid w:val="00775A2E"/>
    <w:rsid w:val="00775E2E"/>
    <w:rsid w:val="00775F23"/>
    <w:rsid w:val="0077634E"/>
    <w:rsid w:val="00776761"/>
    <w:rsid w:val="007768AC"/>
    <w:rsid w:val="00776E1B"/>
    <w:rsid w:val="00776EAE"/>
    <w:rsid w:val="00776F27"/>
    <w:rsid w:val="00776F42"/>
    <w:rsid w:val="00777CB1"/>
    <w:rsid w:val="0078004A"/>
    <w:rsid w:val="00780559"/>
    <w:rsid w:val="0078056A"/>
    <w:rsid w:val="007805A7"/>
    <w:rsid w:val="0078098C"/>
    <w:rsid w:val="00780B56"/>
    <w:rsid w:val="00780C62"/>
    <w:rsid w:val="00780CCA"/>
    <w:rsid w:val="00780E90"/>
    <w:rsid w:val="0078132D"/>
    <w:rsid w:val="007814D3"/>
    <w:rsid w:val="00781AB8"/>
    <w:rsid w:val="00781DAD"/>
    <w:rsid w:val="00781EB4"/>
    <w:rsid w:val="0078221E"/>
    <w:rsid w:val="00782B5B"/>
    <w:rsid w:val="00782E0E"/>
    <w:rsid w:val="00783497"/>
    <w:rsid w:val="00783648"/>
    <w:rsid w:val="00784550"/>
    <w:rsid w:val="00784AA5"/>
    <w:rsid w:val="00784C9D"/>
    <w:rsid w:val="0078500D"/>
    <w:rsid w:val="00785633"/>
    <w:rsid w:val="0078591D"/>
    <w:rsid w:val="00785CE7"/>
    <w:rsid w:val="007863A0"/>
    <w:rsid w:val="00786868"/>
    <w:rsid w:val="00786A47"/>
    <w:rsid w:val="00786D3D"/>
    <w:rsid w:val="007874DA"/>
    <w:rsid w:val="00787605"/>
    <w:rsid w:val="0078792F"/>
    <w:rsid w:val="00787BB2"/>
    <w:rsid w:val="0079040C"/>
    <w:rsid w:val="00790B50"/>
    <w:rsid w:val="007911DC"/>
    <w:rsid w:val="00791245"/>
    <w:rsid w:val="007915AE"/>
    <w:rsid w:val="00791921"/>
    <w:rsid w:val="00791D3B"/>
    <w:rsid w:val="00791FB9"/>
    <w:rsid w:val="0079223F"/>
    <w:rsid w:val="007922E2"/>
    <w:rsid w:val="00792639"/>
    <w:rsid w:val="00792C28"/>
    <w:rsid w:val="007932A8"/>
    <w:rsid w:val="0079334A"/>
    <w:rsid w:val="00793ACA"/>
    <w:rsid w:val="00793BC1"/>
    <w:rsid w:val="0079446B"/>
    <w:rsid w:val="007945B1"/>
    <w:rsid w:val="007948D1"/>
    <w:rsid w:val="00794A03"/>
    <w:rsid w:val="00794C20"/>
    <w:rsid w:val="00794F3B"/>
    <w:rsid w:val="00795036"/>
    <w:rsid w:val="007950D4"/>
    <w:rsid w:val="007953F9"/>
    <w:rsid w:val="0079592F"/>
    <w:rsid w:val="007959BD"/>
    <w:rsid w:val="00795A28"/>
    <w:rsid w:val="00795AA0"/>
    <w:rsid w:val="007967F9"/>
    <w:rsid w:val="0079680E"/>
    <w:rsid w:val="007969D7"/>
    <w:rsid w:val="00796AE8"/>
    <w:rsid w:val="00796E97"/>
    <w:rsid w:val="00797388"/>
    <w:rsid w:val="00797595"/>
    <w:rsid w:val="007A061C"/>
    <w:rsid w:val="007A0E83"/>
    <w:rsid w:val="007A0F5B"/>
    <w:rsid w:val="007A0FDD"/>
    <w:rsid w:val="007A12BD"/>
    <w:rsid w:val="007A1576"/>
    <w:rsid w:val="007A20B2"/>
    <w:rsid w:val="007A243A"/>
    <w:rsid w:val="007A265C"/>
    <w:rsid w:val="007A2748"/>
    <w:rsid w:val="007A28EB"/>
    <w:rsid w:val="007A298E"/>
    <w:rsid w:val="007A2A5B"/>
    <w:rsid w:val="007A2E2B"/>
    <w:rsid w:val="007A324E"/>
    <w:rsid w:val="007A3652"/>
    <w:rsid w:val="007A3C6F"/>
    <w:rsid w:val="007A3C83"/>
    <w:rsid w:val="007A3D40"/>
    <w:rsid w:val="007A4391"/>
    <w:rsid w:val="007A453E"/>
    <w:rsid w:val="007A459C"/>
    <w:rsid w:val="007A482A"/>
    <w:rsid w:val="007A4D1A"/>
    <w:rsid w:val="007A4F73"/>
    <w:rsid w:val="007A56EB"/>
    <w:rsid w:val="007A5760"/>
    <w:rsid w:val="007A5781"/>
    <w:rsid w:val="007A57FF"/>
    <w:rsid w:val="007A5C23"/>
    <w:rsid w:val="007A5F90"/>
    <w:rsid w:val="007A60C9"/>
    <w:rsid w:val="007A6573"/>
    <w:rsid w:val="007A65F3"/>
    <w:rsid w:val="007A6B69"/>
    <w:rsid w:val="007A6E48"/>
    <w:rsid w:val="007A6FA7"/>
    <w:rsid w:val="007A7019"/>
    <w:rsid w:val="007A7206"/>
    <w:rsid w:val="007A72DD"/>
    <w:rsid w:val="007A73CA"/>
    <w:rsid w:val="007A773C"/>
    <w:rsid w:val="007A793D"/>
    <w:rsid w:val="007A7D72"/>
    <w:rsid w:val="007B059D"/>
    <w:rsid w:val="007B0A44"/>
    <w:rsid w:val="007B0DA3"/>
    <w:rsid w:val="007B0F9A"/>
    <w:rsid w:val="007B1058"/>
    <w:rsid w:val="007B123E"/>
    <w:rsid w:val="007B14AC"/>
    <w:rsid w:val="007B15E1"/>
    <w:rsid w:val="007B1B0A"/>
    <w:rsid w:val="007B1C22"/>
    <w:rsid w:val="007B1E39"/>
    <w:rsid w:val="007B249E"/>
    <w:rsid w:val="007B24BE"/>
    <w:rsid w:val="007B2A5C"/>
    <w:rsid w:val="007B2A96"/>
    <w:rsid w:val="007B2AF7"/>
    <w:rsid w:val="007B2B83"/>
    <w:rsid w:val="007B2D77"/>
    <w:rsid w:val="007B30C1"/>
    <w:rsid w:val="007B34C7"/>
    <w:rsid w:val="007B34CE"/>
    <w:rsid w:val="007B4460"/>
    <w:rsid w:val="007B4714"/>
    <w:rsid w:val="007B48AA"/>
    <w:rsid w:val="007B494D"/>
    <w:rsid w:val="007B4970"/>
    <w:rsid w:val="007B4ACF"/>
    <w:rsid w:val="007B4D45"/>
    <w:rsid w:val="007B4E44"/>
    <w:rsid w:val="007B4E8C"/>
    <w:rsid w:val="007B506D"/>
    <w:rsid w:val="007B51A6"/>
    <w:rsid w:val="007B51DE"/>
    <w:rsid w:val="007B5239"/>
    <w:rsid w:val="007B5291"/>
    <w:rsid w:val="007B5383"/>
    <w:rsid w:val="007B540B"/>
    <w:rsid w:val="007B5810"/>
    <w:rsid w:val="007B5E22"/>
    <w:rsid w:val="007B5E4A"/>
    <w:rsid w:val="007B62F4"/>
    <w:rsid w:val="007B6797"/>
    <w:rsid w:val="007B6BC0"/>
    <w:rsid w:val="007B7185"/>
    <w:rsid w:val="007B7562"/>
    <w:rsid w:val="007B7D88"/>
    <w:rsid w:val="007C013B"/>
    <w:rsid w:val="007C06CB"/>
    <w:rsid w:val="007C0D8A"/>
    <w:rsid w:val="007C1243"/>
    <w:rsid w:val="007C12ED"/>
    <w:rsid w:val="007C13AD"/>
    <w:rsid w:val="007C152D"/>
    <w:rsid w:val="007C16E7"/>
    <w:rsid w:val="007C173B"/>
    <w:rsid w:val="007C1B29"/>
    <w:rsid w:val="007C1FDA"/>
    <w:rsid w:val="007C212C"/>
    <w:rsid w:val="007C27EA"/>
    <w:rsid w:val="007C30AD"/>
    <w:rsid w:val="007C32F5"/>
    <w:rsid w:val="007C3452"/>
    <w:rsid w:val="007C3862"/>
    <w:rsid w:val="007C399B"/>
    <w:rsid w:val="007C3B40"/>
    <w:rsid w:val="007C3CAD"/>
    <w:rsid w:val="007C4046"/>
    <w:rsid w:val="007C42D7"/>
    <w:rsid w:val="007C45A5"/>
    <w:rsid w:val="007C467D"/>
    <w:rsid w:val="007C4A81"/>
    <w:rsid w:val="007C4D11"/>
    <w:rsid w:val="007C4EF3"/>
    <w:rsid w:val="007C50C1"/>
    <w:rsid w:val="007C5595"/>
    <w:rsid w:val="007C6268"/>
    <w:rsid w:val="007C6502"/>
    <w:rsid w:val="007C6840"/>
    <w:rsid w:val="007C6D56"/>
    <w:rsid w:val="007C7C7C"/>
    <w:rsid w:val="007D0B22"/>
    <w:rsid w:val="007D0C5B"/>
    <w:rsid w:val="007D0D05"/>
    <w:rsid w:val="007D13DB"/>
    <w:rsid w:val="007D1684"/>
    <w:rsid w:val="007D1B57"/>
    <w:rsid w:val="007D1D4F"/>
    <w:rsid w:val="007D2253"/>
    <w:rsid w:val="007D2F70"/>
    <w:rsid w:val="007D3221"/>
    <w:rsid w:val="007D3DC5"/>
    <w:rsid w:val="007D44F2"/>
    <w:rsid w:val="007D4682"/>
    <w:rsid w:val="007D48CC"/>
    <w:rsid w:val="007D4B82"/>
    <w:rsid w:val="007D4E4E"/>
    <w:rsid w:val="007D4FF7"/>
    <w:rsid w:val="007D5089"/>
    <w:rsid w:val="007D5184"/>
    <w:rsid w:val="007D542E"/>
    <w:rsid w:val="007D5724"/>
    <w:rsid w:val="007D57A2"/>
    <w:rsid w:val="007D5AD9"/>
    <w:rsid w:val="007D5D71"/>
    <w:rsid w:val="007D65AE"/>
    <w:rsid w:val="007D69EA"/>
    <w:rsid w:val="007D6BE5"/>
    <w:rsid w:val="007D7047"/>
    <w:rsid w:val="007D71CE"/>
    <w:rsid w:val="007D7351"/>
    <w:rsid w:val="007D73D9"/>
    <w:rsid w:val="007D74F6"/>
    <w:rsid w:val="007D7661"/>
    <w:rsid w:val="007D76B3"/>
    <w:rsid w:val="007D7B8A"/>
    <w:rsid w:val="007D7BBF"/>
    <w:rsid w:val="007D7C39"/>
    <w:rsid w:val="007D7C64"/>
    <w:rsid w:val="007D7E2D"/>
    <w:rsid w:val="007E0305"/>
    <w:rsid w:val="007E0518"/>
    <w:rsid w:val="007E0677"/>
    <w:rsid w:val="007E07DC"/>
    <w:rsid w:val="007E0A1B"/>
    <w:rsid w:val="007E0A8A"/>
    <w:rsid w:val="007E0BEB"/>
    <w:rsid w:val="007E0D49"/>
    <w:rsid w:val="007E1E4C"/>
    <w:rsid w:val="007E20B4"/>
    <w:rsid w:val="007E21AE"/>
    <w:rsid w:val="007E251F"/>
    <w:rsid w:val="007E28F5"/>
    <w:rsid w:val="007E2D12"/>
    <w:rsid w:val="007E3021"/>
    <w:rsid w:val="007E33BA"/>
    <w:rsid w:val="007E35DA"/>
    <w:rsid w:val="007E3733"/>
    <w:rsid w:val="007E3964"/>
    <w:rsid w:val="007E3AB3"/>
    <w:rsid w:val="007E3BF3"/>
    <w:rsid w:val="007E3F83"/>
    <w:rsid w:val="007E44A6"/>
    <w:rsid w:val="007E44AF"/>
    <w:rsid w:val="007E44EA"/>
    <w:rsid w:val="007E4783"/>
    <w:rsid w:val="007E47EB"/>
    <w:rsid w:val="007E4BD3"/>
    <w:rsid w:val="007E4C75"/>
    <w:rsid w:val="007E53CA"/>
    <w:rsid w:val="007E549B"/>
    <w:rsid w:val="007E55CA"/>
    <w:rsid w:val="007E5635"/>
    <w:rsid w:val="007E583A"/>
    <w:rsid w:val="007E5A4D"/>
    <w:rsid w:val="007E5BA4"/>
    <w:rsid w:val="007E600A"/>
    <w:rsid w:val="007E6CF6"/>
    <w:rsid w:val="007E723B"/>
    <w:rsid w:val="007E7244"/>
    <w:rsid w:val="007E7471"/>
    <w:rsid w:val="007E7709"/>
    <w:rsid w:val="007E783B"/>
    <w:rsid w:val="007E7B6B"/>
    <w:rsid w:val="007E7CB8"/>
    <w:rsid w:val="007E7DA2"/>
    <w:rsid w:val="007E7DD3"/>
    <w:rsid w:val="007F0021"/>
    <w:rsid w:val="007F02AB"/>
    <w:rsid w:val="007F102E"/>
    <w:rsid w:val="007F11F5"/>
    <w:rsid w:val="007F1431"/>
    <w:rsid w:val="007F1F9F"/>
    <w:rsid w:val="007F2402"/>
    <w:rsid w:val="007F25A2"/>
    <w:rsid w:val="007F287A"/>
    <w:rsid w:val="007F28BD"/>
    <w:rsid w:val="007F2DAD"/>
    <w:rsid w:val="007F37A9"/>
    <w:rsid w:val="007F3B34"/>
    <w:rsid w:val="007F3F96"/>
    <w:rsid w:val="007F4182"/>
    <w:rsid w:val="007F4391"/>
    <w:rsid w:val="007F44AC"/>
    <w:rsid w:val="007F4941"/>
    <w:rsid w:val="007F4B54"/>
    <w:rsid w:val="007F53D8"/>
    <w:rsid w:val="007F5F2A"/>
    <w:rsid w:val="007F5FEC"/>
    <w:rsid w:val="007F62E1"/>
    <w:rsid w:val="007F6512"/>
    <w:rsid w:val="007F6D06"/>
    <w:rsid w:val="007F727B"/>
    <w:rsid w:val="007F738B"/>
    <w:rsid w:val="007F7931"/>
    <w:rsid w:val="007F7C53"/>
    <w:rsid w:val="007F7DEB"/>
    <w:rsid w:val="007F7FCC"/>
    <w:rsid w:val="008003D4"/>
    <w:rsid w:val="00800E3B"/>
    <w:rsid w:val="0080108B"/>
    <w:rsid w:val="008012EF"/>
    <w:rsid w:val="00801739"/>
    <w:rsid w:val="00801AD1"/>
    <w:rsid w:val="00801B5E"/>
    <w:rsid w:val="00801D00"/>
    <w:rsid w:val="008023BE"/>
    <w:rsid w:val="0080244D"/>
    <w:rsid w:val="00802522"/>
    <w:rsid w:val="008025B1"/>
    <w:rsid w:val="008026B4"/>
    <w:rsid w:val="0080290D"/>
    <w:rsid w:val="00803499"/>
    <w:rsid w:val="008035AF"/>
    <w:rsid w:val="008035E4"/>
    <w:rsid w:val="00803691"/>
    <w:rsid w:val="00803871"/>
    <w:rsid w:val="0080395E"/>
    <w:rsid w:val="00803BB7"/>
    <w:rsid w:val="0080400E"/>
    <w:rsid w:val="0080420B"/>
    <w:rsid w:val="00804EAE"/>
    <w:rsid w:val="00805070"/>
    <w:rsid w:val="00805177"/>
    <w:rsid w:val="008051E0"/>
    <w:rsid w:val="00805490"/>
    <w:rsid w:val="008055B8"/>
    <w:rsid w:val="00805981"/>
    <w:rsid w:val="00805E0F"/>
    <w:rsid w:val="00806143"/>
    <w:rsid w:val="0080640D"/>
    <w:rsid w:val="00806460"/>
    <w:rsid w:val="0080690A"/>
    <w:rsid w:val="00806CDF"/>
    <w:rsid w:val="00806CE7"/>
    <w:rsid w:val="00806D36"/>
    <w:rsid w:val="008078F7"/>
    <w:rsid w:val="00807942"/>
    <w:rsid w:val="00807B87"/>
    <w:rsid w:val="00807C2E"/>
    <w:rsid w:val="008106EE"/>
    <w:rsid w:val="008108A0"/>
    <w:rsid w:val="00810A01"/>
    <w:rsid w:val="00810F3A"/>
    <w:rsid w:val="00811458"/>
    <w:rsid w:val="008117EA"/>
    <w:rsid w:val="00811A17"/>
    <w:rsid w:val="00811F68"/>
    <w:rsid w:val="008120ED"/>
    <w:rsid w:val="00812CB2"/>
    <w:rsid w:val="008132FA"/>
    <w:rsid w:val="0081358C"/>
    <w:rsid w:val="008136A9"/>
    <w:rsid w:val="00813735"/>
    <w:rsid w:val="00813C49"/>
    <w:rsid w:val="00813FF7"/>
    <w:rsid w:val="0081425A"/>
    <w:rsid w:val="0081443D"/>
    <w:rsid w:val="008145A3"/>
    <w:rsid w:val="00814879"/>
    <w:rsid w:val="008149EA"/>
    <w:rsid w:val="008150B4"/>
    <w:rsid w:val="00815280"/>
    <w:rsid w:val="008152C2"/>
    <w:rsid w:val="00815508"/>
    <w:rsid w:val="008164A8"/>
    <w:rsid w:val="0081676B"/>
    <w:rsid w:val="00816A8E"/>
    <w:rsid w:val="00816BBC"/>
    <w:rsid w:val="00816BFF"/>
    <w:rsid w:val="00817073"/>
    <w:rsid w:val="00817494"/>
    <w:rsid w:val="0081770D"/>
    <w:rsid w:val="0081786E"/>
    <w:rsid w:val="0082027C"/>
    <w:rsid w:val="0082072B"/>
    <w:rsid w:val="00820A4A"/>
    <w:rsid w:val="00820B07"/>
    <w:rsid w:val="00820FC0"/>
    <w:rsid w:val="00821068"/>
    <w:rsid w:val="008210B9"/>
    <w:rsid w:val="0082144E"/>
    <w:rsid w:val="00821821"/>
    <w:rsid w:val="00821956"/>
    <w:rsid w:val="008219E3"/>
    <w:rsid w:val="00821F16"/>
    <w:rsid w:val="0082225E"/>
    <w:rsid w:val="008223B4"/>
    <w:rsid w:val="00822607"/>
    <w:rsid w:val="00822970"/>
    <w:rsid w:val="00822CEB"/>
    <w:rsid w:val="00822D99"/>
    <w:rsid w:val="0082325C"/>
    <w:rsid w:val="008232D5"/>
    <w:rsid w:val="0082342E"/>
    <w:rsid w:val="00823B3E"/>
    <w:rsid w:val="00823B65"/>
    <w:rsid w:val="00823E58"/>
    <w:rsid w:val="00824642"/>
    <w:rsid w:val="0082498E"/>
    <w:rsid w:val="00825367"/>
    <w:rsid w:val="00825611"/>
    <w:rsid w:val="00825862"/>
    <w:rsid w:val="00826871"/>
    <w:rsid w:val="00826AB3"/>
    <w:rsid w:val="00826CA4"/>
    <w:rsid w:val="008271ED"/>
    <w:rsid w:val="008274F1"/>
    <w:rsid w:val="008275B0"/>
    <w:rsid w:val="00827958"/>
    <w:rsid w:val="00827FF3"/>
    <w:rsid w:val="0083004A"/>
    <w:rsid w:val="00830527"/>
    <w:rsid w:val="00830817"/>
    <w:rsid w:val="00830988"/>
    <w:rsid w:val="008309F7"/>
    <w:rsid w:val="00830AA7"/>
    <w:rsid w:val="00831129"/>
    <w:rsid w:val="008311B6"/>
    <w:rsid w:val="00831360"/>
    <w:rsid w:val="008314A8"/>
    <w:rsid w:val="008317A2"/>
    <w:rsid w:val="00831859"/>
    <w:rsid w:val="00831D47"/>
    <w:rsid w:val="00831FC0"/>
    <w:rsid w:val="00832012"/>
    <w:rsid w:val="0083286B"/>
    <w:rsid w:val="00832BCF"/>
    <w:rsid w:val="00832D4D"/>
    <w:rsid w:val="00832D5B"/>
    <w:rsid w:val="00832D9B"/>
    <w:rsid w:val="00833025"/>
    <w:rsid w:val="008332C0"/>
    <w:rsid w:val="0083332E"/>
    <w:rsid w:val="008335DB"/>
    <w:rsid w:val="00833C6F"/>
    <w:rsid w:val="00833E1F"/>
    <w:rsid w:val="00833E9E"/>
    <w:rsid w:val="00833F86"/>
    <w:rsid w:val="008341B0"/>
    <w:rsid w:val="00834F61"/>
    <w:rsid w:val="00834FC3"/>
    <w:rsid w:val="00834FD4"/>
    <w:rsid w:val="0083500F"/>
    <w:rsid w:val="008356B7"/>
    <w:rsid w:val="00835740"/>
    <w:rsid w:val="0083579C"/>
    <w:rsid w:val="00835E8C"/>
    <w:rsid w:val="00835EBC"/>
    <w:rsid w:val="008360FF"/>
    <w:rsid w:val="00836390"/>
    <w:rsid w:val="00836392"/>
    <w:rsid w:val="008364E1"/>
    <w:rsid w:val="00836C68"/>
    <w:rsid w:val="00836FA0"/>
    <w:rsid w:val="00837180"/>
    <w:rsid w:val="0083720F"/>
    <w:rsid w:val="00837933"/>
    <w:rsid w:val="00837B6F"/>
    <w:rsid w:val="00837E41"/>
    <w:rsid w:val="00837FDC"/>
    <w:rsid w:val="00840253"/>
    <w:rsid w:val="008405CA"/>
    <w:rsid w:val="008409BB"/>
    <w:rsid w:val="00840CAD"/>
    <w:rsid w:val="008410D3"/>
    <w:rsid w:val="008411E7"/>
    <w:rsid w:val="00841209"/>
    <w:rsid w:val="00842176"/>
    <w:rsid w:val="008426C1"/>
    <w:rsid w:val="00842F96"/>
    <w:rsid w:val="00843174"/>
    <w:rsid w:val="0084335A"/>
    <w:rsid w:val="00843C2C"/>
    <w:rsid w:val="008440A6"/>
    <w:rsid w:val="008443C9"/>
    <w:rsid w:val="008444CC"/>
    <w:rsid w:val="008444FA"/>
    <w:rsid w:val="00844726"/>
    <w:rsid w:val="00844F43"/>
    <w:rsid w:val="00845047"/>
    <w:rsid w:val="00845315"/>
    <w:rsid w:val="0084572A"/>
    <w:rsid w:val="00845D19"/>
    <w:rsid w:val="00845F77"/>
    <w:rsid w:val="00845F88"/>
    <w:rsid w:val="008460C7"/>
    <w:rsid w:val="0084614F"/>
    <w:rsid w:val="008461B8"/>
    <w:rsid w:val="0084642F"/>
    <w:rsid w:val="00846601"/>
    <w:rsid w:val="008466AD"/>
    <w:rsid w:val="008466B6"/>
    <w:rsid w:val="00846A63"/>
    <w:rsid w:val="00846FEA"/>
    <w:rsid w:val="00847121"/>
    <w:rsid w:val="008471BD"/>
    <w:rsid w:val="0084769B"/>
    <w:rsid w:val="008478A0"/>
    <w:rsid w:val="00847A31"/>
    <w:rsid w:val="00847D69"/>
    <w:rsid w:val="00847ECC"/>
    <w:rsid w:val="00847F7A"/>
    <w:rsid w:val="008503A0"/>
    <w:rsid w:val="0085041D"/>
    <w:rsid w:val="0085076E"/>
    <w:rsid w:val="008507D3"/>
    <w:rsid w:val="00850894"/>
    <w:rsid w:val="008509B4"/>
    <w:rsid w:val="00850E69"/>
    <w:rsid w:val="00850F91"/>
    <w:rsid w:val="00850FAA"/>
    <w:rsid w:val="008511FD"/>
    <w:rsid w:val="008519FD"/>
    <w:rsid w:val="00851F26"/>
    <w:rsid w:val="00851F6D"/>
    <w:rsid w:val="0085267C"/>
    <w:rsid w:val="0085271F"/>
    <w:rsid w:val="00852996"/>
    <w:rsid w:val="00852CBB"/>
    <w:rsid w:val="00852F31"/>
    <w:rsid w:val="0085303F"/>
    <w:rsid w:val="00853356"/>
    <w:rsid w:val="00853941"/>
    <w:rsid w:val="00853B96"/>
    <w:rsid w:val="00853E9E"/>
    <w:rsid w:val="00854142"/>
    <w:rsid w:val="00854372"/>
    <w:rsid w:val="008545DB"/>
    <w:rsid w:val="00854A65"/>
    <w:rsid w:val="00854A89"/>
    <w:rsid w:val="00854E07"/>
    <w:rsid w:val="00854F00"/>
    <w:rsid w:val="00855257"/>
    <w:rsid w:val="0085526E"/>
    <w:rsid w:val="008556EB"/>
    <w:rsid w:val="00855718"/>
    <w:rsid w:val="00856484"/>
    <w:rsid w:val="00856763"/>
    <w:rsid w:val="00856F54"/>
    <w:rsid w:val="00856FF2"/>
    <w:rsid w:val="0085733E"/>
    <w:rsid w:val="0085781D"/>
    <w:rsid w:val="00857823"/>
    <w:rsid w:val="00857A2A"/>
    <w:rsid w:val="00860298"/>
    <w:rsid w:val="008604BC"/>
    <w:rsid w:val="00860966"/>
    <w:rsid w:val="00860F5E"/>
    <w:rsid w:val="00860F6C"/>
    <w:rsid w:val="00861124"/>
    <w:rsid w:val="00861248"/>
    <w:rsid w:val="0086128F"/>
    <w:rsid w:val="00861EDE"/>
    <w:rsid w:val="00862177"/>
    <w:rsid w:val="0086236C"/>
    <w:rsid w:val="0086245D"/>
    <w:rsid w:val="008627CD"/>
    <w:rsid w:val="008627E4"/>
    <w:rsid w:val="00863046"/>
    <w:rsid w:val="008630FD"/>
    <w:rsid w:val="00863255"/>
    <w:rsid w:val="008634FD"/>
    <w:rsid w:val="008637C8"/>
    <w:rsid w:val="00863AA1"/>
    <w:rsid w:val="00863AEA"/>
    <w:rsid w:val="00863BBF"/>
    <w:rsid w:val="00863DE7"/>
    <w:rsid w:val="00863EE2"/>
    <w:rsid w:val="0086408D"/>
    <w:rsid w:val="00864C99"/>
    <w:rsid w:val="00864EE8"/>
    <w:rsid w:val="00865961"/>
    <w:rsid w:val="00865981"/>
    <w:rsid w:val="00865DC8"/>
    <w:rsid w:val="008664A8"/>
    <w:rsid w:val="008665D3"/>
    <w:rsid w:val="008668AB"/>
    <w:rsid w:val="00866C8F"/>
    <w:rsid w:val="00866D8E"/>
    <w:rsid w:val="00867056"/>
    <w:rsid w:val="00867250"/>
    <w:rsid w:val="0086759B"/>
    <w:rsid w:val="00867A39"/>
    <w:rsid w:val="00867D9D"/>
    <w:rsid w:val="00867F2B"/>
    <w:rsid w:val="00870081"/>
    <w:rsid w:val="008701A5"/>
    <w:rsid w:val="008708FE"/>
    <w:rsid w:val="00870D32"/>
    <w:rsid w:val="00870DAC"/>
    <w:rsid w:val="00870E23"/>
    <w:rsid w:val="00871038"/>
    <w:rsid w:val="0087115A"/>
    <w:rsid w:val="0087132B"/>
    <w:rsid w:val="008713BD"/>
    <w:rsid w:val="008714DE"/>
    <w:rsid w:val="0087150D"/>
    <w:rsid w:val="00871549"/>
    <w:rsid w:val="00871DCC"/>
    <w:rsid w:val="0087240B"/>
    <w:rsid w:val="00872907"/>
    <w:rsid w:val="00872A10"/>
    <w:rsid w:val="00872EA8"/>
    <w:rsid w:val="00873926"/>
    <w:rsid w:val="00873B18"/>
    <w:rsid w:val="00873F68"/>
    <w:rsid w:val="00875244"/>
    <w:rsid w:val="008752BF"/>
    <w:rsid w:val="008755AB"/>
    <w:rsid w:val="00875B16"/>
    <w:rsid w:val="00875CDA"/>
    <w:rsid w:val="00875F70"/>
    <w:rsid w:val="00876218"/>
    <w:rsid w:val="008768DB"/>
    <w:rsid w:val="00876BA5"/>
    <w:rsid w:val="00876BF7"/>
    <w:rsid w:val="00876EC6"/>
    <w:rsid w:val="00876F32"/>
    <w:rsid w:val="00877095"/>
    <w:rsid w:val="008772B7"/>
    <w:rsid w:val="0087763A"/>
    <w:rsid w:val="0088000B"/>
    <w:rsid w:val="00880275"/>
    <w:rsid w:val="008805C9"/>
    <w:rsid w:val="00880759"/>
    <w:rsid w:val="008808A3"/>
    <w:rsid w:val="008809D8"/>
    <w:rsid w:val="00880BE6"/>
    <w:rsid w:val="00880EE2"/>
    <w:rsid w:val="008812F8"/>
    <w:rsid w:val="00881368"/>
    <w:rsid w:val="0088195A"/>
    <w:rsid w:val="008819C9"/>
    <w:rsid w:val="008819F8"/>
    <w:rsid w:val="008822A5"/>
    <w:rsid w:val="00882B22"/>
    <w:rsid w:val="00882C7B"/>
    <w:rsid w:val="00882C94"/>
    <w:rsid w:val="00882CDA"/>
    <w:rsid w:val="0088372D"/>
    <w:rsid w:val="0088398F"/>
    <w:rsid w:val="00883B7F"/>
    <w:rsid w:val="00884CAA"/>
    <w:rsid w:val="00885029"/>
    <w:rsid w:val="00885C30"/>
    <w:rsid w:val="0088604A"/>
    <w:rsid w:val="008863A9"/>
    <w:rsid w:val="00886581"/>
    <w:rsid w:val="00886664"/>
    <w:rsid w:val="00887168"/>
    <w:rsid w:val="0088716F"/>
    <w:rsid w:val="00887363"/>
    <w:rsid w:val="008901EC"/>
    <w:rsid w:val="00890529"/>
    <w:rsid w:val="008906D7"/>
    <w:rsid w:val="0089084D"/>
    <w:rsid w:val="00891132"/>
    <w:rsid w:val="008911A3"/>
    <w:rsid w:val="00891A15"/>
    <w:rsid w:val="00891D34"/>
    <w:rsid w:val="00892048"/>
    <w:rsid w:val="00892100"/>
    <w:rsid w:val="00892AFE"/>
    <w:rsid w:val="00892B01"/>
    <w:rsid w:val="0089328B"/>
    <w:rsid w:val="00893550"/>
    <w:rsid w:val="0089367A"/>
    <w:rsid w:val="0089381C"/>
    <w:rsid w:val="00893EDE"/>
    <w:rsid w:val="0089473F"/>
    <w:rsid w:val="00894D0D"/>
    <w:rsid w:val="00894FEA"/>
    <w:rsid w:val="008950E3"/>
    <w:rsid w:val="008955AB"/>
    <w:rsid w:val="008955C8"/>
    <w:rsid w:val="008958B7"/>
    <w:rsid w:val="00895B4E"/>
    <w:rsid w:val="00895EDF"/>
    <w:rsid w:val="00895F3C"/>
    <w:rsid w:val="00895F56"/>
    <w:rsid w:val="008960CD"/>
    <w:rsid w:val="00896501"/>
    <w:rsid w:val="008969C1"/>
    <w:rsid w:val="00896C49"/>
    <w:rsid w:val="00896D1E"/>
    <w:rsid w:val="00897067"/>
    <w:rsid w:val="008972FE"/>
    <w:rsid w:val="00897586"/>
    <w:rsid w:val="00897B24"/>
    <w:rsid w:val="008A02D7"/>
    <w:rsid w:val="008A03CD"/>
    <w:rsid w:val="008A073C"/>
    <w:rsid w:val="008A09E9"/>
    <w:rsid w:val="008A0B2F"/>
    <w:rsid w:val="008A0DCF"/>
    <w:rsid w:val="008A13AC"/>
    <w:rsid w:val="008A1902"/>
    <w:rsid w:val="008A1B63"/>
    <w:rsid w:val="008A203D"/>
    <w:rsid w:val="008A21EF"/>
    <w:rsid w:val="008A2206"/>
    <w:rsid w:val="008A248E"/>
    <w:rsid w:val="008A25C8"/>
    <w:rsid w:val="008A263C"/>
    <w:rsid w:val="008A2A05"/>
    <w:rsid w:val="008A2D15"/>
    <w:rsid w:val="008A2E1C"/>
    <w:rsid w:val="008A3227"/>
    <w:rsid w:val="008A371B"/>
    <w:rsid w:val="008A3D61"/>
    <w:rsid w:val="008A3DFF"/>
    <w:rsid w:val="008A44C0"/>
    <w:rsid w:val="008A4579"/>
    <w:rsid w:val="008A46D0"/>
    <w:rsid w:val="008A4AAA"/>
    <w:rsid w:val="008A4C3A"/>
    <w:rsid w:val="008A4CD9"/>
    <w:rsid w:val="008A4F15"/>
    <w:rsid w:val="008A535F"/>
    <w:rsid w:val="008A5461"/>
    <w:rsid w:val="008A5861"/>
    <w:rsid w:val="008A58CB"/>
    <w:rsid w:val="008A5B1C"/>
    <w:rsid w:val="008A5BEA"/>
    <w:rsid w:val="008A5BFC"/>
    <w:rsid w:val="008A64C5"/>
    <w:rsid w:val="008A689B"/>
    <w:rsid w:val="008A6951"/>
    <w:rsid w:val="008A6AA0"/>
    <w:rsid w:val="008A6C80"/>
    <w:rsid w:val="008A6DE2"/>
    <w:rsid w:val="008A6F3B"/>
    <w:rsid w:val="008A7121"/>
    <w:rsid w:val="008A720E"/>
    <w:rsid w:val="008A7646"/>
    <w:rsid w:val="008A7F22"/>
    <w:rsid w:val="008A7F3E"/>
    <w:rsid w:val="008B02DA"/>
    <w:rsid w:val="008B0663"/>
    <w:rsid w:val="008B06EC"/>
    <w:rsid w:val="008B080F"/>
    <w:rsid w:val="008B0A37"/>
    <w:rsid w:val="008B10B0"/>
    <w:rsid w:val="008B1431"/>
    <w:rsid w:val="008B1975"/>
    <w:rsid w:val="008B1CBC"/>
    <w:rsid w:val="008B1CD0"/>
    <w:rsid w:val="008B1CDE"/>
    <w:rsid w:val="008B1DB4"/>
    <w:rsid w:val="008B1E5D"/>
    <w:rsid w:val="008B225A"/>
    <w:rsid w:val="008B2330"/>
    <w:rsid w:val="008B2796"/>
    <w:rsid w:val="008B2898"/>
    <w:rsid w:val="008B2A0F"/>
    <w:rsid w:val="008B30CE"/>
    <w:rsid w:val="008B3403"/>
    <w:rsid w:val="008B3450"/>
    <w:rsid w:val="008B34E6"/>
    <w:rsid w:val="008B38BD"/>
    <w:rsid w:val="008B3900"/>
    <w:rsid w:val="008B4090"/>
    <w:rsid w:val="008B4378"/>
    <w:rsid w:val="008B4510"/>
    <w:rsid w:val="008B452F"/>
    <w:rsid w:val="008B471D"/>
    <w:rsid w:val="008B489C"/>
    <w:rsid w:val="008B4919"/>
    <w:rsid w:val="008B51BD"/>
    <w:rsid w:val="008B55A6"/>
    <w:rsid w:val="008B56FD"/>
    <w:rsid w:val="008B5BBE"/>
    <w:rsid w:val="008B5DC9"/>
    <w:rsid w:val="008B5E94"/>
    <w:rsid w:val="008B67B8"/>
    <w:rsid w:val="008B6958"/>
    <w:rsid w:val="008B69D7"/>
    <w:rsid w:val="008B6B95"/>
    <w:rsid w:val="008B6C24"/>
    <w:rsid w:val="008B6F13"/>
    <w:rsid w:val="008B720D"/>
    <w:rsid w:val="008B759C"/>
    <w:rsid w:val="008B793D"/>
    <w:rsid w:val="008B7C95"/>
    <w:rsid w:val="008B7D4A"/>
    <w:rsid w:val="008B7E74"/>
    <w:rsid w:val="008C0268"/>
    <w:rsid w:val="008C03A6"/>
    <w:rsid w:val="008C0542"/>
    <w:rsid w:val="008C0747"/>
    <w:rsid w:val="008C0E2A"/>
    <w:rsid w:val="008C1410"/>
    <w:rsid w:val="008C176E"/>
    <w:rsid w:val="008C1804"/>
    <w:rsid w:val="008C1812"/>
    <w:rsid w:val="008C2055"/>
    <w:rsid w:val="008C21A5"/>
    <w:rsid w:val="008C264C"/>
    <w:rsid w:val="008C26F5"/>
    <w:rsid w:val="008C2B06"/>
    <w:rsid w:val="008C2B5F"/>
    <w:rsid w:val="008C2B8D"/>
    <w:rsid w:val="008C2B9E"/>
    <w:rsid w:val="008C3005"/>
    <w:rsid w:val="008C35C3"/>
    <w:rsid w:val="008C35CD"/>
    <w:rsid w:val="008C392B"/>
    <w:rsid w:val="008C3C74"/>
    <w:rsid w:val="008C3F85"/>
    <w:rsid w:val="008C45ED"/>
    <w:rsid w:val="008C483B"/>
    <w:rsid w:val="008C49C5"/>
    <w:rsid w:val="008C4A95"/>
    <w:rsid w:val="008C4B17"/>
    <w:rsid w:val="008C4DF1"/>
    <w:rsid w:val="008C5031"/>
    <w:rsid w:val="008C517D"/>
    <w:rsid w:val="008C5465"/>
    <w:rsid w:val="008C5800"/>
    <w:rsid w:val="008C5F58"/>
    <w:rsid w:val="008C623A"/>
    <w:rsid w:val="008C679E"/>
    <w:rsid w:val="008C67C3"/>
    <w:rsid w:val="008C697B"/>
    <w:rsid w:val="008C6D5A"/>
    <w:rsid w:val="008C7081"/>
    <w:rsid w:val="008C753A"/>
    <w:rsid w:val="008C7C4A"/>
    <w:rsid w:val="008C7E4C"/>
    <w:rsid w:val="008C7E63"/>
    <w:rsid w:val="008C7EA7"/>
    <w:rsid w:val="008D00B5"/>
    <w:rsid w:val="008D05A1"/>
    <w:rsid w:val="008D0650"/>
    <w:rsid w:val="008D0896"/>
    <w:rsid w:val="008D09A2"/>
    <w:rsid w:val="008D0FBD"/>
    <w:rsid w:val="008D20CA"/>
    <w:rsid w:val="008D21CA"/>
    <w:rsid w:val="008D24A4"/>
    <w:rsid w:val="008D28DB"/>
    <w:rsid w:val="008D28E6"/>
    <w:rsid w:val="008D2A2F"/>
    <w:rsid w:val="008D2C51"/>
    <w:rsid w:val="008D2D49"/>
    <w:rsid w:val="008D2F58"/>
    <w:rsid w:val="008D3493"/>
    <w:rsid w:val="008D3673"/>
    <w:rsid w:val="008D3953"/>
    <w:rsid w:val="008D3B00"/>
    <w:rsid w:val="008D3E4C"/>
    <w:rsid w:val="008D3E9B"/>
    <w:rsid w:val="008D3F82"/>
    <w:rsid w:val="008D40AE"/>
    <w:rsid w:val="008D4153"/>
    <w:rsid w:val="008D4207"/>
    <w:rsid w:val="008D4221"/>
    <w:rsid w:val="008D4411"/>
    <w:rsid w:val="008D44B5"/>
    <w:rsid w:val="008D484E"/>
    <w:rsid w:val="008D4996"/>
    <w:rsid w:val="008D4C01"/>
    <w:rsid w:val="008D4E91"/>
    <w:rsid w:val="008D524A"/>
    <w:rsid w:val="008D555A"/>
    <w:rsid w:val="008D5802"/>
    <w:rsid w:val="008D5D2A"/>
    <w:rsid w:val="008D5D8E"/>
    <w:rsid w:val="008D5F00"/>
    <w:rsid w:val="008D6059"/>
    <w:rsid w:val="008D6277"/>
    <w:rsid w:val="008D655B"/>
    <w:rsid w:val="008D681D"/>
    <w:rsid w:val="008D6D56"/>
    <w:rsid w:val="008D70BB"/>
    <w:rsid w:val="008D726A"/>
    <w:rsid w:val="008D7388"/>
    <w:rsid w:val="008D73AA"/>
    <w:rsid w:val="008D765E"/>
    <w:rsid w:val="008D7B77"/>
    <w:rsid w:val="008D7C79"/>
    <w:rsid w:val="008D7E40"/>
    <w:rsid w:val="008D7F2B"/>
    <w:rsid w:val="008D7F37"/>
    <w:rsid w:val="008E0010"/>
    <w:rsid w:val="008E0193"/>
    <w:rsid w:val="008E026B"/>
    <w:rsid w:val="008E0A4A"/>
    <w:rsid w:val="008E0B51"/>
    <w:rsid w:val="008E0ED8"/>
    <w:rsid w:val="008E1057"/>
    <w:rsid w:val="008E11BF"/>
    <w:rsid w:val="008E122F"/>
    <w:rsid w:val="008E12A2"/>
    <w:rsid w:val="008E13A0"/>
    <w:rsid w:val="008E150F"/>
    <w:rsid w:val="008E16F8"/>
    <w:rsid w:val="008E172C"/>
    <w:rsid w:val="008E1849"/>
    <w:rsid w:val="008E1D07"/>
    <w:rsid w:val="008E1D1A"/>
    <w:rsid w:val="008E21BF"/>
    <w:rsid w:val="008E2542"/>
    <w:rsid w:val="008E258A"/>
    <w:rsid w:val="008E2660"/>
    <w:rsid w:val="008E2A81"/>
    <w:rsid w:val="008E2CE7"/>
    <w:rsid w:val="008E2F65"/>
    <w:rsid w:val="008E46D5"/>
    <w:rsid w:val="008E48E0"/>
    <w:rsid w:val="008E51DC"/>
    <w:rsid w:val="008E5532"/>
    <w:rsid w:val="008E589F"/>
    <w:rsid w:val="008E596E"/>
    <w:rsid w:val="008E59ED"/>
    <w:rsid w:val="008E5D31"/>
    <w:rsid w:val="008E6B32"/>
    <w:rsid w:val="008E6C60"/>
    <w:rsid w:val="008E6E33"/>
    <w:rsid w:val="008E6FA9"/>
    <w:rsid w:val="008E755E"/>
    <w:rsid w:val="008E766E"/>
    <w:rsid w:val="008E792F"/>
    <w:rsid w:val="008E795F"/>
    <w:rsid w:val="008F0530"/>
    <w:rsid w:val="008F053D"/>
    <w:rsid w:val="008F0572"/>
    <w:rsid w:val="008F0968"/>
    <w:rsid w:val="008F098F"/>
    <w:rsid w:val="008F0F2B"/>
    <w:rsid w:val="008F1256"/>
    <w:rsid w:val="008F13FA"/>
    <w:rsid w:val="008F162A"/>
    <w:rsid w:val="008F16CC"/>
    <w:rsid w:val="008F1995"/>
    <w:rsid w:val="008F1D4D"/>
    <w:rsid w:val="008F1E87"/>
    <w:rsid w:val="008F22CE"/>
    <w:rsid w:val="008F2BDF"/>
    <w:rsid w:val="008F2EA6"/>
    <w:rsid w:val="008F4749"/>
    <w:rsid w:val="008F4C89"/>
    <w:rsid w:val="008F536B"/>
    <w:rsid w:val="008F53B4"/>
    <w:rsid w:val="008F53E0"/>
    <w:rsid w:val="008F546A"/>
    <w:rsid w:val="008F5696"/>
    <w:rsid w:val="008F5709"/>
    <w:rsid w:val="008F571D"/>
    <w:rsid w:val="008F59ED"/>
    <w:rsid w:val="008F5C01"/>
    <w:rsid w:val="008F5E2A"/>
    <w:rsid w:val="008F6367"/>
    <w:rsid w:val="008F6392"/>
    <w:rsid w:val="008F64DE"/>
    <w:rsid w:val="008F6958"/>
    <w:rsid w:val="008F6F2B"/>
    <w:rsid w:val="008F7083"/>
    <w:rsid w:val="008F708A"/>
    <w:rsid w:val="008F7288"/>
    <w:rsid w:val="008F75DD"/>
    <w:rsid w:val="008F75E0"/>
    <w:rsid w:val="008F7696"/>
    <w:rsid w:val="008F7C68"/>
    <w:rsid w:val="00900059"/>
    <w:rsid w:val="0090005B"/>
    <w:rsid w:val="00900528"/>
    <w:rsid w:val="0090082A"/>
    <w:rsid w:val="0090092E"/>
    <w:rsid w:val="00900B0F"/>
    <w:rsid w:val="00900BB2"/>
    <w:rsid w:val="0090192B"/>
    <w:rsid w:val="00902145"/>
    <w:rsid w:val="0090270F"/>
    <w:rsid w:val="0090279D"/>
    <w:rsid w:val="00902CD1"/>
    <w:rsid w:val="00902DB6"/>
    <w:rsid w:val="00902F24"/>
    <w:rsid w:val="00903021"/>
    <w:rsid w:val="00903163"/>
    <w:rsid w:val="00903AFB"/>
    <w:rsid w:val="00903D85"/>
    <w:rsid w:val="00903E22"/>
    <w:rsid w:val="00904057"/>
    <w:rsid w:val="0090414D"/>
    <w:rsid w:val="00904198"/>
    <w:rsid w:val="009043E6"/>
    <w:rsid w:val="00904830"/>
    <w:rsid w:val="009048C8"/>
    <w:rsid w:val="00904D27"/>
    <w:rsid w:val="00904F0D"/>
    <w:rsid w:val="00905B64"/>
    <w:rsid w:val="00905CF0"/>
    <w:rsid w:val="00906157"/>
    <w:rsid w:val="00906196"/>
    <w:rsid w:val="00906323"/>
    <w:rsid w:val="009063F9"/>
    <w:rsid w:val="009063FC"/>
    <w:rsid w:val="00906500"/>
    <w:rsid w:val="0090694E"/>
    <w:rsid w:val="00906D8D"/>
    <w:rsid w:val="00906F19"/>
    <w:rsid w:val="0090729A"/>
    <w:rsid w:val="00907A24"/>
    <w:rsid w:val="00907E36"/>
    <w:rsid w:val="0091010D"/>
    <w:rsid w:val="00910CD8"/>
    <w:rsid w:val="009111CE"/>
    <w:rsid w:val="009113CF"/>
    <w:rsid w:val="0091190A"/>
    <w:rsid w:val="0091199D"/>
    <w:rsid w:val="00912747"/>
    <w:rsid w:val="009129A3"/>
    <w:rsid w:val="00912ACB"/>
    <w:rsid w:val="00912B49"/>
    <w:rsid w:val="00913032"/>
    <w:rsid w:val="00913584"/>
    <w:rsid w:val="00913873"/>
    <w:rsid w:val="009138AA"/>
    <w:rsid w:val="00913923"/>
    <w:rsid w:val="00913A17"/>
    <w:rsid w:val="00913B30"/>
    <w:rsid w:val="00913C9C"/>
    <w:rsid w:val="00913F46"/>
    <w:rsid w:val="00914017"/>
    <w:rsid w:val="0091406C"/>
    <w:rsid w:val="00914663"/>
    <w:rsid w:val="009149D5"/>
    <w:rsid w:val="00914B05"/>
    <w:rsid w:val="00914D82"/>
    <w:rsid w:val="00915383"/>
    <w:rsid w:val="00915884"/>
    <w:rsid w:val="00915902"/>
    <w:rsid w:val="0091614A"/>
    <w:rsid w:val="009163BD"/>
    <w:rsid w:val="009168A8"/>
    <w:rsid w:val="0091691E"/>
    <w:rsid w:val="00916929"/>
    <w:rsid w:val="00916E1B"/>
    <w:rsid w:val="00917746"/>
    <w:rsid w:val="00917805"/>
    <w:rsid w:val="009178C5"/>
    <w:rsid w:val="00917A15"/>
    <w:rsid w:val="00917A9F"/>
    <w:rsid w:val="00917F5C"/>
    <w:rsid w:val="009203A9"/>
    <w:rsid w:val="00920685"/>
    <w:rsid w:val="00920F5A"/>
    <w:rsid w:val="00921033"/>
    <w:rsid w:val="00921482"/>
    <w:rsid w:val="00921755"/>
    <w:rsid w:val="0092195D"/>
    <w:rsid w:val="0092199B"/>
    <w:rsid w:val="00921B20"/>
    <w:rsid w:val="00921FCA"/>
    <w:rsid w:val="009224F8"/>
    <w:rsid w:val="00922539"/>
    <w:rsid w:val="009227D7"/>
    <w:rsid w:val="00922D41"/>
    <w:rsid w:val="00923575"/>
    <w:rsid w:val="009235B4"/>
    <w:rsid w:val="009236E6"/>
    <w:rsid w:val="00923C90"/>
    <w:rsid w:val="00923F13"/>
    <w:rsid w:val="00924054"/>
    <w:rsid w:val="0092450C"/>
    <w:rsid w:val="0092451E"/>
    <w:rsid w:val="00924FE9"/>
    <w:rsid w:val="00925478"/>
    <w:rsid w:val="009258A4"/>
    <w:rsid w:val="00925CB7"/>
    <w:rsid w:val="00925EF2"/>
    <w:rsid w:val="00925F95"/>
    <w:rsid w:val="0092633B"/>
    <w:rsid w:val="00926537"/>
    <w:rsid w:val="0092696A"/>
    <w:rsid w:val="00926D01"/>
    <w:rsid w:val="00926EB4"/>
    <w:rsid w:val="00926ED0"/>
    <w:rsid w:val="009273BD"/>
    <w:rsid w:val="0092758B"/>
    <w:rsid w:val="0092783A"/>
    <w:rsid w:val="00927C8A"/>
    <w:rsid w:val="00927CB1"/>
    <w:rsid w:val="00927DDD"/>
    <w:rsid w:val="00930384"/>
    <w:rsid w:val="0093089C"/>
    <w:rsid w:val="00930AA5"/>
    <w:rsid w:val="00930DB6"/>
    <w:rsid w:val="00931728"/>
    <w:rsid w:val="009317CB"/>
    <w:rsid w:val="00931935"/>
    <w:rsid w:val="00931C32"/>
    <w:rsid w:val="009324A5"/>
    <w:rsid w:val="009327EF"/>
    <w:rsid w:val="00932B2F"/>
    <w:rsid w:val="00932EC2"/>
    <w:rsid w:val="009331E2"/>
    <w:rsid w:val="00933308"/>
    <w:rsid w:val="00933B04"/>
    <w:rsid w:val="00933BE5"/>
    <w:rsid w:val="00933E2E"/>
    <w:rsid w:val="00933FAB"/>
    <w:rsid w:val="0093431F"/>
    <w:rsid w:val="0093437F"/>
    <w:rsid w:val="00934531"/>
    <w:rsid w:val="00934D83"/>
    <w:rsid w:val="00934DDF"/>
    <w:rsid w:val="00935316"/>
    <w:rsid w:val="00935558"/>
    <w:rsid w:val="0093595E"/>
    <w:rsid w:val="00935A90"/>
    <w:rsid w:val="00935DAD"/>
    <w:rsid w:val="00935E90"/>
    <w:rsid w:val="00936363"/>
    <w:rsid w:val="009363BA"/>
    <w:rsid w:val="00936EAB"/>
    <w:rsid w:val="0093785E"/>
    <w:rsid w:val="00937860"/>
    <w:rsid w:val="009378D1"/>
    <w:rsid w:val="00937ACB"/>
    <w:rsid w:val="00937F61"/>
    <w:rsid w:val="00940633"/>
    <w:rsid w:val="0094074F"/>
    <w:rsid w:val="00940B11"/>
    <w:rsid w:val="00940C0A"/>
    <w:rsid w:val="00940C9F"/>
    <w:rsid w:val="00940D79"/>
    <w:rsid w:val="00940E78"/>
    <w:rsid w:val="00941030"/>
    <w:rsid w:val="00941102"/>
    <w:rsid w:val="00941139"/>
    <w:rsid w:val="0094140A"/>
    <w:rsid w:val="00941677"/>
    <w:rsid w:val="00941A1C"/>
    <w:rsid w:val="00941DD1"/>
    <w:rsid w:val="009421C6"/>
    <w:rsid w:val="009424E7"/>
    <w:rsid w:val="009426EB"/>
    <w:rsid w:val="009428B7"/>
    <w:rsid w:val="009436B1"/>
    <w:rsid w:val="00943C3F"/>
    <w:rsid w:val="0094463E"/>
    <w:rsid w:val="00944ED0"/>
    <w:rsid w:val="00945108"/>
    <w:rsid w:val="00945561"/>
    <w:rsid w:val="00945572"/>
    <w:rsid w:val="00945575"/>
    <w:rsid w:val="00945659"/>
    <w:rsid w:val="00945949"/>
    <w:rsid w:val="00945C64"/>
    <w:rsid w:val="0094664B"/>
    <w:rsid w:val="009468F9"/>
    <w:rsid w:val="00946A22"/>
    <w:rsid w:val="0094706A"/>
    <w:rsid w:val="00947154"/>
    <w:rsid w:val="00947414"/>
    <w:rsid w:val="00947492"/>
    <w:rsid w:val="009477CE"/>
    <w:rsid w:val="00947832"/>
    <w:rsid w:val="00947D18"/>
    <w:rsid w:val="00947D9C"/>
    <w:rsid w:val="00947F0E"/>
    <w:rsid w:val="00947F28"/>
    <w:rsid w:val="00950110"/>
    <w:rsid w:val="009503AE"/>
    <w:rsid w:val="0095054C"/>
    <w:rsid w:val="009505AB"/>
    <w:rsid w:val="0095074A"/>
    <w:rsid w:val="0095085E"/>
    <w:rsid w:val="00950A2C"/>
    <w:rsid w:val="00950CD0"/>
    <w:rsid w:val="00951348"/>
    <w:rsid w:val="009515F5"/>
    <w:rsid w:val="00951787"/>
    <w:rsid w:val="009517E0"/>
    <w:rsid w:val="00951945"/>
    <w:rsid w:val="00951A22"/>
    <w:rsid w:val="00951BBE"/>
    <w:rsid w:val="00951F36"/>
    <w:rsid w:val="0095216A"/>
    <w:rsid w:val="00952448"/>
    <w:rsid w:val="009524B9"/>
    <w:rsid w:val="00952D0C"/>
    <w:rsid w:val="00952DED"/>
    <w:rsid w:val="00953456"/>
    <w:rsid w:val="00953968"/>
    <w:rsid w:val="009539F4"/>
    <w:rsid w:val="00953A9F"/>
    <w:rsid w:val="009545E3"/>
    <w:rsid w:val="0095478B"/>
    <w:rsid w:val="00954DBC"/>
    <w:rsid w:val="009550FC"/>
    <w:rsid w:val="009550FF"/>
    <w:rsid w:val="00955223"/>
    <w:rsid w:val="0095566B"/>
    <w:rsid w:val="00955720"/>
    <w:rsid w:val="00955B40"/>
    <w:rsid w:val="0095602B"/>
    <w:rsid w:val="009569C3"/>
    <w:rsid w:val="00956A10"/>
    <w:rsid w:val="00956ACE"/>
    <w:rsid w:val="00956EFF"/>
    <w:rsid w:val="00957132"/>
    <w:rsid w:val="009579DB"/>
    <w:rsid w:val="00957BE2"/>
    <w:rsid w:val="00960209"/>
    <w:rsid w:val="00960713"/>
    <w:rsid w:val="00960A81"/>
    <w:rsid w:val="00960A82"/>
    <w:rsid w:val="00960E78"/>
    <w:rsid w:val="00960F62"/>
    <w:rsid w:val="009612F8"/>
    <w:rsid w:val="0096174D"/>
    <w:rsid w:val="00961A4E"/>
    <w:rsid w:val="00961E71"/>
    <w:rsid w:val="009621BE"/>
    <w:rsid w:val="00962AAA"/>
    <w:rsid w:val="00964764"/>
    <w:rsid w:val="00964892"/>
    <w:rsid w:val="00964912"/>
    <w:rsid w:val="00964B1D"/>
    <w:rsid w:val="00964B3B"/>
    <w:rsid w:val="00964D83"/>
    <w:rsid w:val="00964E96"/>
    <w:rsid w:val="00964F19"/>
    <w:rsid w:val="00965067"/>
    <w:rsid w:val="009650FF"/>
    <w:rsid w:val="00965373"/>
    <w:rsid w:val="00965B93"/>
    <w:rsid w:val="00965EB8"/>
    <w:rsid w:val="009666BA"/>
    <w:rsid w:val="0096673A"/>
    <w:rsid w:val="00966988"/>
    <w:rsid w:val="009674FC"/>
    <w:rsid w:val="00967B5F"/>
    <w:rsid w:val="00967C8D"/>
    <w:rsid w:val="009700F5"/>
    <w:rsid w:val="0097012D"/>
    <w:rsid w:val="00970555"/>
    <w:rsid w:val="0097072B"/>
    <w:rsid w:val="0097081D"/>
    <w:rsid w:val="00970A5C"/>
    <w:rsid w:val="00970F09"/>
    <w:rsid w:val="00970F35"/>
    <w:rsid w:val="009711BA"/>
    <w:rsid w:val="00971521"/>
    <w:rsid w:val="009716D1"/>
    <w:rsid w:val="00971A54"/>
    <w:rsid w:val="00971E89"/>
    <w:rsid w:val="00971EB5"/>
    <w:rsid w:val="0097206F"/>
    <w:rsid w:val="0097216E"/>
    <w:rsid w:val="00972523"/>
    <w:rsid w:val="00972D7A"/>
    <w:rsid w:val="00972DC8"/>
    <w:rsid w:val="0097300D"/>
    <w:rsid w:val="009731B3"/>
    <w:rsid w:val="0097325A"/>
    <w:rsid w:val="00973567"/>
    <w:rsid w:val="00973B39"/>
    <w:rsid w:val="00973F1F"/>
    <w:rsid w:val="00973FF6"/>
    <w:rsid w:val="009742B1"/>
    <w:rsid w:val="009742CB"/>
    <w:rsid w:val="0097462F"/>
    <w:rsid w:val="0097465C"/>
    <w:rsid w:val="0097475E"/>
    <w:rsid w:val="00975094"/>
    <w:rsid w:val="00975267"/>
    <w:rsid w:val="0097538D"/>
    <w:rsid w:val="00975427"/>
    <w:rsid w:val="00975511"/>
    <w:rsid w:val="00975618"/>
    <w:rsid w:val="0097571C"/>
    <w:rsid w:val="00975948"/>
    <w:rsid w:val="00975990"/>
    <w:rsid w:val="00976059"/>
    <w:rsid w:val="009760B0"/>
    <w:rsid w:val="00976261"/>
    <w:rsid w:val="00976EEF"/>
    <w:rsid w:val="009770F6"/>
    <w:rsid w:val="0097774D"/>
    <w:rsid w:val="00977775"/>
    <w:rsid w:val="00977881"/>
    <w:rsid w:val="00977AA8"/>
    <w:rsid w:val="00977CC0"/>
    <w:rsid w:val="00980328"/>
    <w:rsid w:val="009808ED"/>
    <w:rsid w:val="0098094A"/>
    <w:rsid w:val="0098139E"/>
    <w:rsid w:val="009813D0"/>
    <w:rsid w:val="009813D9"/>
    <w:rsid w:val="00981812"/>
    <w:rsid w:val="00981872"/>
    <w:rsid w:val="00981DA1"/>
    <w:rsid w:val="009820DA"/>
    <w:rsid w:val="0098249A"/>
    <w:rsid w:val="0098291D"/>
    <w:rsid w:val="00982A77"/>
    <w:rsid w:val="00982BD4"/>
    <w:rsid w:val="00982DE4"/>
    <w:rsid w:val="009837CA"/>
    <w:rsid w:val="00983AFB"/>
    <w:rsid w:val="00983E2C"/>
    <w:rsid w:val="0098495B"/>
    <w:rsid w:val="00984B58"/>
    <w:rsid w:val="00984E91"/>
    <w:rsid w:val="00984FF0"/>
    <w:rsid w:val="00985611"/>
    <w:rsid w:val="00985D57"/>
    <w:rsid w:val="0098602E"/>
    <w:rsid w:val="009861E7"/>
    <w:rsid w:val="009864BC"/>
    <w:rsid w:val="00986B92"/>
    <w:rsid w:val="00986BF2"/>
    <w:rsid w:val="009871B1"/>
    <w:rsid w:val="0098734C"/>
    <w:rsid w:val="0098738C"/>
    <w:rsid w:val="009873AE"/>
    <w:rsid w:val="009875C4"/>
    <w:rsid w:val="00987763"/>
    <w:rsid w:val="00987D42"/>
    <w:rsid w:val="0099023A"/>
    <w:rsid w:val="00990474"/>
    <w:rsid w:val="009905BA"/>
    <w:rsid w:val="00990784"/>
    <w:rsid w:val="0099094C"/>
    <w:rsid w:val="00990C4A"/>
    <w:rsid w:val="009910DD"/>
    <w:rsid w:val="0099133A"/>
    <w:rsid w:val="0099136C"/>
    <w:rsid w:val="0099144C"/>
    <w:rsid w:val="0099149C"/>
    <w:rsid w:val="009915C3"/>
    <w:rsid w:val="00991600"/>
    <w:rsid w:val="00991AFD"/>
    <w:rsid w:val="00991D0C"/>
    <w:rsid w:val="00992299"/>
    <w:rsid w:val="009925F4"/>
    <w:rsid w:val="00993218"/>
    <w:rsid w:val="00993283"/>
    <w:rsid w:val="00993394"/>
    <w:rsid w:val="009934CB"/>
    <w:rsid w:val="009935EB"/>
    <w:rsid w:val="0099368B"/>
    <w:rsid w:val="00993803"/>
    <w:rsid w:val="0099381F"/>
    <w:rsid w:val="00993E50"/>
    <w:rsid w:val="00993E69"/>
    <w:rsid w:val="00993F39"/>
    <w:rsid w:val="0099452D"/>
    <w:rsid w:val="009945AC"/>
    <w:rsid w:val="00994973"/>
    <w:rsid w:val="00994CD8"/>
    <w:rsid w:val="00994EBA"/>
    <w:rsid w:val="00996056"/>
    <w:rsid w:val="00996432"/>
    <w:rsid w:val="00996658"/>
    <w:rsid w:val="00996984"/>
    <w:rsid w:val="00996B09"/>
    <w:rsid w:val="00997094"/>
    <w:rsid w:val="0099736A"/>
    <w:rsid w:val="00997422"/>
    <w:rsid w:val="00997D40"/>
    <w:rsid w:val="00997DF5"/>
    <w:rsid w:val="00997EEA"/>
    <w:rsid w:val="009A0614"/>
    <w:rsid w:val="009A06EE"/>
    <w:rsid w:val="009A09B0"/>
    <w:rsid w:val="009A0AB9"/>
    <w:rsid w:val="009A1113"/>
    <w:rsid w:val="009A14AE"/>
    <w:rsid w:val="009A16D7"/>
    <w:rsid w:val="009A1D4E"/>
    <w:rsid w:val="009A1F56"/>
    <w:rsid w:val="009A2170"/>
    <w:rsid w:val="009A2808"/>
    <w:rsid w:val="009A2942"/>
    <w:rsid w:val="009A2AFD"/>
    <w:rsid w:val="009A2DE1"/>
    <w:rsid w:val="009A2F48"/>
    <w:rsid w:val="009A2F4C"/>
    <w:rsid w:val="009A33B5"/>
    <w:rsid w:val="009A33BF"/>
    <w:rsid w:val="009A3966"/>
    <w:rsid w:val="009A3D4F"/>
    <w:rsid w:val="009A40E4"/>
    <w:rsid w:val="009A45F6"/>
    <w:rsid w:val="009A4677"/>
    <w:rsid w:val="009A4897"/>
    <w:rsid w:val="009A4BB6"/>
    <w:rsid w:val="009A534B"/>
    <w:rsid w:val="009A567E"/>
    <w:rsid w:val="009A591B"/>
    <w:rsid w:val="009A5DE4"/>
    <w:rsid w:val="009A61FD"/>
    <w:rsid w:val="009A6344"/>
    <w:rsid w:val="009A7060"/>
    <w:rsid w:val="009A7134"/>
    <w:rsid w:val="009A7209"/>
    <w:rsid w:val="009A72AE"/>
    <w:rsid w:val="009A7B52"/>
    <w:rsid w:val="009A7B75"/>
    <w:rsid w:val="009A7EDB"/>
    <w:rsid w:val="009B03CC"/>
    <w:rsid w:val="009B03E2"/>
    <w:rsid w:val="009B0559"/>
    <w:rsid w:val="009B0625"/>
    <w:rsid w:val="009B069B"/>
    <w:rsid w:val="009B0AC3"/>
    <w:rsid w:val="009B128A"/>
    <w:rsid w:val="009B1728"/>
    <w:rsid w:val="009B19C4"/>
    <w:rsid w:val="009B1EB0"/>
    <w:rsid w:val="009B20DC"/>
    <w:rsid w:val="009B2300"/>
    <w:rsid w:val="009B2393"/>
    <w:rsid w:val="009B241F"/>
    <w:rsid w:val="009B2597"/>
    <w:rsid w:val="009B28C8"/>
    <w:rsid w:val="009B2A5F"/>
    <w:rsid w:val="009B32D1"/>
    <w:rsid w:val="009B32F7"/>
    <w:rsid w:val="009B3BB7"/>
    <w:rsid w:val="009B3F75"/>
    <w:rsid w:val="009B41EF"/>
    <w:rsid w:val="009B4802"/>
    <w:rsid w:val="009B4879"/>
    <w:rsid w:val="009B492E"/>
    <w:rsid w:val="009B5008"/>
    <w:rsid w:val="009B57B1"/>
    <w:rsid w:val="009B58DF"/>
    <w:rsid w:val="009B5967"/>
    <w:rsid w:val="009B59D5"/>
    <w:rsid w:val="009B604C"/>
    <w:rsid w:val="009B6310"/>
    <w:rsid w:val="009B648B"/>
    <w:rsid w:val="009B6636"/>
    <w:rsid w:val="009B6B30"/>
    <w:rsid w:val="009B6F44"/>
    <w:rsid w:val="009B7240"/>
    <w:rsid w:val="009B788E"/>
    <w:rsid w:val="009B78C5"/>
    <w:rsid w:val="009B7B3F"/>
    <w:rsid w:val="009C00DD"/>
    <w:rsid w:val="009C01A2"/>
    <w:rsid w:val="009C03F6"/>
    <w:rsid w:val="009C0885"/>
    <w:rsid w:val="009C0929"/>
    <w:rsid w:val="009C099A"/>
    <w:rsid w:val="009C0FE3"/>
    <w:rsid w:val="009C2261"/>
    <w:rsid w:val="009C28ED"/>
    <w:rsid w:val="009C3061"/>
    <w:rsid w:val="009C31D9"/>
    <w:rsid w:val="009C32B6"/>
    <w:rsid w:val="009C32EF"/>
    <w:rsid w:val="009C4705"/>
    <w:rsid w:val="009C4CA9"/>
    <w:rsid w:val="009C4DEE"/>
    <w:rsid w:val="009C4FDF"/>
    <w:rsid w:val="009C50CF"/>
    <w:rsid w:val="009C5368"/>
    <w:rsid w:val="009C54AD"/>
    <w:rsid w:val="009C54B2"/>
    <w:rsid w:val="009C590A"/>
    <w:rsid w:val="009C5B5D"/>
    <w:rsid w:val="009C5F85"/>
    <w:rsid w:val="009C62C3"/>
    <w:rsid w:val="009C6367"/>
    <w:rsid w:val="009C66B7"/>
    <w:rsid w:val="009C67D5"/>
    <w:rsid w:val="009C694C"/>
    <w:rsid w:val="009C6A0A"/>
    <w:rsid w:val="009C755D"/>
    <w:rsid w:val="009C7909"/>
    <w:rsid w:val="009C7BEF"/>
    <w:rsid w:val="009C7D42"/>
    <w:rsid w:val="009D001D"/>
    <w:rsid w:val="009D059D"/>
    <w:rsid w:val="009D0798"/>
    <w:rsid w:val="009D10F2"/>
    <w:rsid w:val="009D12F4"/>
    <w:rsid w:val="009D1861"/>
    <w:rsid w:val="009D1A81"/>
    <w:rsid w:val="009D1AF7"/>
    <w:rsid w:val="009D20D6"/>
    <w:rsid w:val="009D2341"/>
    <w:rsid w:val="009D2351"/>
    <w:rsid w:val="009D2831"/>
    <w:rsid w:val="009D28F2"/>
    <w:rsid w:val="009D2B08"/>
    <w:rsid w:val="009D301F"/>
    <w:rsid w:val="009D3409"/>
    <w:rsid w:val="009D3460"/>
    <w:rsid w:val="009D3A33"/>
    <w:rsid w:val="009D3A7E"/>
    <w:rsid w:val="009D3CB0"/>
    <w:rsid w:val="009D3F09"/>
    <w:rsid w:val="009D4092"/>
    <w:rsid w:val="009D43F3"/>
    <w:rsid w:val="009D4622"/>
    <w:rsid w:val="009D497B"/>
    <w:rsid w:val="009D4C42"/>
    <w:rsid w:val="009D527E"/>
    <w:rsid w:val="009D5602"/>
    <w:rsid w:val="009D5879"/>
    <w:rsid w:val="009D5BF5"/>
    <w:rsid w:val="009D5CF1"/>
    <w:rsid w:val="009D64D2"/>
    <w:rsid w:val="009D64E5"/>
    <w:rsid w:val="009D6588"/>
    <w:rsid w:val="009D6A2A"/>
    <w:rsid w:val="009D6A4E"/>
    <w:rsid w:val="009D6BF0"/>
    <w:rsid w:val="009D6C12"/>
    <w:rsid w:val="009D6EEC"/>
    <w:rsid w:val="009D72E2"/>
    <w:rsid w:val="009D7C8E"/>
    <w:rsid w:val="009D7CC5"/>
    <w:rsid w:val="009D7CCA"/>
    <w:rsid w:val="009E0149"/>
    <w:rsid w:val="009E0230"/>
    <w:rsid w:val="009E07B2"/>
    <w:rsid w:val="009E0C03"/>
    <w:rsid w:val="009E0D9C"/>
    <w:rsid w:val="009E0E73"/>
    <w:rsid w:val="009E148C"/>
    <w:rsid w:val="009E1834"/>
    <w:rsid w:val="009E1912"/>
    <w:rsid w:val="009E1F4F"/>
    <w:rsid w:val="009E232C"/>
    <w:rsid w:val="009E2540"/>
    <w:rsid w:val="009E27D5"/>
    <w:rsid w:val="009E325E"/>
    <w:rsid w:val="009E34A2"/>
    <w:rsid w:val="009E34CD"/>
    <w:rsid w:val="009E36CB"/>
    <w:rsid w:val="009E3812"/>
    <w:rsid w:val="009E3BFB"/>
    <w:rsid w:val="009E4347"/>
    <w:rsid w:val="009E4758"/>
    <w:rsid w:val="009E4A09"/>
    <w:rsid w:val="009E4B6E"/>
    <w:rsid w:val="009E4BB2"/>
    <w:rsid w:val="009E4D7B"/>
    <w:rsid w:val="009E4FA9"/>
    <w:rsid w:val="009E503D"/>
    <w:rsid w:val="009E52D3"/>
    <w:rsid w:val="009E59F0"/>
    <w:rsid w:val="009E5B95"/>
    <w:rsid w:val="009E60A9"/>
    <w:rsid w:val="009E645C"/>
    <w:rsid w:val="009E666F"/>
    <w:rsid w:val="009E68D2"/>
    <w:rsid w:val="009E69AA"/>
    <w:rsid w:val="009E6A23"/>
    <w:rsid w:val="009E6E49"/>
    <w:rsid w:val="009E6EFE"/>
    <w:rsid w:val="009E6F5A"/>
    <w:rsid w:val="009E70AB"/>
    <w:rsid w:val="009E73A6"/>
    <w:rsid w:val="009E7625"/>
    <w:rsid w:val="009E784C"/>
    <w:rsid w:val="009E7EE0"/>
    <w:rsid w:val="009F0182"/>
    <w:rsid w:val="009F060D"/>
    <w:rsid w:val="009F074D"/>
    <w:rsid w:val="009F0AA9"/>
    <w:rsid w:val="009F0BB6"/>
    <w:rsid w:val="009F0CA9"/>
    <w:rsid w:val="009F0D3E"/>
    <w:rsid w:val="009F118D"/>
    <w:rsid w:val="009F1198"/>
    <w:rsid w:val="009F1284"/>
    <w:rsid w:val="009F12B0"/>
    <w:rsid w:val="009F170F"/>
    <w:rsid w:val="009F17F2"/>
    <w:rsid w:val="009F190F"/>
    <w:rsid w:val="009F1FE3"/>
    <w:rsid w:val="009F20F3"/>
    <w:rsid w:val="009F2C17"/>
    <w:rsid w:val="009F2D57"/>
    <w:rsid w:val="009F2F5E"/>
    <w:rsid w:val="009F304C"/>
    <w:rsid w:val="009F323A"/>
    <w:rsid w:val="009F3971"/>
    <w:rsid w:val="009F3DD2"/>
    <w:rsid w:val="009F3FDF"/>
    <w:rsid w:val="009F4059"/>
    <w:rsid w:val="009F40EF"/>
    <w:rsid w:val="009F422F"/>
    <w:rsid w:val="009F432A"/>
    <w:rsid w:val="009F4539"/>
    <w:rsid w:val="009F47CB"/>
    <w:rsid w:val="009F4860"/>
    <w:rsid w:val="009F536D"/>
    <w:rsid w:val="009F5697"/>
    <w:rsid w:val="009F5758"/>
    <w:rsid w:val="009F5B8E"/>
    <w:rsid w:val="009F5D4B"/>
    <w:rsid w:val="009F614B"/>
    <w:rsid w:val="009F62B0"/>
    <w:rsid w:val="009F668C"/>
    <w:rsid w:val="009F6E46"/>
    <w:rsid w:val="009F6FD8"/>
    <w:rsid w:val="009F70AB"/>
    <w:rsid w:val="009F71BD"/>
    <w:rsid w:val="009F72EF"/>
    <w:rsid w:val="009F746C"/>
    <w:rsid w:val="009F74D7"/>
    <w:rsid w:val="009F7609"/>
    <w:rsid w:val="009F7895"/>
    <w:rsid w:val="009F795C"/>
    <w:rsid w:val="009F7DB9"/>
    <w:rsid w:val="009F7EA3"/>
    <w:rsid w:val="00A00417"/>
    <w:rsid w:val="00A0051D"/>
    <w:rsid w:val="00A008F8"/>
    <w:rsid w:val="00A00A6F"/>
    <w:rsid w:val="00A00C59"/>
    <w:rsid w:val="00A00FD9"/>
    <w:rsid w:val="00A0164E"/>
    <w:rsid w:val="00A01A0D"/>
    <w:rsid w:val="00A01A7C"/>
    <w:rsid w:val="00A01CA9"/>
    <w:rsid w:val="00A021C6"/>
    <w:rsid w:val="00A02448"/>
    <w:rsid w:val="00A027E4"/>
    <w:rsid w:val="00A0281D"/>
    <w:rsid w:val="00A02F84"/>
    <w:rsid w:val="00A03293"/>
    <w:rsid w:val="00A03631"/>
    <w:rsid w:val="00A03AB7"/>
    <w:rsid w:val="00A03B94"/>
    <w:rsid w:val="00A0411F"/>
    <w:rsid w:val="00A0414E"/>
    <w:rsid w:val="00A043F6"/>
    <w:rsid w:val="00A045D9"/>
    <w:rsid w:val="00A04B43"/>
    <w:rsid w:val="00A04C52"/>
    <w:rsid w:val="00A05196"/>
    <w:rsid w:val="00A05434"/>
    <w:rsid w:val="00A056A2"/>
    <w:rsid w:val="00A05A59"/>
    <w:rsid w:val="00A05CEE"/>
    <w:rsid w:val="00A05DDC"/>
    <w:rsid w:val="00A05E36"/>
    <w:rsid w:val="00A06068"/>
    <w:rsid w:val="00A061B7"/>
    <w:rsid w:val="00A06BFE"/>
    <w:rsid w:val="00A06C2E"/>
    <w:rsid w:val="00A06D58"/>
    <w:rsid w:val="00A06E33"/>
    <w:rsid w:val="00A0782F"/>
    <w:rsid w:val="00A07F26"/>
    <w:rsid w:val="00A100C1"/>
    <w:rsid w:val="00A10163"/>
    <w:rsid w:val="00A101FA"/>
    <w:rsid w:val="00A1077B"/>
    <w:rsid w:val="00A1092D"/>
    <w:rsid w:val="00A1101A"/>
    <w:rsid w:val="00A110C3"/>
    <w:rsid w:val="00A111CC"/>
    <w:rsid w:val="00A113F5"/>
    <w:rsid w:val="00A116C6"/>
    <w:rsid w:val="00A1189D"/>
    <w:rsid w:val="00A11B84"/>
    <w:rsid w:val="00A11E1C"/>
    <w:rsid w:val="00A11EF0"/>
    <w:rsid w:val="00A1209F"/>
    <w:rsid w:val="00A122D5"/>
    <w:rsid w:val="00A124D6"/>
    <w:rsid w:val="00A1267B"/>
    <w:rsid w:val="00A128A6"/>
    <w:rsid w:val="00A12B42"/>
    <w:rsid w:val="00A12CB9"/>
    <w:rsid w:val="00A13109"/>
    <w:rsid w:val="00A13788"/>
    <w:rsid w:val="00A14228"/>
    <w:rsid w:val="00A14310"/>
    <w:rsid w:val="00A14675"/>
    <w:rsid w:val="00A1478A"/>
    <w:rsid w:val="00A1480D"/>
    <w:rsid w:val="00A14867"/>
    <w:rsid w:val="00A15434"/>
    <w:rsid w:val="00A154E2"/>
    <w:rsid w:val="00A15B01"/>
    <w:rsid w:val="00A15B15"/>
    <w:rsid w:val="00A15C11"/>
    <w:rsid w:val="00A15FE9"/>
    <w:rsid w:val="00A1638B"/>
    <w:rsid w:val="00A16B8C"/>
    <w:rsid w:val="00A16F86"/>
    <w:rsid w:val="00A17002"/>
    <w:rsid w:val="00A17231"/>
    <w:rsid w:val="00A17314"/>
    <w:rsid w:val="00A173AD"/>
    <w:rsid w:val="00A175F5"/>
    <w:rsid w:val="00A17652"/>
    <w:rsid w:val="00A1779C"/>
    <w:rsid w:val="00A1796A"/>
    <w:rsid w:val="00A179D8"/>
    <w:rsid w:val="00A17CFA"/>
    <w:rsid w:val="00A17DC9"/>
    <w:rsid w:val="00A2003A"/>
    <w:rsid w:val="00A201B7"/>
    <w:rsid w:val="00A203C6"/>
    <w:rsid w:val="00A20BF4"/>
    <w:rsid w:val="00A20CB4"/>
    <w:rsid w:val="00A20EAF"/>
    <w:rsid w:val="00A214F3"/>
    <w:rsid w:val="00A21C91"/>
    <w:rsid w:val="00A21CAB"/>
    <w:rsid w:val="00A21CC2"/>
    <w:rsid w:val="00A2211A"/>
    <w:rsid w:val="00A223FB"/>
    <w:rsid w:val="00A2271F"/>
    <w:rsid w:val="00A22909"/>
    <w:rsid w:val="00A22A5E"/>
    <w:rsid w:val="00A22ECD"/>
    <w:rsid w:val="00A2357C"/>
    <w:rsid w:val="00A23597"/>
    <w:rsid w:val="00A23664"/>
    <w:rsid w:val="00A23978"/>
    <w:rsid w:val="00A23C4B"/>
    <w:rsid w:val="00A23E9A"/>
    <w:rsid w:val="00A24D86"/>
    <w:rsid w:val="00A24DA1"/>
    <w:rsid w:val="00A24EEC"/>
    <w:rsid w:val="00A24EFC"/>
    <w:rsid w:val="00A24F36"/>
    <w:rsid w:val="00A2512F"/>
    <w:rsid w:val="00A25175"/>
    <w:rsid w:val="00A256C5"/>
    <w:rsid w:val="00A25B00"/>
    <w:rsid w:val="00A25B3F"/>
    <w:rsid w:val="00A25B47"/>
    <w:rsid w:val="00A25E19"/>
    <w:rsid w:val="00A25E2B"/>
    <w:rsid w:val="00A25FA7"/>
    <w:rsid w:val="00A26712"/>
    <w:rsid w:val="00A26BB0"/>
    <w:rsid w:val="00A26E78"/>
    <w:rsid w:val="00A26EEC"/>
    <w:rsid w:val="00A26F7A"/>
    <w:rsid w:val="00A273B4"/>
    <w:rsid w:val="00A278DD"/>
    <w:rsid w:val="00A27C50"/>
    <w:rsid w:val="00A27C9A"/>
    <w:rsid w:val="00A27CB5"/>
    <w:rsid w:val="00A27DAB"/>
    <w:rsid w:val="00A30260"/>
    <w:rsid w:val="00A302E0"/>
    <w:rsid w:val="00A305EC"/>
    <w:rsid w:val="00A306DE"/>
    <w:rsid w:val="00A30A15"/>
    <w:rsid w:val="00A30A1C"/>
    <w:rsid w:val="00A30A72"/>
    <w:rsid w:val="00A30C22"/>
    <w:rsid w:val="00A30CDC"/>
    <w:rsid w:val="00A3109A"/>
    <w:rsid w:val="00A310A0"/>
    <w:rsid w:val="00A31343"/>
    <w:rsid w:val="00A3139E"/>
    <w:rsid w:val="00A313C7"/>
    <w:rsid w:val="00A31CAC"/>
    <w:rsid w:val="00A31E19"/>
    <w:rsid w:val="00A31F69"/>
    <w:rsid w:val="00A3240D"/>
    <w:rsid w:val="00A32424"/>
    <w:rsid w:val="00A324E9"/>
    <w:rsid w:val="00A32DF5"/>
    <w:rsid w:val="00A32F54"/>
    <w:rsid w:val="00A330E1"/>
    <w:rsid w:val="00A3329E"/>
    <w:rsid w:val="00A33476"/>
    <w:rsid w:val="00A3368D"/>
    <w:rsid w:val="00A3376C"/>
    <w:rsid w:val="00A339A9"/>
    <w:rsid w:val="00A33B2A"/>
    <w:rsid w:val="00A33C24"/>
    <w:rsid w:val="00A3415B"/>
    <w:rsid w:val="00A345A9"/>
    <w:rsid w:val="00A34692"/>
    <w:rsid w:val="00A34876"/>
    <w:rsid w:val="00A3498F"/>
    <w:rsid w:val="00A349DD"/>
    <w:rsid w:val="00A3536E"/>
    <w:rsid w:val="00A35428"/>
    <w:rsid w:val="00A35571"/>
    <w:rsid w:val="00A35641"/>
    <w:rsid w:val="00A359D7"/>
    <w:rsid w:val="00A35C3E"/>
    <w:rsid w:val="00A35E74"/>
    <w:rsid w:val="00A361FA"/>
    <w:rsid w:val="00A3627E"/>
    <w:rsid w:val="00A363F6"/>
    <w:rsid w:val="00A367CC"/>
    <w:rsid w:val="00A368E2"/>
    <w:rsid w:val="00A36B94"/>
    <w:rsid w:val="00A36FF1"/>
    <w:rsid w:val="00A37AAC"/>
    <w:rsid w:val="00A37AE2"/>
    <w:rsid w:val="00A37E8B"/>
    <w:rsid w:val="00A37FC3"/>
    <w:rsid w:val="00A40258"/>
    <w:rsid w:val="00A4054D"/>
    <w:rsid w:val="00A405C9"/>
    <w:rsid w:val="00A40DAC"/>
    <w:rsid w:val="00A40DDE"/>
    <w:rsid w:val="00A40EBE"/>
    <w:rsid w:val="00A40F96"/>
    <w:rsid w:val="00A41242"/>
    <w:rsid w:val="00A413CA"/>
    <w:rsid w:val="00A41481"/>
    <w:rsid w:val="00A41D3A"/>
    <w:rsid w:val="00A41D58"/>
    <w:rsid w:val="00A41F0C"/>
    <w:rsid w:val="00A42244"/>
    <w:rsid w:val="00A42259"/>
    <w:rsid w:val="00A425DE"/>
    <w:rsid w:val="00A42778"/>
    <w:rsid w:val="00A42792"/>
    <w:rsid w:val="00A42933"/>
    <w:rsid w:val="00A42D0A"/>
    <w:rsid w:val="00A42E61"/>
    <w:rsid w:val="00A42F39"/>
    <w:rsid w:val="00A4303E"/>
    <w:rsid w:val="00A432BF"/>
    <w:rsid w:val="00A43657"/>
    <w:rsid w:val="00A43B29"/>
    <w:rsid w:val="00A440EA"/>
    <w:rsid w:val="00A44468"/>
    <w:rsid w:val="00A44CF7"/>
    <w:rsid w:val="00A45080"/>
    <w:rsid w:val="00A45124"/>
    <w:rsid w:val="00A452EF"/>
    <w:rsid w:val="00A4543C"/>
    <w:rsid w:val="00A45762"/>
    <w:rsid w:val="00A45AB6"/>
    <w:rsid w:val="00A45E44"/>
    <w:rsid w:val="00A45E59"/>
    <w:rsid w:val="00A45FF6"/>
    <w:rsid w:val="00A46191"/>
    <w:rsid w:val="00A4631C"/>
    <w:rsid w:val="00A46524"/>
    <w:rsid w:val="00A46991"/>
    <w:rsid w:val="00A46AEE"/>
    <w:rsid w:val="00A46F13"/>
    <w:rsid w:val="00A471A4"/>
    <w:rsid w:val="00A472E1"/>
    <w:rsid w:val="00A4749D"/>
    <w:rsid w:val="00A475E5"/>
    <w:rsid w:val="00A476AE"/>
    <w:rsid w:val="00A4797B"/>
    <w:rsid w:val="00A47A3E"/>
    <w:rsid w:val="00A47B2D"/>
    <w:rsid w:val="00A47B97"/>
    <w:rsid w:val="00A47CF9"/>
    <w:rsid w:val="00A47D07"/>
    <w:rsid w:val="00A47E4E"/>
    <w:rsid w:val="00A5016C"/>
    <w:rsid w:val="00A501D4"/>
    <w:rsid w:val="00A501DC"/>
    <w:rsid w:val="00A50527"/>
    <w:rsid w:val="00A5055F"/>
    <w:rsid w:val="00A50781"/>
    <w:rsid w:val="00A507A4"/>
    <w:rsid w:val="00A50BA9"/>
    <w:rsid w:val="00A50BD3"/>
    <w:rsid w:val="00A50E9F"/>
    <w:rsid w:val="00A50FBF"/>
    <w:rsid w:val="00A51053"/>
    <w:rsid w:val="00A51191"/>
    <w:rsid w:val="00A51199"/>
    <w:rsid w:val="00A51461"/>
    <w:rsid w:val="00A5187B"/>
    <w:rsid w:val="00A51880"/>
    <w:rsid w:val="00A518F5"/>
    <w:rsid w:val="00A519A7"/>
    <w:rsid w:val="00A52778"/>
    <w:rsid w:val="00A5298F"/>
    <w:rsid w:val="00A52E4B"/>
    <w:rsid w:val="00A52F49"/>
    <w:rsid w:val="00A53064"/>
    <w:rsid w:val="00A53601"/>
    <w:rsid w:val="00A536FD"/>
    <w:rsid w:val="00A539BD"/>
    <w:rsid w:val="00A53AC4"/>
    <w:rsid w:val="00A53F7C"/>
    <w:rsid w:val="00A53FA7"/>
    <w:rsid w:val="00A543BE"/>
    <w:rsid w:val="00A54B79"/>
    <w:rsid w:val="00A54C0A"/>
    <w:rsid w:val="00A54EE6"/>
    <w:rsid w:val="00A553C8"/>
    <w:rsid w:val="00A558BB"/>
    <w:rsid w:val="00A55B33"/>
    <w:rsid w:val="00A55F7A"/>
    <w:rsid w:val="00A56384"/>
    <w:rsid w:val="00A564F0"/>
    <w:rsid w:val="00A565FF"/>
    <w:rsid w:val="00A569E7"/>
    <w:rsid w:val="00A56BCD"/>
    <w:rsid w:val="00A56C2E"/>
    <w:rsid w:val="00A56DC6"/>
    <w:rsid w:val="00A57085"/>
    <w:rsid w:val="00A5711A"/>
    <w:rsid w:val="00A5760A"/>
    <w:rsid w:val="00A57A64"/>
    <w:rsid w:val="00A57DC1"/>
    <w:rsid w:val="00A57EB2"/>
    <w:rsid w:val="00A600AC"/>
    <w:rsid w:val="00A601E7"/>
    <w:rsid w:val="00A603F2"/>
    <w:rsid w:val="00A60452"/>
    <w:rsid w:val="00A60DCB"/>
    <w:rsid w:val="00A6119C"/>
    <w:rsid w:val="00A61982"/>
    <w:rsid w:val="00A61D0A"/>
    <w:rsid w:val="00A61E21"/>
    <w:rsid w:val="00A61FAC"/>
    <w:rsid w:val="00A62658"/>
    <w:rsid w:val="00A628D7"/>
    <w:rsid w:val="00A6318A"/>
    <w:rsid w:val="00A631DA"/>
    <w:rsid w:val="00A631FA"/>
    <w:rsid w:val="00A6340F"/>
    <w:rsid w:val="00A63606"/>
    <w:rsid w:val="00A63DCB"/>
    <w:rsid w:val="00A64049"/>
    <w:rsid w:val="00A645BE"/>
    <w:rsid w:val="00A64A28"/>
    <w:rsid w:val="00A64CCA"/>
    <w:rsid w:val="00A64DE9"/>
    <w:rsid w:val="00A64FAB"/>
    <w:rsid w:val="00A65007"/>
    <w:rsid w:val="00A6524F"/>
    <w:rsid w:val="00A653F9"/>
    <w:rsid w:val="00A65975"/>
    <w:rsid w:val="00A65E45"/>
    <w:rsid w:val="00A664E1"/>
    <w:rsid w:val="00A665D4"/>
    <w:rsid w:val="00A668E8"/>
    <w:rsid w:val="00A6695B"/>
    <w:rsid w:val="00A66ACC"/>
    <w:rsid w:val="00A66D06"/>
    <w:rsid w:val="00A66FED"/>
    <w:rsid w:val="00A67253"/>
    <w:rsid w:val="00A673C8"/>
    <w:rsid w:val="00A675B9"/>
    <w:rsid w:val="00A67976"/>
    <w:rsid w:val="00A679A1"/>
    <w:rsid w:val="00A67AB3"/>
    <w:rsid w:val="00A7024D"/>
    <w:rsid w:val="00A70313"/>
    <w:rsid w:val="00A7037A"/>
    <w:rsid w:val="00A70B78"/>
    <w:rsid w:val="00A70BD2"/>
    <w:rsid w:val="00A70DB8"/>
    <w:rsid w:val="00A70ECA"/>
    <w:rsid w:val="00A7116F"/>
    <w:rsid w:val="00A71866"/>
    <w:rsid w:val="00A718A7"/>
    <w:rsid w:val="00A71CAA"/>
    <w:rsid w:val="00A71D64"/>
    <w:rsid w:val="00A71D9C"/>
    <w:rsid w:val="00A71F14"/>
    <w:rsid w:val="00A723A4"/>
    <w:rsid w:val="00A723BE"/>
    <w:rsid w:val="00A72606"/>
    <w:rsid w:val="00A727B0"/>
    <w:rsid w:val="00A72D6B"/>
    <w:rsid w:val="00A72E2F"/>
    <w:rsid w:val="00A73028"/>
    <w:rsid w:val="00A7346E"/>
    <w:rsid w:val="00A73500"/>
    <w:rsid w:val="00A737B3"/>
    <w:rsid w:val="00A7386E"/>
    <w:rsid w:val="00A73CC6"/>
    <w:rsid w:val="00A73CDA"/>
    <w:rsid w:val="00A74478"/>
    <w:rsid w:val="00A74976"/>
    <w:rsid w:val="00A74CF0"/>
    <w:rsid w:val="00A74EA4"/>
    <w:rsid w:val="00A7504A"/>
    <w:rsid w:val="00A75365"/>
    <w:rsid w:val="00A754E1"/>
    <w:rsid w:val="00A75A9F"/>
    <w:rsid w:val="00A75C2D"/>
    <w:rsid w:val="00A75E23"/>
    <w:rsid w:val="00A76996"/>
    <w:rsid w:val="00A770CA"/>
    <w:rsid w:val="00A7720F"/>
    <w:rsid w:val="00A77375"/>
    <w:rsid w:val="00A775A4"/>
    <w:rsid w:val="00A77622"/>
    <w:rsid w:val="00A77A8D"/>
    <w:rsid w:val="00A80D1A"/>
    <w:rsid w:val="00A80DF8"/>
    <w:rsid w:val="00A813AC"/>
    <w:rsid w:val="00A81862"/>
    <w:rsid w:val="00A82000"/>
    <w:rsid w:val="00A8280A"/>
    <w:rsid w:val="00A82A0E"/>
    <w:rsid w:val="00A82B07"/>
    <w:rsid w:val="00A82B55"/>
    <w:rsid w:val="00A82CA9"/>
    <w:rsid w:val="00A82CE2"/>
    <w:rsid w:val="00A8317B"/>
    <w:rsid w:val="00A83515"/>
    <w:rsid w:val="00A83529"/>
    <w:rsid w:val="00A83D67"/>
    <w:rsid w:val="00A83E1C"/>
    <w:rsid w:val="00A84556"/>
    <w:rsid w:val="00A846ED"/>
    <w:rsid w:val="00A8486A"/>
    <w:rsid w:val="00A84F0E"/>
    <w:rsid w:val="00A84F3B"/>
    <w:rsid w:val="00A852F5"/>
    <w:rsid w:val="00A85455"/>
    <w:rsid w:val="00A85740"/>
    <w:rsid w:val="00A85CC0"/>
    <w:rsid w:val="00A86205"/>
    <w:rsid w:val="00A86728"/>
    <w:rsid w:val="00A86A75"/>
    <w:rsid w:val="00A86C78"/>
    <w:rsid w:val="00A87CBD"/>
    <w:rsid w:val="00A9035E"/>
    <w:rsid w:val="00A90558"/>
    <w:rsid w:val="00A90712"/>
    <w:rsid w:val="00A9073E"/>
    <w:rsid w:val="00A910D9"/>
    <w:rsid w:val="00A9119E"/>
    <w:rsid w:val="00A91328"/>
    <w:rsid w:val="00A91A52"/>
    <w:rsid w:val="00A91E32"/>
    <w:rsid w:val="00A9220D"/>
    <w:rsid w:val="00A9246F"/>
    <w:rsid w:val="00A926D4"/>
    <w:rsid w:val="00A92941"/>
    <w:rsid w:val="00A92BF3"/>
    <w:rsid w:val="00A92C9A"/>
    <w:rsid w:val="00A92D60"/>
    <w:rsid w:val="00A9329E"/>
    <w:rsid w:val="00A932EA"/>
    <w:rsid w:val="00A93627"/>
    <w:rsid w:val="00A93793"/>
    <w:rsid w:val="00A937D5"/>
    <w:rsid w:val="00A93C23"/>
    <w:rsid w:val="00A941A9"/>
    <w:rsid w:val="00A94387"/>
    <w:rsid w:val="00A9439F"/>
    <w:rsid w:val="00A949D7"/>
    <w:rsid w:val="00A94D64"/>
    <w:rsid w:val="00A950BD"/>
    <w:rsid w:val="00A951BA"/>
    <w:rsid w:val="00A952B5"/>
    <w:rsid w:val="00A952FE"/>
    <w:rsid w:val="00A953AB"/>
    <w:rsid w:val="00A9557E"/>
    <w:rsid w:val="00A95CEB"/>
    <w:rsid w:val="00A95CFD"/>
    <w:rsid w:val="00A95E65"/>
    <w:rsid w:val="00A96539"/>
    <w:rsid w:val="00A9679A"/>
    <w:rsid w:val="00A967BD"/>
    <w:rsid w:val="00A96838"/>
    <w:rsid w:val="00A96F17"/>
    <w:rsid w:val="00A971D7"/>
    <w:rsid w:val="00A97259"/>
    <w:rsid w:val="00A976AC"/>
    <w:rsid w:val="00A97B28"/>
    <w:rsid w:val="00A97E84"/>
    <w:rsid w:val="00A97FA6"/>
    <w:rsid w:val="00A97FF8"/>
    <w:rsid w:val="00AA0170"/>
    <w:rsid w:val="00AA025E"/>
    <w:rsid w:val="00AA0940"/>
    <w:rsid w:val="00AA102B"/>
    <w:rsid w:val="00AA1134"/>
    <w:rsid w:val="00AA1281"/>
    <w:rsid w:val="00AA14B3"/>
    <w:rsid w:val="00AA194C"/>
    <w:rsid w:val="00AA1E7A"/>
    <w:rsid w:val="00AA1FA8"/>
    <w:rsid w:val="00AA231A"/>
    <w:rsid w:val="00AA24CD"/>
    <w:rsid w:val="00AA293B"/>
    <w:rsid w:val="00AA2960"/>
    <w:rsid w:val="00AA2D13"/>
    <w:rsid w:val="00AA35C0"/>
    <w:rsid w:val="00AA3711"/>
    <w:rsid w:val="00AA37EA"/>
    <w:rsid w:val="00AA391B"/>
    <w:rsid w:val="00AA3E11"/>
    <w:rsid w:val="00AA4444"/>
    <w:rsid w:val="00AA46F5"/>
    <w:rsid w:val="00AA4A75"/>
    <w:rsid w:val="00AA4AA7"/>
    <w:rsid w:val="00AA4E1A"/>
    <w:rsid w:val="00AA54AB"/>
    <w:rsid w:val="00AA552E"/>
    <w:rsid w:val="00AA58D0"/>
    <w:rsid w:val="00AA593C"/>
    <w:rsid w:val="00AA5BDE"/>
    <w:rsid w:val="00AA6614"/>
    <w:rsid w:val="00AA6627"/>
    <w:rsid w:val="00AA67B5"/>
    <w:rsid w:val="00AA693C"/>
    <w:rsid w:val="00AA6E08"/>
    <w:rsid w:val="00AA72F3"/>
    <w:rsid w:val="00AA75A0"/>
    <w:rsid w:val="00AA75F1"/>
    <w:rsid w:val="00AA7EF7"/>
    <w:rsid w:val="00AAFE32"/>
    <w:rsid w:val="00AB0121"/>
    <w:rsid w:val="00AB0124"/>
    <w:rsid w:val="00AB0482"/>
    <w:rsid w:val="00AB0805"/>
    <w:rsid w:val="00AB0D3F"/>
    <w:rsid w:val="00AB0F92"/>
    <w:rsid w:val="00AB10D6"/>
    <w:rsid w:val="00AB11CF"/>
    <w:rsid w:val="00AB165F"/>
    <w:rsid w:val="00AB17AC"/>
    <w:rsid w:val="00AB18A7"/>
    <w:rsid w:val="00AB1AED"/>
    <w:rsid w:val="00AB1CCC"/>
    <w:rsid w:val="00AB218D"/>
    <w:rsid w:val="00AB21A3"/>
    <w:rsid w:val="00AB21E9"/>
    <w:rsid w:val="00AB2643"/>
    <w:rsid w:val="00AB26F7"/>
    <w:rsid w:val="00AB27A9"/>
    <w:rsid w:val="00AB297B"/>
    <w:rsid w:val="00AB2AB6"/>
    <w:rsid w:val="00AB2D31"/>
    <w:rsid w:val="00AB2E7F"/>
    <w:rsid w:val="00AB2FC2"/>
    <w:rsid w:val="00AB30E1"/>
    <w:rsid w:val="00AB31B6"/>
    <w:rsid w:val="00AB38AA"/>
    <w:rsid w:val="00AB3C2A"/>
    <w:rsid w:val="00AB3D44"/>
    <w:rsid w:val="00AB3E13"/>
    <w:rsid w:val="00AB3E45"/>
    <w:rsid w:val="00AB4E93"/>
    <w:rsid w:val="00AB52B8"/>
    <w:rsid w:val="00AB536D"/>
    <w:rsid w:val="00AB53E6"/>
    <w:rsid w:val="00AB5436"/>
    <w:rsid w:val="00AB554E"/>
    <w:rsid w:val="00AB5776"/>
    <w:rsid w:val="00AB5783"/>
    <w:rsid w:val="00AB57A8"/>
    <w:rsid w:val="00AB5E72"/>
    <w:rsid w:val="00AB61C7"/>
    <w:rsid w:val="00AB64A2"/>
    <w:rsid w:val="00AB667C"/>
    <w:rsid w:val="00AB66F3"/>
    <w:rsid w:val="00AB69E9"/>
    <w:rsid w:val="00AB6C00"/>
    <w:rsid w:val="00AB7472"/>
    <w:rsid w:val="00AB74DE"/>
    <w:rsid w:val="00AB76A9"/>
    <w:rsid w:val="00AB7A8D"/>
    <w:rsid w:val="00AB7F05"/>
    <w:rsid w:val="00AC0103"/>
    <w:rsid w:val="00AC048B"/>
    <w:rsid w:val="00AC0D24"/>
    <w:rsid w:val="00AC11F0"/>
    <w:rsid w:val="00AC14A2"/>
    <w:rsid w:val="00AC15B8"/>
    <w:rsid w:val="00AC1645"/>
    <w:rsid w:val="00AC1BCB"/>
    <w:rsid w:val="00AC1CCF"/>
    <w:rsid w:val="00AC1D04"/>
    <w:rsid w:val="00AC1F09"/>
    <w:rsid w:val="00AC206D"/>
    <w:rsid w:val="00AC2113"/>
    <w:rsid w:val="00AC2395"/>
    <w:rsid w:val="00AC23B9"/>
    <w:rsid w:val="00AC2466"/>
    <w:rsid w:val="00AC2869"/>
    <w:rsid w:val="00AC29B9"/>
    <w:rsid w:val="00AC318F"/>
    <w:rsid w:val="00AC3987"/>
    <w:rsid w:val="00AC39B0"/>
    <w:rsid w:val="00AC3DDA"/>
    <w:rsid w:val="00AC404B"/>
    <w:rsid w:val="00AC45D9"/>
    <w:rsid w:val="00AC4D78"/>
    <w:rsid w:val="00AC530C"/>
    <w:rsid w:val="00AC554A"/>
    <w:rsid w:val="00AC5822"/>
    <w:rsid w:val="00AC58BA"/>
    <w:rsid w:val="00AC599E"/>
    <w:rsid w:val="00AC59E9"/>
    <w:rsid w:val="00AC601B"/>
    <w:rsid w:val="00AC659C"/>
    <w:rsid w:val="00AC6625"/>
    <w:rsid w:val="00AC7150"/>
    <w:rsid w:val="00AC7188"/>
    <w:rsid w:val="00AC7424"/>
    <w:rsid w:val="00AC74EB"/>
    <w:rsid w:val="00AC75A9"/>
    <w:rsid w:val="00AC788C"/>
    <w:rsid w:val="00AC78BC"/>
    <w:rsid w:val="00AC7ADB"/>
    <w:rsid w:val="00AC7CA2"/>
    <w:rsid w:val="00AD00A5"/>
    <w:rsid w:val="00AD066E"/>
    <w:rsid w:val="00AD08A4"/>
    <w:rsid w:val="00AD0F30"/>
    <w:rsid w:val="00AD103F"/>
    <w:rsid w:val="00AD13B9"/>
    <w:rsid w:val="00AD140C"/>
    <w:rsid w:val="00AD1640"/>
    <w:rsid w:val="00AD1EE9"/>
    <w:rsid w:val="00AD212D"/>
    <w:rsid w:val="00AD2348"/>
    <w:rsid w:val="00AD23D0"/>
    <w:rsid w:val="00AD2445"/>
    <w:rsid w:val="00AD2588"/>
    <w:rsid w:val="00AD25D0"/>
    <w:rsid w:val="00AD2724"/>
    <w:rsid w:val="00AD2A6B"/>
    <w:rsid w:val="00AD2F18"/>
    <w:rsid w:val="00AD2FAC"/>
    <w:rsid w:val="00AD3376"/>
    <w:rsid w:val="00AD3B49"/>
    <w:rsid w:val="00AD3CCA"/>
    <w:rsid w:val="00AD3EDB"/>
    <w:rsid w:val="00AD3FD9"/>
    <w:rsid w:val="00AD4116"/>
    <w:rsid w:val="00AD415C"/>
    <w:rsid w:val="00AD43C0"/>
    <w:rsid w:val="00AD44DD"/>
    <w:rsid w:val="00AD45A3"/>
    <w:rsid w:val="00AD4652"/>
    <w:rsid w:val="00AD4953"/>
    <w:rsid w:val="00AD4B4A"/>
    <w:rsid w:val="00AD532A"/>
    <w:rsid w:val="00AD5365"/>
    <w:rsid w:val="00AD54A6"/>
    <w:rsid w:val="00AD55A4"/>
    <w:rsid w:val="00AD57AA"/>
    <w:rsid w:val="00AD5A3B"/>
    <w:rsid w:val="00AD5CC7"/>
    <w:rsid w:val="00AD5CE9"/>
    <w:rsid w:val="00AD648B"/>
    <w:rsid w:val="00AD6EA8"/>
    <w:rsid w:val="00AD76E1"/>
    <w:rsid w:val="00AD7DAC"/>
    <w:rsid w:val="00AD7E84"/>
    <w:rsid w:val="00AD7EA4"/>
    <w:rsid w:val="00AE021B"/>
    <w:rsid w:val="00AE035A"/>
    <w:rsid w:val="00AE0975"/>
    <w:rsid w:val="00AE0EE1"/>
    <w:rsid w:val="00AE1018"/>
    <w:rsid w:val="00AE128E"/>
    <w:rsid w:val="00AE18B8"/>
    <w:rsid w:val="00AE1F68"/>
    <w:rsid w:val="00AE2053"/>
    <w:rsid w:val="00AE24E4"/>
    <w:rsid w:val="00AE2530"/>
    <w:rsid w:val="00AE26FE"/>
    <w:rsid w:val="00AE2774"/>
    <w:rsid w:val="00AE2AB7"/>
    <w:rsid w:val="00AE3069"/>
    <w:rsid w:val="00AE324D"/>
    <w:rsid w:val="00AE3655"/>
    <w:rsid w:val="00AE3912"/>
    <w:rsid w:val="00AE410D"/>
    <w:rsid w:val="00AE4240"/>
    <w:rsid w:val="00AE433D"/>
    <w:rsid w:val="00AE45E8"/>
    <w:rsid w:val="00AE4791"/>
    <w:rsid w:val="00AE47AF"/>
    <w:rsid w:val="00AE4FA7"/>
    <w:rsid w:val="00AE5246"/>
    <w:rsid w:val="00AE5586"/>
    <w:rsid w:val="00AE5705"/>
    <w:rsid w:val="00AE5722"/>
    <w:rsid w:val="00AE5958"/>
    <w:rsid w:val="00AE5A92"/>
    <w:rsid w:val="00AE5D6E"/>
    <w:rsid w:val="00AE5F52"/>
    <w:rsid w:val="00AE601A"/>
    <w:rsid w:val="00AE6268"/>
    <w:rsid w:val="00AE6737"/>
    <w:rsid w:val="00AE67DC"/>
    <w:rsid w:val="00AE6A5A"/>
    <w:rsid w:val="00AE6D28"/>
    <w:rsid w:val="00AE6EA3"/>
    <w:rsid w:val="00AE720E"/>
    <w:rsid w:val="00AE732B"/>
    <w:rsid w:val="00AE7794"/>
    <w:rsid w:val="00AE77DB"/>
    <w:rsid w:val="00AE7992"/>
    <w:rsid w:val="00AE79DA"/>
    <w:rsid w:val="00AF02BA"/>
    <w:rsid w:val="00AF0307"/>
    <w:rsid w:val="00AF03CC"/>
    <w:rsid w:val="00AF06E0"/>
    <w:rsid w:val="00AF10E5"/>
    <w:rsid w:val="00AF12B0"/>
    <w:rsid w:val="00AF1519"/>
    <w:rsid w:val="00AF1737"/>
    <w:rsid w:val="00AF1806"/>
    <w:rsid w:val="00AF1B89"/>
    <w:rsid w:val="00AF1E0D"/>
    <w:rsid w:val="00AF1E6C"/>
    <w:rsid w:val="00AF2212"/>
    <w:rsid w:val="00AF2B05"/>
    <w:rsid w:val="00AF2DC6"/>
    <w:rsid w:val="00AF2E10"/>
    <w:rsid w:val="00AF306E"/>
    <w:rsid w:val="00AF3076"/>
    <w:rsid w:val="00AF3243"/>
    <w:rsid w:val="00AF3493"/>
    <w:rsid w:val="00AF3545"/>
    <w:rsid w:val="00AF358B"/>
    <w:rsid w:val="00AF36D0"/>
    <w:rsid w:val="00AF36FA"/>
    <w:rsid w:val="00AF3A01"/>
    <w:rsid w:val="00AF4174"/>
    <w:rsid w:val="00AF41E0"/>
    <w:rsid w:val="00AF43AC"/>
    <w:rsid w:val="00AF45A9"/>
    <w:rsid w:val="00AF4810"/>
    <w:rsid w:val="00AF4861"/>
    <w:rsid w:val="00AF4F6D"/>
    <w:rsid w:val="00AF4F71"/>
    <w:rsid w:val="00AF522A"/>
    <w:rsid w:val="00AF52D4"/>
    <w:rsid w:val="00AF53BE"/>
    <w:rsid w:val="00AF5463"/>
    <w:rsid w:val="00AF5595"/>
    <w:rsid w:val="00AF5B5A"/>
    <w:rsid w:val="00AF5C6D"/>
    <w:rsid w:val="00AF6546"/>
    <w:rsid w:val="00AF6578"/>
    <w:rsid w:val="00AF6653"/>
    <w:rsid w:val="00AF66A7"/>
    <w:rsid w:val="00AF6DEA"/>
    <w:rsid w:val="00AF752F"/>
    <w:rsid w:val="00AF760F"/>
    <w:rsid w:val="00AF76CE"/>
    <w:rsid w:val="00AF7A89"/>
    <w:rsid w:val="00AF7BB9"/>
    <w:rsid w:val="00AF7F61"/>
    <w:rsid w:val="00AF7F81"/>
    <w:rsid w:val="00B00105"/>
    <w:rsid w:val="00B003A4"/>
    <w:rsid w:val="00B004E1"/>
    <w:rsid w:val="00B0098B"/>
    <w:rsid w:val="00B01041"/>
    <w:rsid w:val="00B010DF"/>
    <w:rsid w:val="00B024F8"/>
    <w:rsid w:val="00B02904"/>
    <w:rsid w:val="00B0296E"/>
    <w:rsid w:val="00B02A65"/>
    <w:rsid w:val="00B03727"/>
    <w:rsid w:val="00B03987"/>
    <w:rsid w:val="00B03A92"/>
    <w:rsid w:val="00B03C92"/>
    <w:rsid w:val="00B03E00"/>
    <w:rsid w:val="00B03EE0"/>
    <w:rsid w:val="00B03F57"/>
    <w:rsid w:val="00B03F7F"/>
    <w:rsid w:val="00B04137"/>
    <w:rsid w:val="00B041E1"/>
    <w:rsid w:val="00B046CB"/>
    <w:rsid w:val="00B04A45"/>
    <w:rsid w:val="00B04BA1"/>
    <w:rsid w:val="00B05211"/>
    <w:rsid w:val="00B0561A"/>
    <w:rsid w:val="00B05B9B"/>
    <w:rsid w:val="00B05CA7"/>
    <w:rsid w:val="00B061C6"/>
    <w:rsid w:val="00B06993"/>
    <w:rsid w:val="00B06A5F"/>
    <w:rsid w:val="00B06DCE"/>
    <w:rsid w:val="00B06E44"/>
    <w:rsid w:val="00B07984"/>
    <w:rsid w:val="00B105BD"/>
    <w:rsid w:val="00B105FD"/>
    <w:rsid w:val="00B10630"/>
    <w:rsid w:val="00B106AD"/>
    <w:rsid w:val="00B10751"/>
    <w:rsid w:val="00B107A9"/>
    <w:rsid w:val="00B10D73"/>
    <w:rsid w:val="00B10E0A"/>
    <w:rsid w:val="00B10E1F"/>
    <w:rsid w:val="00B10E21"/>
    <w:rsid w:val="00B11159"/>
    <w:rsid w:val="00B11236"/>
    <w:rsid w:val="00B113EA"/>
    <w:rsid w:val="00B116E6"/>
    <w:rsid w:val="00B11F82"/>
    <w:rsid w:val="00B11FA0"/>
    <w:rsid w:val="00B12034"/>
    <w:rsid w:val="00B1240C"/>
    <w:rsid w:val="00B126F9"/>
    <w:rsid w:val="00B12765"/>
    <w:rsid w:val="00B128B6"/>
    <w:rsid w:val="00B12CB3"/>
    <w:rsid w:val="00B13ED7"/>
    <w:rsid w:val="00B1400F"/>
    <w:rsid w:val="00B142AE"/>
    <w:rsid w:val="00B14301"/>
    <w:rsid w:val="00B1432B"/>
    <w:rsid w:val="00B1457D"/>
    <w:rsid w:val="00B14875"/>
    <w:rsid w:val="00B14AFE"/>
    <w:rsid w:val="00B14B61"/>
    <w:rsid w:val="00B1528D"/>
    <w:rsid w:val="00B15A9F"/>
    <w:rsid w:val="00B160BC"/>
    <w:rsid w:val="00B166AB"/>
    <w:rsid w:val="00B169B9"/>
    <w:rsid w:val="00B16AEE"/>
    <w:rsid w:val="00B16D97"/>
    <w:rsid w:val="00B16F55"/>
    <w:rsid w:val="00B172C6"/>
    <w:rsid w:val="00B172D4"/>
    <w:rsid w:val="00B17899"/>
    <w:rsid w:val="00B20305"/>
    <w:rsid w:val="00B2034E"/>
    <w:rsid w:val="00B2083F"/>
    <w:rsid w:val="00B2091D"/>
    <w:rsid w:val="00B2093E"/>
    <w:rsid w:val="00B213D2"/>
    <w:rsid w:val="00B21ECE"/>
    <w:rsid w:val="00B225F7"/>
    <w:rsid w:val="00B22710"/>
    <w:rsid w:val="00B22790"/>
    <w:rsid w:val="00B229F3"/>
    <w:rsid w:val="00B230FE"/>
    <w:rsid w:val="00B2384F"/>
    <w:rsid w:val="00B23F01"/>
    <w:rsid w:val="00B2404F"/>
    <w:rsid w:val="00B2428E"/>
    <w:rsid w:val="00B243B0"/>
    <w:rsid w:val="00B24E74"/>
    <w:rsid w:val="00B25096"/>
    <w:rsid w:val="00B252C5"/>
    <w:rsid w:val="00B2573E"/>
    <w:rsid w:val="00B25B33"/>
    <w:rsid w:val="00B25D6D"/>
    <w:rsid w:val="00B25F28"/>
    <w:rsid w:val="00B25FF1"/>
    <w:rsid w:val="00B26135"/>
    <w:rsid w:val="00B2639B"/>
    <w:rsid w:val="00B265ED"/>
    <w:rsid w:val="00B26A76"/>
    <w:rsid w:val="00B26CE9"/>
    <w:rsid w:val="00B2711C"/>
    <w:rsid w:val="00B2770E"/>
    <w:rsid w:val="00B27965"/>
    <w:rsid w:val="00B27B59"/>
    <w:rsid w:val="00B27C33"/>
    <w:rsid w:val="00B3009B"/>
    <w:rsid w:val="00B300BF"/>
    <w:rsid w:val="00B30181"/>
    <w:rsid w:val="00B304D5"/>
    <w:rsid w:val="00B3065C"/>
    <w:rsid w:val="00B306A6"/>
    <w:rsid w:val="00B3072A"/>
    <w:rsid w:val="00B30B7F"/>
    <w:rsid w:val="00B311E1"/>
    <w:rsid w:val="00B314C2"/>
    <w:rsid w:val="00B31BFB"/>
    <w:rsid w:val="00B31CB3"/>
    <w:rsid w:val="00B31D46"/>
    <w:rsid w:val="00B31E41"/>
    <w:rsid w:val="00B31F2B"/>
    <w:rsid w:val="00B3204D"/>
    <w:rsid w:val="00B3246A"/>
    <w:rsid w:val="00B32565"/>
    <w:rsid w:val="00B32585"/>
    <w:rsid w:val="00B32EC6"/>
    <w:rsid w:val="00B3320E"/>
    <w:rsid w:val="00B332B1"/>
    <w:rsid w:val="00B3332B"/>
    <w:rsid w:val="00B33554"/>
    <w:rsid w:val="00B3359F"/>
    <w:rsid w:val="00B3361B"/>
    <w:rsid w:val="00B3399C"/>
    <w:rsid w:val="00B33D35"/>
    <w:rsid w:val="00B33D5F"/>
    <w:rsid w:val="00B33F81"/>
    <w:rsid w:val="00B34016"/>
    <w:rsid w:val="00B3430D"/>
    <w:rsid w:val="00B34451"/>
    <w:rsid w:val="00B346DC"/>
    <w:rsid w:val="00B34BCE"/>
    <w:rsid w:val="00B34DBE"/>
    <w:rsid w:val="00B34E75"/>
    <w:rsid w:val="00B34F2E"/>
    <w:rsid w:val="00B35645"/>
    <w:rsid w:val="00B3596F"/>
    <w:rsid w:val="00B35B88"/>
    <w:rsid w:val="00B35BF4"/>
    <w:rsid w:val="00B35F9C"/>
    <w:rsid w:val="00B36375"/>
    <w:rsid w:val="00B36458"/>
    <w:rsid w:val="00B365CC"/>
    <w:rsid w:val="00B366DF"/>
    <w:rsid w:val="00B36854"/>
    <w:rsid w:val="00B36BB6"/>
    <w:rsid w:val="00B36F02"/>
    <w:rsid w:val="00B36F04"/>
    <w:rsid w:val="00B371B4"/>
    <w:rsid w:val="00B372ED"/>
    <w:rsid w:val="00B375C2"/>
    <w:rsid w:val="00B376A0"/>
    <w:rsid w:val="00B3782C"/>
    <w:rsid w:val="00B379E3"/>
    <w:rsid w:val="00B37A94"/>
    <w:rsid w:val="00B40112"/>
    <w:rsid w:val="00B40388"/>
    <w:rsid w:val="00B40470"/>
    <w:rsid w:val="00B40CE6"/>
    <w:rsid w:val="00B40D5C"/>
    <w:rsid w:val="00B40DC3"/>
    <w:rsid w:val="00B40ED2"/>
    <w:rsid w:val="00B40F47"/>
    <w:rsid w:val="00B414C5"/>
    <w:rsid w:val="00B414E8"/>
    <w:rsid w:val="00B4163A"/>
    <w:rsid w:val="00B4199D"/>
    <w:rsid w:val="00B42966"/>
    <w:rsid w:val="00B42B9D"/>
    <w:rsid w:val="00B43529"/>
    <w:rsid w:val="00B43FC2"/>
    <w:rsid w:val="00B44563"/>
    <w:rsid w:val="00B446CA"/>
    <w:rsid w:val="00B44B91"/>
    <w:rsid w:val="00B44C0E"/>
    <w:rsid w:val="00B45292"/>
    <w:rsid w:val="00B453A1"/>
    <w:rsid w:val="00B45821"/>
    <w:rsid w:val="00B45BA3"/>
    <w:rsid w:val="00B45EA5"/>
    <w:rsid w:val="00B464E6"/>
    <w:rsid w:val="00B46865"/>
    <w:rsid w:val="00B46ADA"/>
    <w:rsid w:val="00B477C8"/>
    <w:rsid w:val="00B479C3"/>
    <w:rsid w:val="00B50288"/>
    <w:rsid w:val="00B503CD"/>
    <w:rsid w:val="00B50A28"/>
    <w:rsid w:val="00B50E0D"/>
    <w:rsid w:val="00B51263"/>
    <w:rsid w:val="00B513F2"/>
    <w:rsid w:val="00B515B6"/>
    <w:rsid w:val="00B5199A"/>
    <w:rsid w:val="00B51AC5"/>
    <w:rsid w:val="00B51B67"/>
    <w:rsid w:val="00B51BE0"/>
    <w:rsid w:val="00B51CF9"/>
    <w:rsid w:val="00B520D7"/>
    <w:rsid w:val="00B520D9"/>
    <w:rsid w:val="00B5277E"/>
    <w:rsid w:val="00B528FD"/>
    <w:rsid w:val="00B52C23"/>
    <w:rsid w:val="00B53095"/>
    <w:rsid w:val="00B53159"/>
    <w:rsid w:val="00B53315"/>
    <w:rsid w:val="00B535AE"/>
    <w:rsid w:val="00B544C1"/>
    <w:rsid w:val="00B54A53"/>
    <w:rsid w:val="00B54ED3"/>
    <w:rsid w:val="00B54F8C"/>
    <w:rsid w:val="00B5502E"/>
    <w:rsid w:val="00B55235"/>
    <w:rsid w:val="00B556BC"/>
    <w:rsid w:val="00B5574E"/>
    <w:rsid w:val="00B5585E"/>
    <w:rsid w:val="00B55B96"/>
    <w:rsid w:val="00B55CEF"/>
    <w:rsid w:val="00B56195"/>
    <w:rsid w:val="00B56593"/>
    <w:rsid w:val="00B56860"/>
    <w:rsid w:val="00B569B4"/>
    <w:rsid w:val="00B56E7E"/>
    <w:rsid w:val="00B57247"/>
    <w:rsid w:val="00B572E9"/>
    <w:rsid w:val="00B575B2"/>
    <w:rsid w:val="00B57F6A"/>
    <w:rsid w:val="00B60490"/>
    <w:rsid w:val="00B604FA"/>
    <w:rsid w:val="00B60830"/>
    <w:rsid w:val="00B60991"/>
    <w:rsid w:val="00B60E6C"/>
    <w:rsid w:val="00B61238"/>
    <w:rsid w:val="00B61281"/>
    <w:rsid w:val="00B616BA"/>
    <w:rsid w:val="00B61766"/>
    <w:rsid w:val="00B61934"/>
    <w:rsid w:val="00B61C13"/>
    <w:rsid w:val="00B6269A"/>
    <w:rsid w:val="00B627D5"/>
    <w:rsid w:val="00B62801"/>
    <w:rsid w:val="00B62C75"/>
    <w:rsid w:val="00B62D27"/>
    <w:rsid w:val="00B62F6C"/>
    <w:rsid w:val="00B630BB"/>
    <w:rsid w:val="00B6341E"/>
    <w:rsid w:val="00B6345B"/>
    <w:rsid w:val="00B63CF7"/>
    <w:rsid w:val="00B644F1"/>
    <w:rsid w:val="00B648C5"/>
    <w:rsid w:val="00B64B93"/>
    <w:rsid w:val="00B6504E"/>
    <w:rsid w:val="00B6531D"/>
    <w:rsid w:val="00B65362"/>
    <w:rsid w:val="00B65A55"/>
    <w:rsid w:val="00B66346"/>
    <w:rsid w:val="00B66384"/>
    <w:rsid w:val="00B66475"/>
    <w:rsid w:val="00B666C7"/>
    <w:rsid w:val="00B6683C"/>
    <w:rsid w:val="00B66EF5"/>
    <w:rsid w:val="00B6708B"/>
    <w:rsid w:val="00B67A93"/>
    <w:rsid w:val="00B67ABD"/>
    <w:rsid w:val="00B67F6A"/>
    <w:rsid w:val="00B704F5"/>
    <w:rsid w:val="00B705D7"/>
    <w:rsid w:val="00B7123E"/>
    <w:rsid w:val="00B715B1"/>
    <w:rsid w:val="00B71683"/>
    <w:rsid w:val="00B71F40"/>
    <w:rsid w:val="00B71FED"/>
    <w:rsid w:val="00B7210E"/>
    <w:rsid w:val="00B72565"/>
    <w:rsid w:val="00B72566"/>
    <w:rsid w:val="00B7298A"/>
    <w:rsid w:val="00B729BC"/>
    <w:rsid w:val="00B729BF"/>
    <w:rsid w:val="00B72CAE"/>
    <w:rsid w:val="00B72FDC"/>
    <w:rsid w:val="00B73208"/>
    <w:rsid w:val="00B73446"/>
    <w:rsid w:val="00B736C0"/>
    <w:rsid w:val="00B73793"/>
    <w:rsid w:val="00B73B38"/>
    <w:rsid w:val="00B73D39"/>
    <w:rsid w:val="00B74305"/>
    <w:rsid w:val="00B74439"/>
    <w:rsid w:val="00B7486A"/>
    <w:rsid w:val="00B74875"/>
    <w:rsid w:val="00B749D7"/>
    <w:rsid w:val="00B74A1E"/>
    <w:rsid w:val="00B74A6C"/>
    <w:rsid w:val="00B74A7B"/>
    <w:rsid w:val="00B74A91"/>
    <w:rsid w:val="00B7571D"/>
    <w:rsid w:val="00B757FA"/>
    <w:rsid w:val="00B75A8E"/>
    <w:rsid w:val="00B75BBF"/>
    <w:rsid w:val="00B75D51"/>
    <w:rsid w:val="00B75DF1"/>
    <w:rsid w:val="00B760C3"/>
    <w:rsid w:val="00B761B3"/>
    <w:rsid w:val="00B76490"/>
    <w:rsid w:val="00B7670B"/>
    <w:rsid w:val="00B76AFF"/>
    <w:rsid w:val="00B775C7"/>
    <w:rsid w:val="00B776EB"/>
    <w:rsid w:val="00B779BB"/>
    <w:rsid w:val="00B779DE"/>
    <w:rsid w:val="00B77F7E"/>
    <w:rsid w:val="00B77FD9"/>
    <w:rsid w:val="00B77FDD"/>
    <w:rsid w:val="00B80003"/>
    <w:rsid w:val="00B80280"/>
    <w:rsid w:val="00B80517"/>
    <w:rsid w:val="00B80551"/>
    <w:rsid w:val="00B80B10"/>
    <w:rsid w:val="00B80B86"/>
    <w:rsid w:val="00B80F24"/>
    <w:rsid w:val="00B81478"/>
    <w:rsid w:val="00B81577"/>
    <w:rsid w:val="00B818A3"/>
    <w:rsid w:val="00B818C1"/>
    <w:rsid w:val="00B81956"/>
    <w:rsid w:val="00B81A44"/>
    <w:rsid w:val="00B81CC8"/>
    <w:rsid w:val="00B821C9"/>
    <w:rsid w:val="00B8251A"/>
    <w:rsid w:val="00B825E9"/>
    <w:rsid w:val="00B826C9"/>
    <w:rsid w:val="00B829CF"/>
    <w:rsid w:val="00B82A6E"/>
    <w:rsid w:val="00B82B1E"/>
    <w:rsid w:val="00B82B50"/>
    <w:rsid w:val="00B82BFF"/>
    <w:rsid w:val="00B82CEF"/>
    <w:rsid w:val="00B83231"/>
    <w:rsid w:val="00B8327D"/>
    <w:rsid w:val="00B83681"/>
    <w:rsid w:val="00B83BDE"/>
    <w:rsid w:val="00B8408F"/>
    <w:rsid w:val="00B8431A"/>
    <w:rsid w:val="00B84902"/>
    <w:rsid w:val="00B84933"/>
    <w:rsid w:val="00B85331"/>
    <w:rsid w:val="00B853EB"/>
    <w:rsid w:val="00B85480"/>
    <w:rsid w:val="00B854EA"/>
    <w:rsid w:val="00B86212"/>
    <w:rsid w:val="00B863C2"/>
    <w:rsid w:val="00B8698C"/>
    <w:rsid w:val="00B86A68"/>
    <w:rsid w:val="00B86AEA"/>
    <w:rsid w:val="00B86B04"/>
    <w:rsid w:val="00B871EF"/>
    <w:rsid w:val="00B874D4"/>
    <w:rsid w:val="00B876E3"/>
    <w:rsid w:val="00B87C29"/>
    <w:rsid w:val="00B9010E"/>
    <w:rsid w:val="00B90181"/>
    <w:rsid w:val="00B90607"/>
    <w:rsid w:val="00B90622"/>
    <w:rsid w:val="00B9065C"/>
    <w:rsid w:val="00B906A3"/>
    <w:rsid w:val="00B90767"/>
    <w:rsid w:val="00B90AE1"/>
    <w:rsid w:val="00B90D5C"/>
    <w:rsid w:val="00B91076"/>
    <w:rsid w:val="00B916C3"/>
    <w:rsid w:val="00B91CBF"/>
    <w:rsid w:val="00B92268"/>
    <w:rsid w:val="00B92293"/>
    <w:rsid w:val="00B92726"/>
    <w:rsid w:val="00B93011"/>
    <w:rsid w:val="00B93177"/>
    <w:rsid w:val="00B9330F"/>
    <w:rsid w:val="00B93371"/>
    <w:rsid w:val="00B933C1"/>
    <w:rsid w:val="00B936B4"/>
    <w:rsid w:val="00B9388A"/>
    <w:rsid w:val="00B93C2A"/>
    <w:rsid w:val="00B93D5F"/>
    <w:rsid w:val="00B940BE"/>
    <w:rsid w:val="00B94134"/>
    <w:rsid w:val="00B94180"/>
    <w:rsid w:val="00B944F5"/>
    <w:rsid w:val="00B9454A"/>
    <w:rsid w:val="00B94923"/>
    <w:rsid w:val="00B94C4E"/>
    <w:rsid w:val="00B94E63"/>
    <w:rsid w:val="00B95179"/>
    <w:rsid w:val="00B95C41"/>
    <w:rsid w:val="00B95CEF"/>
    <w:rsid w:val="00B95F81"/>
    <w:rsid w:val="00B961EA"/>
    <w:rsid w:val="00B964FD"/>
    <w:rsid w:val="00B96515"/>
    <w:rsid w:val="00B966A2"/>
    <w:rsid w:val="00B96C2E"/>
    <w:rsid w:val="00B96EBB"/>
    <w:rsid w:val="00B971CB"/>
    <w:rsid w:val="00B972EB"/>
    <w:rsid w:val="00B973BA"/>
    <w:rsid w:val="00B97474"/>
    <w:rsid w:val="00B9750A"/>
    <w:rsid w:val="00B978B7"/>
    <w:rsid w:val="00B97D0B"/>
    <w:rsid w:val="00BA0017"/>
    <w:rsid w:val="00BA0769"/>
    <w:rsid w:val="00BA0B01"/>
    <w:rsid w:val="00BA0DFC"/>
    <w:rsid w:val="00BA1038"/>
    <w:rsid w:val="00BA112C"/>
    <w:rsid w:val="00BA12FF"/>
    <w:rsid w:val="00BA16E5"/>
    <w:rsid w:val="00BA180A"/>
    <w:rsid w:val="00BA1858"/>
    <w:rsid w:val="00BA1876"/>
    <w:rsid w:val="00BA1FF4"/>
    <w:rsid w:val="00BA2306"/>
    <w:rsid w:val="00BA2758"/>
    <w:rsid w:val="00BA2854"/>
    <w:rsid w:val="00BA2B17"/>
    <w:rsid w:val="00BA2B73"/>
    <w:rsid w:val="00BA2EF2"/>
    <w:rsid w:val="00BA303F"/>
    <w:rsid w:val="00BA30B9"/>
    <w:rsid w:val="00BA31F8"/>
    <w:rsid w:val="00BA350F"/>
    <w:rsid w:val="00BA37AA"/>
    <w:rsid w:val="00BA3A34"/>
    <w:rsid w:val="00BA3C69"/>
    <w:rsid w:val="00BA4680"/>
    <w:rsid w:val="00BA4695"/>
    <w:rsid w:val="00BA46FA"/>
    <w:rsid w:val="00BA4A36"/>
    <w:rsid w:val="00BA4B49"/>
    <w:rsid w:val="00BA4BB6"/>
    <w:rsid w:val="00BA4BC7"/>
    <w:rsid w:val="00BA4F8A"/>
    <w:rsid w:val="00BA52F9"/>
    <w:rsid w:val="00BA5332"/>
    <w:rsid w:val="00BA575C"/>
    <w:rsid w:val="00BA585A"/>
    <w:rsid w:val="00BA5A54"/>
    <w:rsid w:val="00BA5EE7"/>
    <w:rsid w:val="00BA5F98"/>
    <w:rsid w:val="00BA6403"/>
    <w:rsid w:val="00BA67EB"/>
    <w:rsid w:val="00BA692F"/>
    <w:rsid w:val="00BA6C4A"/>
    <w:rsid w:val="00BA6EFB"/>
    <w:rsid w:val="00BA7290"/>
    <w:rsid w:val="00BA72AB"/>
    <w:rsid w:val="00BA790C"/>
    <w:rsid w:val="00BA7E4D"/>
    <w:rsid w:val="00BB012F"/>
    <w:rsid w:val="00BB03EB"/>
    <w:rsid w:val="00BB04D9"/>
    <w:rsid w:val="00BB0735"/>
    <w:rsid w:val="00BB0947"/>
    <w:rsid w:val="00BB0D35"/>
    <w:rsid w:val="00BB0F21"/>
    <w:rsid w:val="00BB120C"/>
    <w:rsid w:val="00BB1916"/>
    <w:rsid w:val="00BB1B76"/>
    <w:rsid w:val="00BB1C9B"/>
    <w:rsid w:val="00BB201C"/>
    <w:rsid w:val="00BB210B"/>
    <w:rsid w:val="00BB28F3"/>
    <w:rsid w:val="00BB2A4F"/>
    <w:rsid w:val="00BB2C49"/>
    <w:rsid w:val="00BB2DA8"/>
    <w:rsid w:val="00BB30CB"/>
    <w:rsid w:val="00BB3143"/>
    <w:rsid w:val="00BB36E4"/>
    <w:rsid w:val="00BB3C2E"/>
    <w:rsid w:val="00BB48E0"/>
    <w:rsid w:val="00BB4E0F"/>
    <w:rsid w:val="00BB4E26"/>
    <w:rsid w:val="00BB50BF"/>
    <w:rsid w:val="00BB510D"/>
    <w:rsid w:val="00BB5248"/>
    <w:rsid w:val="00BB5864"/>
    <w:rsid w:val="00BB5F6E"/>
    <w:rsid w:val="00BB6336"/>
    <w:rsid w:val="00BB664C"/>
    <w:rsid w:val="00BB6F7F"/>
    <w:rsid w:val="00BB71AE"/>
    <w:rsid w:val="00BB743E"/>
    <w:rsid w:val="00BB74F1"/>
    <w:rsid w:val="00BB76B6"/>
    <w:rsid w:val="00BB7B37"/>
    <w:rsid w:val="00BC021E"/>
    <w:rsid w:val="00BC046E"/>
    <w:rsid w:val="00BC0510"/>
    <w:rsid w:val="00BC05CF"/>
    <w:rsid w:val="00BC06F5"/>
    <w:rsid w:val="00BC0E72"/>
    <w:rsid w:val="00BC0FCA"/>
    <w:rsid w:val="00BC10D4"/>
    <w:rsid w:val="00BC1735"/>
    <w:rsid w:val="00BC186F"/>
    <w:rsid w:val="00BC1DC9"/>
    <w:rsid w:val="00BC206F"/>
    <w:rsid w:val="00BC2541"/>
    <w:rsid w:val="00BC2745"/>
    <w:rsid w:val="00BC29C3"/>
    <w:rsid w:val="00BC2B5A"/>
    <w:rsid w:val="00BC2FC0"/>
    <w:rsid w:val="00BC3B35"/>
    <w:rsid w:val="00BC3C8E"/>
    <w:rsid w:val="00BC3F29"/>
    <w:rsid w:val="00BC3FA2"/>
    <w:rsid w:val="00BC451F"/>
    <w:rsid w:val="00BC4582"/>
    <w:rsid w:val="00BC4AB8"/>
    <w:rsid w:val="00BC4B23"/>
    <w:rsid w:val="00BC4C46"/>
    <w:rsid w:val="00BC4F1C"/>
    <w:rsid w:val="00BC50FB"/>
    <w:rsid w:val="00BC528E"/>
    <w:rsid w:val="00BC52CA"/>
    <w:rsid w:val="00BC5879"/>
    <w:rsid w:val="00BC5A00"/>
    <w:rsid w:val="00BC5BEA"/>
    <w:rsid w:val="00BC5C24"/>
    <w:rsid w:val="00BC5EBA"/>
    <w:rsid w:val="00BC614E"/>
    <w:rsid w:val="00BC640A"/>
    <w:rsid w:val="00BC6533"/>
    <w:rsid w:val="00BC667C"/>
    <w:rsid w:val="00BC681F"/>
    <w:rsid w:val="00BC6CB4"/>
    <w:rsid w:val="00BC6DDE"/>
    <w:rsid w:val="00BC72E7"/>
    <w:rsid w:val="00BC7406"/>
    <w:rsid w:val="00BC749B"/>
    <w:rsid w:val="00BC74AB"/>
    <w:rsid w:val="00BC7570"/>
    <w:rsid w:val="00BC7A92"/>
    <w:rsid w:val="00BC7AF3"/>
    <w:rsid w:val="00BC7F31"/>
    <w:rsid w:val="00BD0453"/>
    <w:rsid w:val="00BD0566"/>
    <w:rsid w:val="00BD0989"/>
    <w:rsid w:val="00BD099E"/>
    <w:rsid w:val="00BD0DF6"/>
    <w:rsid w:val="00BD0F26"/>
    <w:rsid w:val="00BD1325"/>
    <w:rsid w:val="00BD1562"/>
    <w:rsid w:val="00BD1647"/>
    <w:rsid w:val="00BD1722"/>
    <w:rsid w:val="00BD1793"/>
    <w:rsid w:val="00BD1E87"/>
    <w:rsid w:val="00BD21EE"/>
    <w:rsid w:val="00BD2321"/>
    <w:rsid w:val="00BD3006"/>
    <w:rsid w:val="00BD328B"/>
    <w:rsid w:val="00BD35C8"/>
    <w:rsid w:val="00BD37ED"/>
    <w:rsid w:val="00BD38FB"/>
    <w:rsid w:val="00BD3D36"/>
    <w:rsid w:val="00BD3FD4"/>
    <w:rsid w:val="00BD4172"/>
    <w:rsid w:val="00BD41C1"/>
    <w:rsid w:val="00BD4D1B"/>
    <w:rsid w:val="00BD5153"/>
    <w:rsid w:val="00BD527E"/>
    <w:rsid w:val="00BD562F"/>
    <w:rsid w:val="00BD5BA4"/>
    <w:rsid w:val="00BD6353"/>
    <w:rsid w:val="00BD6477"/>
    <w:rsid w:val="00BD69D3"/>
    <w:rsid w:val="00BD6B64"/>
    <w:rsid w:val="00BD6D0D"/>
    <w:rsid w:val="00BD7453"/>
    <w:rsid w:val="00BD74A7"/>
    <w:rsid w:val="00BD79B1"/>
    <w:rsid w:val="00BD7ADA"/>
    <w:rsid w:val="00BE09C0"/>
    <w:rsid w:val="00BE0D1F"/>
    <w:rsid w:val="00BE1805"/>
    <w:rsid w:val="00BE18D9"/>
    <w:rsid w:val="00BE1A2E"/>
    <w:rsid w:val="00BE211B"/>
    <w:rsid w:val="00BE2143"/>
    <w:rsid w:val="00BE22C2"/>
    <w:rsid w:val="00BE2689"/>
    <w:rsid w:val="00BE27AF"/>
    <w:rsid w:val="00BE2B64"/>
    <w:rsid w:val="00BE32E5"/>
    <w:rsid w:val="00BE33D7"/>
    <w:rsid w:val="00BE3678"/>
    <w:rsid w:val="00BE3A91"/>
    <w:rsid w:val="00BE3FCA"/>
    <w:rsid w:val="00BE4210"/>
    <w:rsid w:val="00BE498B"/>
    <w:rsid w:val="00BE4D67"/>
    <w:rsid w:val="00BE4DB2"/>
    <w:rsid w:val="00BE4FE8"/>
    <w:rsid w:val="00BE5063"/>
    <w:rsid w:val="00BE5098"/>
    <w:rsid w:val="00BE54CA"/>
    <w:rsid w:val="00BE5771"/>
    <w:rsid w:val="00BE5A9E"/>
    <w:rsid w:val="00BE5AA6"/>
    <w:rsid w:val="00BE5C21"/>
    <w:rsid w:val="00BE5D54"/>
    <w:rsid w:val="00BE5DB5"/>
    <w:rsid w:val="00BE60D2"/>
    <w:rsid w:val="00BE6182"/>
    <w:rsid w:val="00BE61C3"/>
    <w:rsid w:val="00BE6655"/>
    <w:rsid w:val="00BE67AD"/>
    <w:rsid w:val="00BE6CA2"/>
    <w:rsid w:val="00BE6E87"/>
    <w:rsid w:val="00BE740B"/>
    <w:rsid w:val="00BE7565"/>
    <w:rsid w:val="00BE7B78"/>
    <w:rsid w:val="00BF086C"/>
    <w:rsid w:val="00BF0F01"/>
    <w:rsid w:val="00BF1167"/>
    <w:rsid w:val="00BF132F"/>
    <w:rsid w:val="00BF13A1"/>
    <w:rsid w:val="00BF1590"/>
    <w:rsid w:val="00BF2174"/>
    <w:rsid w:val="00BF260A"/>
    <w:rsid w:val="00BF306A"/>
    <w:rsid w:val="00BF36BB"/>
    <w:rsid w:val="00BF3C41"/>
    <w:rsid w:val="00BF3E32"/>
    <w:rsid w:val="00BF48E6"/>
    <w:rsid w:val="00BF4A00"/>
    <w:rsid w:val="00BF50E6"/>
    <w:rsid w:val="00BF54DE"/>
    <w:rsid w:val="00BF5562"/>
    <w:rsid w:val="00BF5F0D"/>
    <w:rsid w:val="00BF63C5"/>
    <w:rsid w:val="00BF6416"/>
    <w:rsid w:val="00BF682E"/>
    <w:rsid w:val="00BF6E38"/>
    <w:rsid w:val="00BF6FAB"/>
    <w:rsid w:val="00BF6FB8"/>
    <w:rsid w:val="00BF7C93"/>
    <w:rsid w:val="00C00232"/>
    <w:rsid w:val="00C00245"/>
    <w:rsid w:val="00C00336"/>
    <w:rsid w:val="00C004A5"/>
    <w:rsid w:val="00C00513"/>
    <w:rsid w:val="00C00A27"/>
    <w:rsid w:val="00C00E01"/>
    <w:rsid w:val="00C01B9B"/>
    <w:rsid w:val="00C01FB7"/>
    <w:rsid w:val="00C0208F"/>
    <w:rsid w:val="00C0271B"/>
    <w:rsid w:val="00C027C1"/>
    <w:rsid w:val="00C02CDB"/>
    <w:rsid w:val="00C02CF8"/>
    <w:rsid w:val="00C02EBD"/>
    <w:rsid w:val="00C03212"/>
    <w:rsid w:val="00C03425"/>
    <w:rsid w:val="00C03500"/>
    <w:rsid w:val="00C03854"/>
    <w:rsid w:val="00C038AA"/>
    <w:rsid w:val="00C0391D"/>
    <w:rsid w:val="00C03D81"/>
    <w:rsid w:val="00C03ED4"/>
    <w:rsid w:val="00C04107"/>
    <w:rsid w:val="00C0430E"/>
    <w:rsid w:val="00C04AB6"/>
    <w:rsid w:val="00C04AC0"/>
    <w:rsid w:val="00C04CFC"/>
    <w:rsid w:val="00C04F19"/>
    <w:rsid w:val="00C0513E"/>
    <w:rsid w:val="00C051CA"/>
    <w:rsid w:val="00C05353"/>
    <w:rsid w:val="00C05536"/>
    <w:rsid w:val="00C05542"/>
    <w:rsid w:val="00C05905"/>
    <w:rsid w:val="00C05C37"/>
    <w:rsid w:val="00C064B1"/>
    <w:rsid w:val="00C067A7"/>
    <w:rsid w:val="00C06D98"/>
    <w:rsid w:val="00C06DDB"/>
    <w:rsid w:val="00C07B45"/>
    <w:rsid w:val="00C07E21"/>
    <w:rsid w:val="00C1005B"/>
    <w:rsid w:val="00C10405"/>
    <w:rsid w:val="00C104D3"/>
    <w:rsid w:val="00C1059D"/>
    <w:rsid w:val="00C10A00"/>
    <w:rsid w:val="00C1101D"/>
    <w:rsid w:val="00C1135F"/>
    <w:rsid w:val="00C11798"/>
    <w:rsid w:val="00C1182D"/>
    <w:rsid w:val="00C11AA5"/>
    <w:rsid w:val="00C11CFF"/>
    <w:rsid w:val="00C11F54"/>
    <w:rsid w:val="00C122F3"/>
    <w:rsid w:val="00C12655"/>
    <w:rsid w:val="00C12696"/>
    <w:rsid w:val="00C12A88"/>
    <w:rsid w:val="00C12C9D"/>
    <w:rsid w:val="00C12D40"/>
    <w:rsid w:val="00C12E71"/>
    <w:rsid w:val="00C12F23"/>
    <w:rsid w:val="00C1315C"/>
    <w:rsid w:val="00C1323D"/>
    <w:rsid w:val="00C135D3"/>
    <w:rsid w:val="00C1370A"/>
    <w:rsid w:val="00C140DB"/>
    <w:rsid w:val="00C140FC"/>
    <w:rsid w:val="00C1410B"/>
    <w:rsid w:val="00C1417D"/>
    <w:rsid w:val="00C14203"/>
    <w:rsid w:val="00C14315"/>
    <w:rsid w:val="00C14A03"/>
    <w:rsid w:val="00C14B15"/>
    <w:rsid w:val="00C14F5B"/>
    <w:rsid w:val="00C1532C"/>
    <w:rsid w:val="00C1579A"/>
    <w:rsid w:val="00C15DAD"/>
    <w:rsid w:val="00C166B7"/>
    <w:rsid w:val="00C16BB6"/>
    <w:rsid w:val="00C17A22"/>
    <w:rsid w:val="00C17CA1"/>
    <w:rsid w:val="00C17E93"/>
    <w:rsid w:val="00C20197"/>
    <w:rsid w:val="00C202D6"/>
    <w:rsid w:val="00C20447"/>
    <w:rsid w:val="00C204EB"/>
    <w:rsid w:val="00C2058E"/>
    <w:rsid w:val="00C20672"/>
    <w:rsid w:val="00C20717"/>
    <w:rsid w:val="00C20A99"/>
    <w:rsid w:val="00C2165B"/>
    <w:rsid w:val="00C21BE7"/>
    <w:rsid w:val="00C21E60"/>
    <w:rsid w:val="00C21ED4"/>
    <w:rsid w:val="00C21F4C"/>
    <w:rsid w:val="00C21FDF"/>
    <w:rsid w:val="00C224F2"/>
    <w:rsid w:val="00C22849"/>
    <w:rsid w:val="00C22954"/>
    <w:rsid w:val="00C22979"/>
    <w:rsid w:val="00C22B00"/>
    <w:rsid w:val="00C22BE3"/>
    <w:rsid w:val="00C231F4"/>
    <w:rsid w:val="00C2337B"/>
    <w:rsid w:val="00C23603"/>
    <w:rsid w:val="00C23B12"/>
    <w:rsid w:val="00C23C98"/>
    <w:rsid w:val="00C23FB4"/>
    <w:rsid w:val="00C24066"/>
    <w:rsid w:val="00C2413E"/>
    <w:rsid w:val="00C242C3"/>
    <w:rsid w:val="00C24813"/>
    <w:rsid w:val="00C24E71"/>
    <w:rsid w:val="00C24EE5"/>
    <w:rsid w:val="00C24F67"/>
    <w:rsid w:val="00C25167"/>
    <w:rsid w:val="00C25313"/>
    <w:rsid w:val="00C25350"/>
    <w:rsid w:val="00C2541C"/>
    <w:rsid w:val="00C2598D"/>
    <w:rsid w:val="00C26133"/>
    <w:rsid w:val="00C261D2"/>
    <w:rsid w:val="00C2636C"/>
    <w:rsid w:val="00C2696D"/>
    <w:rsid w:val="00C27229"/>
    <w:rsid w:val="00C2740B"/>
    <w:rsid w:val="00C27715"/>
    <w:rsid w:val="00C27C11"/>
    <w:rsid w:val="00C27F84"/>
    <w:rsid w:val="00C303CF"/>
    <w:rsid w:val="00C307A5"/>
    <w:rsid w:val="00C30D94"/>
    <w:rsid w:val="00C30EDB"/>
    <w:rsid w:val="00C3105C"/>
    <w:rsid w:val="00C315F2"/>
    <w:rsid w:val="00C31645"/>
    <w:rsid w:val="00C31EB7"/>
    <w:rsid w:val="00C3270F"/>
    <w:rsid w:val="00C32DE0"/>
    <w:rsid w:val="00C3306A"/>
    <w:rsid w:val="00C334A4"/>
    <w:rsid w:val="00C33A85"/>
    <w:rsid w:val="00C33AA4"/>
    <w:rsid w:val="00C33DE7"/>
    <w:rsid w:val="00C34189"/>
    <w:rsid w:val="00C34199"/>
    <w:rsid w:val="00C342B3"/>
    <w:rsid w:val="00C34595"/>
    <w:rsid w:val="00C3485C"/>
    <w:rsid w:val="00C34954"/>
    <w:rsid w:val="00C34B13"/>
    <w:rsid w:val="00C34CD3"/>
    <w:rsid w:val="00C34F28"/>
    <w:rsid w:val="00C35397"/>
    <w:rsid w:val="00C354A8"/>
    <w:rsid w:val="00C364B4"/>
    <w:rsid w:val="00C36529"/>
    <w:rsid w:val="00C3665C"/>
    <w:rsid w:val="00C3680E"/>
    <w:rsid w:val="00C36DCC"/>
    <w:rsid w:val="00C371C1"/>
    <w:rsid w:val="00C372A5"/>
    <w:rsid w:val="00C37452"/>
    <w:rsid w:val="00C37478"/>
    <w:rsid w:val="00C374AA"/>
    <w:rsid w:val="00C375D9"/>
    <w:rsid w:val="00C37A7C"/>
    <w:rsid w:val="00C4055B"/>
    <w:rsid w:val="00C40772"/>
    <w:rsid w:val="00C40F4F"/>
    <w:rsid w:val="00C410A1"/>
    <w:rsid w:val="00C41143"/>
    <w:rsid w:val="00C41167"/>
    <w:rsid w:val="00C4129F"/>
    <w:rsid w:val="00C41497"/>
    <w:rsid w:val="00C41AC6"/>
    <w:rsid w:val="00C41B5D"/>
    <w:rsid w:val="00C41EB0"/>
    <w:rsid w:val="00C420A7"/>
    <w:rsid w:val="00C42329"/>
    <w:rsid w:val="00C4232A"/>
    <w:rsid w:val="00C4273D"/>
    <w:rsid w:val="00C427C5"/>
    <w:rsid w:val="00C428C3"/>
    <w:rsid w:val="00C42926"/>
    <w:rsid w:val="00C42E6A"/>
    <w:rsid w:val="00C42E9B"/>
    <w:rsid w:val="00C42F93"/>
    <w:rsid w:val="00C436A8"/>
    <w:rsid w:val="00C43721"/>
    <w:rsid w:val="00C43A27"/>
    <w:rsid w:val="00C446CF"/>
    <w:rsid w:val="00C44824"/>
    <w:rsid w:val="00C44852"/>
    <w:rsid w:val="00C44BEF"/>
    <w:rsid w:val="00C4535B"/>
    <w:rsid w:val="00C45554"/>
    <w:rsid w:val="00C46387"/>
    <w:rsid w:val="00C465A4"/>
    <w:rsid w:val="00C46B1E"/>
    <w:rsid w:val="00C46EDD"/>
    <w:rsid w:val="00C4716D"/>
    <w:rsid w:val="00C47F2A"/>
    <w:rsid w:val="00C50061"/>
    <w:rsid w:val="00C5012E"/>
    <w:rsid w:val="00C502D3"/>
    <w:rsid w:val="00C50596"/>
    <w:rsid w:val="00C50702"/>
    <w:rsid w:val="00C5073C"/>
    <w:rsid w:val="00C5078C"/>
    <w:rsid w:val="00C5086E"/>
    <w:rsid w:val="00C5098B"/>
    <w:rsid w:val="00C50EA4"/>
    <w:rsid w:val="00C51313"/>
    <w:rsid w:val="00C5195D"/>
    <w:rsid w:val="00C51B31"/>
    <w:rsid w:val="00C527E8"/>
    <w:rsid w:val="00C529BB"/>
    <w:rsid w:val="00C52A19"/>
    <w:rsid w:val="00C52DF0"/>
    <w:rsid w:val="00C52ED4"/>
    <w:rsid w:val="00C52FA1"/>
    <w:rsid w:val="00C5328F"/>
    <w:rsid w:val="00C5346D"/>
    <w:rsid w:val="00C539B5"/>
    <w:rsid w:val="00C53B24"/>
    <w:rsid w:val="00C53D4E"/>
    <w:rsid w:val="00C53DA3"/>
    <w:rsid w:val="00C53FD5"/>
    <w:rsid w:val="00C54658"/>
    <w:rsid w:val="00C54814"/>
    <w:rsid w:val="00C54D10"/>
    <w:rsid w:val="00C54E2A"/>
    <w:rsid w:val="00C55195"/>
    <w:rsid w:val="00C55287"/>
    <w:rsid w:val="00C5561B"/>
    <w:rsid w:val="00C55846"/>
    <w:rsid w:val="00C55BD5"/>
    <w:rsid w:val="00C56316"/>
    <w:rsid w:val="00C566E5"/>
    <w:rsid w:val="00C5690C"/>
    <w:rsid w:val="00C56B49"/>
    <w:rsid w:val="00C56C2A"/>
    <w:rsid w:val="00C572AE"/>
    <w:rsid w:val="00C60360"/>
    <w:rsid w:val="00C608F2"/>
    <w:rsid w:val="00C60A83"/>
    <w:rsid w:val="00C60C1A"/>
    <w:rsid w:val="00C60C43"/>
    <w:rsid w:val="00C60D0F"/>
    <w:rsid w:val="00C60D6C"/>
    <w:rsid w:val="00C610F8"/>
    <w:rsid w:val="00C61219"/>
    <w:rsid w:val="00C61448"/>
    <w:rsid w:val="00C6148F"/>
    <w:rsid w:val="00C6172E"/>
    <w:rsid w:val="00C61890"/>
    <w:rsid w:val="00C6199A"/>
    <w:rsid w:val="00C61AC2"/>
    <w:rsid w:val="00C61CAE"/>
    <w:rsid w:val="00C61E13"/>
    <w:rsid w:val="00C61F38"/>
    <w:rsid w:val="00C622C9"/>
    <w:rsid w:val="00C62A8E"/>
    <w:rsid w:val="00C62B70"/>
    <w:rsid w:val="00C62D11"/>
    <w:rsid w:val="00C6307F"/>
    <w:rsid w:val="00C6381D"/>
    <w:rsid w:val="00C6390F"/>
    <w:rsid w:val="00C63EA1"/>
    <w:rsid w:val="00C64032"/>
    <w:rsid w:val="00C642AB"/>
    <w:rsid w:val="00C6437B"/>
    <w:rsid w:val="00C646A9"/>
    <w:rsid w:val="00C646DE"/>
    <w:rsid w:val="00C64746"/>
    <w:rsid w:val="00C6490A"/>
    <w:rsid w:val="00C64D09"/>
    <w:rsid w:val="00C64EE5"/>
    <w:rsid w:val="00C650EE"/>
    <w:rsid w:val="00C6532F"/>
    <w:rsid w:val="00C65539"/>
    <w:rsid w:val="00C65541"/>
    <w:rsid w:val="00C65956"/>
    <w:rsid w:val="00C661CD"/>
    <w:rsid w:val="00C66255"/>
    <w:rsid w:val="00C665A7"/>
    <w:rsid w:val="00C665BB"/>
    <w:rsid w:val="00C66602"/>
    <w:rsid w:val="00C666EA"/>
    <w:rsid w:val="00C669AD"/>
    <w:rsid w:val="00C66D19"/>
    <w:rsid w:val="00C67616"/>
    <w:rsid w:val="00C676C1"/>
    <w:rsid w:val="00C67703"/>
    <w:rsid w:val="00C67A9E"/>
    <w:rsid w:val="00C67CDE"/>
    <w:rsid w:val="00C70124"/>
    <w:rsid w:val="00C7023D"/>
    <w:rsid w:val="00C70431"/>
    <w:rsid w:val="00C7057D"/>
    <w:rsid w:val="00C70A9D"/>
    <w:rsid w:val="00C70EC7"/>
    <w:rsid w:val="00C70FFF"/>
    <w:rsid w:val="00C71BD6"/>
    <w:rsid w:val="00C71E14"/>
    <w:rsid w:val="00C72121"/>
    <w:rsid w:val="00C728BE"/>
    <w:rsid w:val="00C7301B"/>
    <w:rsid w:val="00C730E6"/>
    <w:rsid w:val="00C731C5"/>
    <w:rsid w:val="00C737D1"/>
    <w:rsid w:val="00C73CDE"/>
    <w:rsid w:val="00C73D5E"/>
    <w:rsid w:val="00C745FF"/>
    <w:rsid w:val="00C746BA"/>
    <w:rsid w:val="00C74C5D"/>
    <w:rsid w:val="00C74F16"/>
    <w:rsid w:val="00C74FF1"/>
    <w:rsid w:val="00C75082"/>
    <w:rsid w:val="00C75524"/>
    <w:rsid w:val="00C756C6"/>
    <w:rsid w:val="00C75AD0"/>
    <w:rsid w:val="00C75C8B"/>
    <w:rsid w:val="00C75DE0"/>
    <w:rsid w:val="00C766E0"/>
    <w:rsid w:val="00C767F0"/>
    <w:rsid w:val="00C76B12"/>
    <w:rsid w:val="00C76E93"/>
    <w:rsid w:val="00C7727B"/>
    <w:rsid w:val="00C77308"/>
    <w:rsid w:val="00C775A0"/>
    <w:rsid w:val="00C77774"/>
    <w:rsid w:val="00C77DF7"/>
    <w:rsid w:val="00C77ED4"/>
    <w:rsid w:val="00C77FCF"/>
    <w:rsid w:val="00C80676"/>
    <w:rsid w:val="00C80824"/>
    <w:rsid w:val="00C8095C"/>
    <w:rsid w:val="00C80F39"/>
    <w:rsid w:val="00C81218"/>
    <w:rsid w:val="00C81408"/>
    <w:rsid w:val="00C81601"/>
    <w:rsid w:val="00C8181F"/>
    <w:rsid w:val="00C81A49"/>
    <w:rsid w:val="00C81F90"/>
    <w:rsid w:val="00C82C06"/>
    <w:rsid w:val="00C82CBF"/>
    <w:rsid w:val="00C834F0"/>
    <w:rsid w:val="00C83820"/>
    <w:rsid w:val="00C83AC1"/>
    <w:rsid w:val="00C83B65"/>
    <w:rsid w:val="00C83CCE"/>
    <w:rsid w:val="00C83F81"/>
    <w:rsid w:val="00C83FDB"/>
    <w:rsid w:val="00C843E5"/>
    <w:rsid w:val="00C84481"/>
    <w:rsid w:val="00C844C1"/>
    <w:rsid w:val="00C84BFB"/>
    <w:rsid w:val="00C84BFE"/>
    <w:rsid w:val="00C84F89"/>
    <w:rsid w:val="00C85204"/>
    <w:rsid w:val="00C85425"/>
    <w:rsid w:val="00C85770"/>
    <w:rsid w:val="00C85802"/>
    <w:rsid w:val="00C85D69"/>
    <w:rsid w:val="00C86111"/>
    <w:rsid w:val="00C861D8"/>
    <w:rsid w:val="00C86242"/>
    <w:rsid w:val="00C86481"/>
    <w:rsid w:val="00C86666"/>
    <w:rsid w:val="00C866C4"/>
    <w:rsid w:val="00C86973"/>
    <w:rsid w:val="00C86A3D"/>
    <w:rsid w:val="00C86B1A"/>
    <w:rsid w:val="00C871D9"/>
    <w:rsid w:val="00C87340"/>
    <w:rsid w:val="00C8749E"/>
    <w:rsid w:val="00C87CD0"/>
    <w:rsid w:val="00C87DC4"/>
    <w:rsid w:val="00C903DA"/>
    <w:rsid w:val="00C903EF"/>
    <w:rsid w:val="00C90544"/>
    <w:rsid w:val="00C9068E"/>
    <w:rsid w:val="00C9086C"/>
    <w:rsid w:val="00C908D1"/>
    <w:rsid w:val="00C90CB3"/>
    <w:rsid w:val="00C9101B"/>
    <w:rsid w:val="00C912B2"/>
    <w:rsid w:val="00C91C95"/>
    <w:rsid w:val="00C91D78"/>
    <w:rsid w:val="00C91DC8"/>
    <w:rsid w:val="00C91DDA"/>
    <w:rsid w:val="00C91E94"/>
    <w:rsid w:val="00C92566"/>
    <w:rsid w:val="00C92A9B"/>
    <w:rsid w:val="00C92BDE"/>
    <w:rsid w:val="00C92E61"/>
    <w:rsid w:val="00C93119"/>
    <w:rsid w:val="00C93709"/>
    <w:rsid w:val="00C93736"/>
    <w:rsid w:val="00C937C7"/>
    <w:rsid w:val="00C93AAA"/>
    <w:rsid w:val="00C93F84"/>
    <w:rsid w:val="00C94134"/>
    <w:rsid w:val="00C94233"/>
    <w:rsid w:val="00C9432E"/>
    <w:rsid w:val="00C9434A"/>
    <w:rsid w:val="00C944D4"/>
    <w:rsid w:val="00C94C0B"/>
    <w:rsid w:val="00C94FA2"/>
    <w:rsid w:val="00C9547E"/>
    <w:rsid w:val="00C9579F"/>
    <w:rsid w:val="00C95C72"/>
    <w:rsid w:val="00C95D76"/>
    <w:rsid w:val="00C96037"/>
    <w:rsid w:val="00C971CD"/>
    <w:rsid w:val="00C972BA"/>
    <w:rsid w:val="00C97408"/>
    <w:rsid w:val="00C974C5"/>
    <w:rsid w:val="00CA0546"/>
    <w:rsid w:val="00CA082C"/>
    <w:rsid w:val="00CA132E"/>
    <w:rsid w:val="00CA1564"/>
    <w:rsid w:val="00CA1CA5"/>
    <w:rsid w:val="00CA1D21"/>
    <w:rsid w:val="00CA20AE"/>
    <w:rsid w:val="00CA2193"/>
    <w:rsid w:val="00CA2890"/>
    <w:rsid w:val="00CA2E0D"/>
    <w:rsid w:val="00CA3197"/>
    <w:rsid w:val="00CA344D"/>
    <w:rsid w:val="00CA34AB"/>
    <w:rsid w:val="00CA364D"/>
    <w:rsid w:val="00CA3E0C"/>
    <w:rsid w:val="00CA4E24"/>
    <w:rsid w:val="00CA4FF5"/>
    <w:rsid w:val="00CA504D"/>
    <w:rsid w:val="00CA54FB"/>
    <w:rsid w:val="00CA5916"/>
    <w:rsid w:val="00CA5BC0"/>
    <w:rsid w:val="00CA5D09"/>
    <w:rsid w:val="00CA6818"/>
    <w:rsid w:val="00CA6AA2"/>
    <w:rsid w:val="00CA6D4A"/>
    <w:rsid w:val="00CA7007"/>
    <w:rsid w:val="00CA730B"/>
    <w:rsid w:val="00CA75A9"/>
    <w:rsid w:val="00CA76AD"/>
    <w:rsid w:val="00CA7736"/>
    <w:rsid w:val="00CA7774"/>
    <w:rsid w:val="00CA7F68"/>
    <w:rsid w:val="00CB0493"/>
    <w:rsid w:val="00CB0754"/>
    <w:rsid w:val="00CB0767"/>
    <w:rsid w:val="00CB0782"/>
    <w:rsid w:val="00CB07AD"/>
    <w:rsid w:val="00CB09E9"/>
    <w:rsid w:val="00CB0B0C"/>
    <w:rsid w:val="00CB0E17"/>
    <w:rsid w:val="00CB10B9"/>
    <w:rsid w:val="00CB1A8B"/>
    <w:rsid w:val="00CB1FE4"/>
    <w:rsid w:val="00CB225B"/>
    <w:rsid w:val="00CB22EF"/>
    <w:rsid w:val="00CB2933"/>
    <w:rsid w:val="00CB2E3D"/>
    <w:rsid w:val="00CB3121"/>
    <w:rsid w:val="00CB38B9"/>
    <w:rsid w:val="00CB4104"/>
    <w:rsid w:val="00CB42A1"/>
    <w:rsid w:val="00CB467C"/>
    <w:rsid w:val="00CB476A"/>
    <w:rsid w:val="00CB4942"/>
    <w:rsid w:val="00CB59F8"/>
    <w:rsid w:val="00CB5A0C"/>
    <w:rsid w:val="00CB5A41"/>
    <w:rsid w:val="00CB5A74"/>
    <w:rsid w:val="00CB5C65"/>
    <w:rsid w:val="00CB61E4"/>
    <w:rsid w:val="00CB6220"/>
    <w:rsid w:val="00CB648A"/>
    <w:rsid w:val="00CB664D"/>
    <w:rsid w:val="00CB73C0"/>
    <w:rsid w:val="00CB7404"/>
    <w:rsid w:val="00CB760C"/>
    <w:rsid w:val="00CB7D34"/>
    <w:rsid w:val="00CB7EB2"/>
    <w:rsid w:val="00CC03FA"/>
    <w:rsid w:val="00CC050A"/>
    <w:rsid w:val="00CC054D"/>
    <w:rsid w:val="00CC069B"/>
    <w:rsid w:val="00CC0945"/>
    <w:rsid w:val="00CC0E25"/>
    <w:rsid w:val="00CC0E43"/>
    <w:rsid w:val="00CC1321"/>
    <w:rsid w:val="00CC14D9"/>
    <w:rsid w:val="00CC153F"/>
    <w:rsid w:val="00CC15B9"/>
    <w:rsid w:val="00CC17CF"/>
    <w:rsid w:val="00CC1991"/>
    <w:rsid w:val="00CC20F7"/>
    <w:rsid w:val="00CC2640"/>
    <w:rsid w:val="00CC2A43"/>
    <w:rsid w:val="00CC2AC8"/>
    <w:rsid w:val="00CC2E14"/>
    <w:rsid w:val="00CC2F5A"/>
    <w:rsid w:val="00CC3289"/>
    <w:rsid w:val="00CC3377"/>
    <w:rsid w:val="00CC3A7B"/>
    <w:rsid w:val="00CC3C3D"/>
    <w:rsid w:val="00CC3D8E"/>
    <w:rsid w:val="00CC4548"/>
    <w:rsid w:val="00CC499C"/>
    <w:rsid w:val="00CC49D6"/>
    <w:rsid w:val="00CC5246"/>
    <w:rsid w:val="00CC57D9"/>
    <w:rsid w:val="00CC59B7"/>
    <w:rsid w:val="00CC65AB"/>
    <w:rsid w:val="00CC6842"/>
    <w:rsid w:val="00CC695E"/>
    <w:rsid w:val="00CC6A18"/>
    <w:rsid w:val="00CC7011"/>
    <w:rsid w:val="00CC7457"/>
    <w:rsid w:val="00CC7D25"/>
    <w:rsid w:val="00CC7EBB"/>
    <w:rsid w:val="00CD00DE"/>
    <w:rsid w:val="00CD02D7"/>
    <w:rsid w:val="00CD0579"/>
    <w:rsid w:val="00CD08AA"/>
    <w:rsid w:val="00CD09C6"/>
    <w:rsid w:val="00CD0A94"/>
    <w:rsid w:val="00CD0B08"/>
    <w:rsid w:val="00CD0E11"/>
    <w:rsid w:val="00CD0F8C"/>
    <w:rsid w:val="00CD124B"/>
    <w:rsid w:val="00CD1564"/>
    <w:rsid w:val="00CD1732"/>
    <w:rsid w:val="00CD187A"/>
    <w:rsid w:val="00CD1F3F"/>
    <w:rsid w:val="00CD2495"/>
    <w:rsid w:val="00CD2716"/>
    <w:rsid w:val="00CD2824"/>
    <w:rsid w:val="00CD28E4"/>
    <w:rsid w:val="00CD29BA"/>
    <w:rsid w:val="00CD2C26"/>
    <w:rsid w:val="00CD2E92"/>
    <w:rsid w:val="00CD33A1"/>
    <w:rsid w:val="00CD34BB"/>
    <w:rsid w:val="00CD3539"/>
    <w:rsid w:val="00CD37B2"/>
    <w:rsid w:val="00CD399A"/>
    <w:rsid w:val="00CD3AF1"/>
    <w:rsid w:val="00CD3F89"/>
    <w:rsid w:val="00CD416C"/>
    <w:rsid w:val="00CD4324"/>
    <w:rsid w:val="00CD44B3"/>
    <w:rsid w:val="00CD4EDC"/>
    <w:rsid w:val="00CD4F6C"/>
    <w:rsid w:val="00CD5141"/>
    <w:rsid w:val="00CD5B26"/>
    <w:rsid w:val="00CD5C53"/>
    <w:rsid w:val="00CD5E3A"/>
    <w:rsid w:val="00CD5F7E"/>
    <w:rsid w:val="00CD61FC"/>
    <w:rsid w:val="00CD686E"/>
    <w:rsid w:val="00CD7683"/>
    <w:rsid w:val="00CD78F0"/>
    <w:rsid w:val="00CD7BB7"/>
    <w:rsid w:val="00CD7BF5"/>
    <w:rsid w:val="00CE0165"/>
    <w:rsid w:val="00CE02AB"/>
    <w:rsid w:val="00CE02DB"/>
    <w:rsid w:val="00CE073E"/>
    <w:rsid w:val="00CE11FB"/>
    <w:rsid w:val="00CE168D"/>
    <w:rsid w:val="00CE18DD"/>
    <w:rsid w:val="00CE1969"/>
    <w:rsid w:val="00CE1A1E"/>
    <w:rsid w:val="00CE1A78"/>
    <w:rsid w:val="00CE1ACC"/>
    <w:rsid w:val="00CE1FD3"/>
    <w:rsid w:val="00CE20BC"/>
    <w:rsid w:val="00CE23EC"/>
    <w:rsid w:val="00CE241C"/>
    <w:rsid w:val="00CE24AD"/>
    <w:rsid w:val="00CE2B42"/>
    <w:rsid w:val="00CE2FFF"/>
    <w:rsid w:val="00CE307A"/>
    <w:rsid w:val="00CE33C5"/>
    <w:rsid w:val="00CE36B8"/>
    <w:rsid w:val="00CE3CE1"/>
    <w:rsid w:val="00CE3E43"/>
    <w:rsid w:val="00CE3EBE"/>
    <w:rsid w:val="00CE416C"/>
    <w:rsid w:val="00CE4313"/>
    <w:rsid w:val="00CE46A3"/>
    <w:rsid w:val="00CE48F4"/>
    <w:rsid w:val="00CE4CEB"/>
    <w:rsid w:val="00CE6436"/>
    <w:rsid w:val="00CE6521"/>
    <w:rsid w:val="00CE660A"/>
    <w:rsid w:val="00CE68FF"/>
    <w:rsid w:val="00CE6A1F"/>
    <w:rsid w:val="00CE6A4C"/>
    <w:rsid w:val="00CE6A6F"/>
    <w:rsid w:val="00CE6B59"/>
    <w:rsid w:val="00CE6BC4"/>
    <w:rsid w:val="00CE6CDD"/>
    <w:rsid w:val="00CE7154"/>
    <w:rsid w:val="00CE742F"/>
    <w:rsid w:val="00CE7811"/>
    <w:rsid w:val="00CE793D"/>
    <w:rsid w:val="00CE7A11"/>
    <w:rsid w:val="00CE7BC8"/>
    <w:rsid w:val="00CE7D5A"/>
    <w:rsid w:val="00CF0210"/>
    <w:rsid w:val="00CF02B4"/>
    <w:rsid w:val="00CF0469"/>
    <w:rsid w:val="00CF06AC"/>
    <w:rsid w:val="00CF07EF"/>
    <w:rsid w:val="00CF07F4"/>
    <w:rsid w:val="00CF0C3C"/>
    <w:rsid w:val="00CF0FE5"/>
    <w:rsid w:val="00CF127B"/>
    <w:rsid w:val="00CF136F"/>
    <w:rsid w:val="00CF1A0F"/>
    <w:rsid w:val="00CF1E95"/>
    <w:rsid w:val="00CF204B"/>
    <w:rsid w:val="00CF219D"/>
    <w:rsid w:val="00CF21E0"/>
    <w:rsid w:val="00CF22BA"/>
    <w:rsid w:val="00CF2422"/>
    <w:rsid w:val="00CF2571"/>
    <w:rsid w:val="00CF2818"/>
    <w:rsid w:val="00CF2896"/>
    <w:rsid w:val="00CF350B"/>
    <w:rsid w:val="00CF3811"/>
    <w:rsid w:val="00CF3A66"/>
    <w:rsid w:val="00CF3B3B"/>
    <w:rsid w:val="00CF3FD2"/>
    <w:rsid w:val="00CF3FF2"/>
    <w:rsid w:val="00CF4480"/>
    <w:rsid w:val="00CF45F2"/>
    <w:rsid w:val="00CF46B4"/>
    <w:rsid w:val="00CF480C"/>
    <w:rsid w:val="00CF4BDD"/>
    <w:rsid w:val="00CF4F38"/>
    <w:rsid w:val="00CF4FA0"/>
    <w:rsid w:val="00CF5048"/>
    <w:rsid w:val="00CF5269"/>
    <w:rsid w:val="00CF5A58"/>
    <w:rsid w:val="00CF5F7C"/>
    <w:rsid w:val="00CF6584"/>
    <w:rsid w:val="00CF6AFE"/>
    <w:rsid w:val="00CF6CEC"/>
    <w:rsid w:val="00CF70C6"/>
    <w:rsid w:val="00CF7348"/>
    <w:rsid w:val="00CF7CC9"/>
    <w:rsid w:val="00CF7FBF"/>
    <w:rsid w:val="00D00396"/>
    <w:rsid w:val="00D003D3"/>
    <w:rsid w:val="00D00670"/>
    <w:rsid w:val="00D00C66"/>
    <w:rsid w:val="00D00FEB"/>
    <w:rsid w:val="00D01C8B"/>
    <w:rsid w:val="00D01E67"/>
    <w:rsid w:val="00D01FCB"/>
    <w:rsid w:val="00D01FE2"/>
    <w:rsid w:val="00D02535"/>
    <w:rsid w:val="00D02A04"/>
    <w:rsid w:val="00D02CBB"/>
    <w:rsid w:val="00D0321C"/>
    <w:rsid w:val="00D03447"/>
    <w:rsid w:val="00D036DB"/>
    <w:rsid w:val="00D03973"/>
    <w:rsid w:val="00D03F3B"/>
    <w:rsid w:val="00D04201"/>
    <w:rsid w:val="00D048A8"/>
    <w:rsid w:val="00D04BFD"/>
    <w:rsid w:val="00D0585B"/>
    <w:rsid w:val="00D05BAD"/>
    <w:rsid w:val="00D05E8E"/>
    <w:rsid w:val="00D061F1"/>
    <w:rsid w:val="00D06333"/>
    <w:rsid w:val="00D06507"/>
    <w:rsid w:val="00D06656"/>
    <w:rsid w:val="00D0678E"/>
    <w:rsid w:val="00D06A4C"/>
    <w:rsid w:val="00D07181"/>
    <w:rsid w:val="00D0723C"/>
    <w:rsid w:val="00D073ED"/>
    <w:rsid w:val="00D0740C"/>
    <w:rsid w:val="00D075A9"/>
    <w:rsid w:val="00D075B5"/>
    <w:rsid w:val="00D07C8E"/>
    <w:rsid w:val="00D07E59"/>
    <w:rsid w:val="00D07F95"/>
    <w:rsid w:val="00D1059C"/>
    <w:rsid w:val="00D106A3"/>
    <w:rsid w:val="00D11058"/>
    <w:rsid w:val="00D1105E"/>
    <w:rsid w:val="00D11410"/>
    <w:rsid w:val="00D11860"/>
    <w:rsid w:val="00D11A49"/>
    <w:rsid w:val="00D11B78"/>
    <w:rsid w:val="00D11DE4"/>
    <w:rsid w:val="00D11E78"/>
    <w:rsid w:val="00D1226B"/>
    <w:rsid w:val="00D12449"/>
    <w:rsid w:val="00D1249A"/>
    <w:rsid w:val="00D1265C"/>
    <w:rsid w:val="00D1269A"/>
    <w:rsid w:val="00D12A47"/>
    <w:rsid w:val="00D12B64"/>
    <w:rsid w:val="00D12E57"/>
    <w:rsid w:val="00D13138"/>
    <w:rsid w:val="00D1320F"/>
    <w:rsid w:val="00D136D9"/>
    <w:rsid w:val="00D139E1"/>
    <w:rsid w:val="00D13A65"/>
    <w:rsid w:val="00D13DAD"/>
    <w:rsid w:val="00D13FB0"/>
    <w:rsid w:val="00D14804"/>
    <w:rsid w:val="00D14CCE"/>
    <w:rsid w:val="00D1530B"/>
    <w:rsid w:val="00D15AC5"/>
    <w:rsid w:val="00D15E73"/>
    <w:rsid w:val="00D1600B"/>
    <w:rsid w:val="00D16037"/>
    <w:rsid w:val="00D1621D"/>
    <w:rsid w:val="00D167EA"/>
    <w:rsid w:val="00D16E8C"/>
    <w:rsid w:val="00D170AE"/>
    <w:rsid w:val="00D170B0"/>
    <w:rsid w:val="00D1782C"/>
    <w:rsid w:val="00D20941"/>
    <w:rsid w:val="00D2103D"/>
    <w:rsid w:val="00D2140D"/>
    <w:rsid w:val="00D21AAD"/>
    <w:rsid w:val="00D21C4F"/>
    <w:rsid w:val="00D2219F"/>
    <w:rsid w:val="00D222D5"/>
    <w:rsid w:val="00D22547"/>
    <w:rsid w:val="00D225E6"/>
    <w:rsid w:val="00D228E9"/>
    <w:rsid w:val="00D22A78"/>
    <w:rsid w:val="00D22F59"/>
    <w:rsid w:val="00D238F7"/>
    <w:rsid w:val="00D23BB7"/>
    <w:rsid w:val="00D24262"/>
    <w:rsid w:val="00D2435F"/>
    <w:rsid w:val="00D2453A"/>
    <w:rsid w:val="00D247B4"/>
    <w:rsid w:val="00D24AA8"/>
    <w:rsid w:val="00D24E51"/>
    <w:rsid w:val="00D24F16"/>
    <w:rsid w:val="00D25288"/>
    <w:rsid w:val="00D2565A"/>
    <w:rsid w:val="00D2592E"/>
    <w:rsid w:val="00D25BB6"/>
    <w:rsid w:val="00D25CDB"/>
    <w:rsid w:val="00D25ECE"/>
    <w:rsid w:val="00D261C8"/>
    <w:rsid w:val="00D26300"/>
    <w:rsid w:val="00D266F0"/>
    <w:rsid w:val="00D268D3"/>
    <w:rsid w:val="00D26943"/>
    <w:rsid w:val="00D26AEE"/>
    <w:rsid w:val="00D2748C"/>
    <w:rsid w:val="00D274F5"/>
    <w:rsid w:val="00D27548"/>
    <w:rsid w:val="00D27AFC"/>
    <w:rsid w:val="00D27E5E"/>
    <w:rsid w:val="00D301BD"/>
    <w:rsid w:val="00D3030B"/>
    <w:rsid w:val="00D307A4"/>
    <w:rsid w:val="00D30BD6"/>
    <w:rsid w:val="00D30CA2"/>
    <w:rsid w:val="00D30F3E"/>
    <w:rsid w:val="00D31477"/>
    <w:rsid w:val="00D3171E"/>
    <w:rsid w:val="00D3180A"/>
    <w:rsid w:val="00D31A6B"/>
    <w:rsid w:val="00D31F96"/>
    <w:rsid w:val="00D3202B"/>
    <w:rsid w:val="00D3234D"/>
    <w:rsid w:val="00D32884"/>
    <w:rsid w:val="00D32A8A"/>
    <w:rsid w:val="00D32BC1"/>
    <w:rsid w:val="00D32E91"/>
    <w:rsid w:val="00D333CE"/>
    <w:rsid w:val="00D33412"/>
    <w:rsid w:val="00D33C09"/>
    <w:rsid w:val="00D33FDC"/>
    <w:rsid w:val="00D343EE"/>
    <w:rsid w:val="00D34738"/>
    <w:rsid w:val="00D34917"/>
    <w:rsid w:val="00D34C2B"/>
    <w:rsid w:val="00D34E93"/>
    <w:rsid w:val="00D34EDE"/>
    <w:rsid w:val="00D34EFA"/>
    <w:rsid w:val="00D35B27"/>
    <w:rsid w:val="00D35BA4"/>
    <w:rsid w:val="00D36561"/>
    <w:rsid w:val="00D3709B"/>
    <w:rsid w:val="00D37273"/>
    <w:rsid w:val="00D37624"/>
    <w:rsid w:val="00D37949"/>
    <w:rsid w:val="00D3799E"/>
    <w:rsid w:val="00D37BBC"/>
    <w:rsid w:val="00D37E10"/>
    <w:rsid w:val="00D40142"/>
    <w:rsid w:val="00D403D3"/>
    <w:rsid w:val="00D40637"/>
    <w:rsid w:val="00D4068A"/>
    <w:rsid w:val="00D40788"/>
    <w:rsid w:val="00D40B92"/>
    <w:rsid w:val="00D40D3A"/>
    <w:rsid w:val="00D40D91"/>
    <w:rsid w:val="00D4102A"/>
    <w:rsid w:val="00D411E6"/>
    <w:rsid w:val="00D415B7"/>
    <w:rsid w:val="00D4161E"/>
    <w:rsid w:val="00D417DF"/>
    <w:rsid w:val="00D4190A"/>
    <w:rsid w:val="00D41B89"/>
    <w:rsid w:val="00D41E1B"/>
    <w:rsid w:val="00D41FF2"/>
    <w:rsid w:val="00D42035"/>
    <w:rsid w:val="00D420E5"/>
    <w:rsid w:val="00D42165"/>
    <w:rsid w:val="00D42244"/>
    <w:rsid w:val="00D428CF"/>
    <w:rsid w:val="00D42C85"/>
    <w:rsid w:val="00D4302F"/>
    <w:rsid w:val="00D435A9"/>
    <w:rsid w:val="00D43A8D"/>
    <w:rsid w:val="00D43D2A"/>
    <w:rsid w:val="00D446AB"/>
    <w:rsid w:val="00D44A53"/>
    <w:rsid w:val="00D44C2A"/>
    <w:rsid w:val="00D44E25"/>
    <w:rsid w:val="00D44E6A"/>
    <w:rsid w:val="00D45657"/>
    <w:rsid w:val="00D45660"/>
    <w:rsid w:val="00D45678"/>
    <w:rsid w:val="00D4580C"/>
    <w:rsid w:val="00D458E5"/>
    <w:rsid w:val="00D45C95"/>
    <w:rsid w:val="00D45D83"/>
    <w:rsid w:val="00D460A2"/>
    <w:rsid w:val="00D463F0"/>
    <w:rsid w:val="00D46643"/>
    <w:rsid w:val="00D466DB"/>
    <w:rsid w:val="00D46B76"/>
    <w:rsid w:val="00D46E3E"/>
    <w:rsid w:val="00D470EA"/>
    <w:rsid w:val="00D471AA"/>
    <w:rsid w:val="00D47791"/>
    <w:rsid w:val="00D477E9"/>
    <w:rsid w:val="00D4780F"/>
    <w:rsid w:val="00D47CC7"/>
    <w:rsid w:val="00D504BE"/>
    <w:rsid w:val="00D504DA"/>
    <w:rsid w:val="00D504F7"/>
    <w:rsid w:val="00D50720"/>
    <w:rsid w:val="00D507DA"/>
    <w:rsid w:val="00D50FB0"/>
    <w:rsid w:val="00D51084"/>
    <w:rsid w:val="00D511D8"/>
    <w:rsid w:val="00D519BE"/>
    <w:rsid w:val="00D51C16"/>
    <w:rsid w:val="00D51E86"/>
    <w:rsid w:val="00D522FC"/>
    <w:rsid w:val="00D5265B"/>
    <w:rsid w:val="00D52817"/>
    <w:rsid w:val="00D52A3D"/>
    <w:rsid w:val="00D52BF3"/>
    <w:rsid w:val="00D52C9F"/>
    <w:rsid w:val="00D52FAB"/>
    <w:rsid w:val="00D534BE"/>
    <w:rsid w:val="00D53550"/>
    <w:rsid w:val="00D535A2"/>
    <w:rsid w:val="00D535AD"/>
    <w:rsid w:val="00D53638"/>
    <w:rsid w:val="00D53B16"/>
    <w:rsid w:val="00D53FE5"/>
    <w:rsid w:val="00D53FE6"/>
    <w:rsid w:val="00D542F9"/>
    <w:rsid w:val="00D54699"/>
    <w:rsid w:val="00D547C7"/>
    <w:rsid w:val="00D54B8E"/>
    <w:rsid w:val="00D54D16"/>
    <w:rsid w:val="00D54D7A"/>
    <w:rsid w:val="00D54D7B"/>
    <w:rsid w:val="00D5513F"/>
    <w:rsid w:val="00D55628"/>
    <w:rsid w:val="00D55A17"/>
    <w:rsid w:val="00D55C7D"/>
    <w:rsid w:val="00D560BE"/>
    <w:rsid w:val="00D56164"/>
    <w:rsid w:val="00D568C3"/>
    <w:rsid w:val="00D569D9"/>
    <w:rsid w:val="00D569F8"/>
    <w:rsid w:val="00D56E4C"/>
    <w:rsid w:val="00D57600"/>
    <w:rsid w:val="00D5762C"/>
    <w:rsid w:val="00D5772A"/>
    <w:rsid w:val="00D57854"/>
    <w:rsid w:val="00D60018"/>
    <w:rsid w:val="00D600B9"/>
    <w:rsid w:val="00D60568"/>
    <w:rsid w:val="00D605B3"/>
    <w:rsid w:val="00D60AA5"/>
    <w:rsid w:val="00D60EC8"/>
    <w:rsid w:val="00D60ED4"/>
    <w:rsid w:val="00D61188"/>
    <w:rsid w:val="00D61492"/>
    <w:rsid w:val="00D61581"/>
    <w:rsid w:val="00D61D95"/>
    <w:rsid w:val="00D62169"/>
    <w:rsid w:val="00D6223C"/>
    <w:rsid w:val="00D6251B"/>
    <w:rsid w:val="00D628FD"/>
    <w:rsid w:val="00D62EC7"/>
    <w:rsid w:val="00D63064"/>
    <w:rsid w:val="00D635D3"/>
    <w:rsid w:val="00D63B7D"/>
    <w:rsid w:val="00D63C52"/>
    <w:rsid w:val="00D63E66"/>
    <w:rsid w:val="00D63F3E"/>
    <w:rsid w:val="00D641E8"/>
    <w:rsid w:val="00D64278"/>
    <w:rsid w:val="00D6444F"/>
    <w:rsid w:val="00D644AE"/>
    <w:rsid w:val="00D64954"/>
    <w:rsid w:val="00D6495B"/>
    <w:rsid w:val="00D64EFD"/>
    <w:rsid w:val="00D651DE"/>
    <w:rsid w:val="00D655C6"/>
    <w:rsid w:val="00D65689"/>
    <w:rsid w:val="00D65933"/>
    <w:rsid w:val="00D659D9"/>
    <w:rsid w:val="00D65B35"/>
    <w:rsid w:val="00D65D85"/>
    <w:rsid w:val="00D65FE0"/>
    <w:rsid w:val="00D665D7"/>
    <w:rsid w:val="00D666ED"/>
    <w:rsid w:val="00D66ADD"/>
    <w:rsid w:val="00D66DA6"/>
    <w:rsid w:val="00D66E4D"/>
    <w:rsid w:val="00D6718B"/>
    <w:rsid w:val="00D67560"/>
    <w:rsid w:val="00D67562"/>
    <w:rsid w:val="00D6793F"/>
    <w:rsid w:val="00D679A8"/>
    <w:rsid w:val="00D67E0C"/>
    <w:rsid w:val="00D700AD"/>
    <w:rsid w:val="00D703D0"/>
    <w:rsid w:val="00D705DF"/>
    <w:rsid w:val="00D70910"/>
    <w:rsid w:val="00D70C64"/>
    <w:rsid w:val="00D70FB2"/>
    <w:rsid w:val="00D70FD0"/>
    <w:rsid w:val="00D71152"/>
    <w:rsid w:val="00D71302"/>
    <w:rsid w:val="00D7136F"/>
    <w:rsid w:val="00D7148E"/>
    <w:rsid w:val="00D71897"/>
    <w:rsid w:val="00D71C86"/>
    <w:rsid w:val="00D71D52"/>
    <w:rsid w:val="00D71D7A"/>
    <w:rsid w:val="00D7213B"/>
    <w:rsid w:val="00D72461"/>
    <w:rsid w:val="00D72899"/>
    <w:rsid w:val="00D72DD2"/>
    <w:rsid w:val="00D73138"/>
    <w:rsid w:val="00D73235"/>
    <w:rsid w:val="00D73610"/>
    <w:rsid w:val="00D736FD"/>
    <w:rsid w:val="00D73764"/>
    <w:rsid w:val="00D73D3A"/>
    <w:rsid w:val="00D73EAE"/>
    <w:rsid w:val="00D74079"/>
    <w:rsid w:val="00D742DA"/>
    <w:rsid w:val="00D74C0E"/>
    <w:rsid w:val="00D75237"/>
    <w:rsid w:val="00D754DC"/>
    <w:rsid w:val="00D7551D"/>
    <w:rsid w:val="00D756FA"/>
    <w:rsid w:val="00D75DE2"/>
    <w:rsid w:val="00D761CC"/>
    <w:rsid w:val="00D76438"/>
    <w:rsid w:val="00D76723"/>
    <w:rsid w:val="00D76F11"/>
    <w:rsid w:val="00D7729E"/>
    <w:rsid w:val="00D773BA"/>
    <w:rsid w:val="00D776A9"/>
    <w:rsid w:val="00D777AE"/>
    <w:rsid w:val="00D7782C"/>
    <w:rsid w:val="00D7784C"/>
    <w:rsid w:val="00D77965"/>
    <w:rsid w:val="00D80331"/>
    <w:rsid w:val="00D8038F"/>
    <w:rsid w:val="00D808B0"/>
    <w:rsid w:val="00D80B25"/>
    <w:rsid w:val="00D80B49"/>
    <w:rsid w:val="00D80DB2"/>
    <w:rsid w:val="00D81236"/>
    <w:rsid w:val="00D812B6"/>
    <w:rsid w:val="00D8191F"/>
    <w:rsid w:val="00D8217A"/>
    <w:rsid w:val="00D82C8C"/>
    <w:rsid w:val="00D82F60"/>
    <w:rsid w:val="00D82FEF"/>
    <w:rsid w:val="00D831E7"/>
    <w:rsid w:val="00D834F2"/>
    <w:rsid w:val="00D83835"/>
    <w:rsid w:val="00D83903"/>
    <w:rsid w:val="00D83B44"/>
    <w:rsid w:val="00D83B82"/>
    <w:rsid w:val="00D8441E"/>
    <w:rsid w:val="00D84573"/>
    <w:rsid w:val="00D84891"/>
    <w:rsid w:val="00D84EDB"/>
    <w:rsid w:val="00D84F20"/>
    <w:rsid w:val="00D8524E"/>
    <w:rsid w:val="00D85294"/>
    <w:rsid w:val="00D85343"/>
    <w:rsid w:val="00D85354"/>
    <w:rsid w:val="00D8568F"/>
    <w:rsid w:val="00D85786"/>
    <w:rsid w:val="00D8585E"/>
    <w:rsid w:val="00D85D91"/>
    <w:rsid w:val="00D85EC7"/>
    <w:rsid w:val="00D85F26"/>
    <w:rsid w:val="00D85F44"/>
    <w:rsid w:val="00D85FC0"/>
    <w:rsid w:val="00D860ED"/>
    <w:rsid w:val="00D871D1"/>
    <w:rsid w:val="00D876A3"/>
    <w:rsid w:val="00D87B81"/>
    <w:rsid w:val="00D87C29"/>
    <w:rsid w:val="00D87FC2"/>
    <w:rsid w:val="00D90176"/>
    <w:rsid w:val="00D9018E"/>
    <w:rsid w:val="00D90A81"/>
    <w:rsid w:val="00D91084"/>
    <w:rsid w:val="00D912F5"/>
    <w:rsid w:val="00D914CE"/>
    <w:rsid w:val="00D9161F"/>
    <w:rsid w:val="00D916B0"/>
    <w:rsid w:val="00D918D0"/>
    <w:rsid w:val="00D91D10"/>
    <w:rsid w:val="00D92212"/>
    <w:rsid w:val="00D92221"/>
    <w:rsid w:val="00D92CA6"/>
    <w:rsid w:val="00D92DD0"/>
    <w:rsid w:val="00D933AF"/>
    <w:rsid w:val="00D93513"/>
    <w:rsid w:val="00D93866"/>
    <w:rsid w:val="00D93F72"/>
    <w:rsid w:val="00D93F88"/>
    <w:rsid w:val="00D945D0"/>
    <w:rsid w:val="00D94BC2"/>
    <w:rsid w:val="00D94DBC"/>
    <w:rsid w:val="00D94F45"/>
    <w:rsid w:val="00D95527"/>
    <w:rsid w:val="00D955B3"/>
    <w:rsid w:val="00D957D4"/>
    <w:rsid w:val="00D95C89"/>
    <w:rsid w:val="00D96285"/>
    <w:rsid w:val="00D96643"/>
    <w:rsid w:val="00D96764"/>
    <w:rsid w:val="00D96A36"/>
    <w:rsid w:val="00D96CB9"/>
    <w:rsid w:val="00D96E99"/>
    <w:rsid w:val="00D97027"/>
    <w:rsid w:val="00D973E5"/>
    <w:rsid w:val="00D976F7"/>
    <w:rsid w:val="00D97D39"/>
    <w:rsid w:val="00D97E54"/>
    <w:rsid w:val="00DA03C2"/>
    <w:rsid w:val="00DA0814"/>
    <w:rsid w:val="00DA0947"/>
    <w:rsid w:val="00DA09E9"/>
    <w:rsid w:val="00DA0EB9"/>
    <w:rsid w:val="00DA1165"/>
    <w:rsid w:val="00DA1180"/>
    <w:rsid w:val="00DA130F"/>
    <w:rsid w:val="00DA1750"/>
    <w:rsid w:val="00DA179C"/>
    <w:rsid w:val="00DA185F"/>
    <w:rsid w:val="00DA1EAB"/>
    <w:rsid w:val="00DA2886"/>
    <w:rsid w:val="00DA2904"/>
    <w:rsid w:val="00DA29A9"/>
    <w:rsid w:val="00DA2AA8"/>
    <w:rsid w:val="00DA32C0"/>
    <w:rsid w:val="00DA3AB4"/>
    <w:rsid w:val="00DA3E1D"/>
    <w:rsid w:val="00DA4739"/>
    <w:rsid w:val="00DA546C"/>
    <w:rsid w:val="00DA5873"/>
    <w:rsid w:val="00DA605B"/>
    <w:rsid w:val="00DA611E"/>
    <w:rsid w:val="00DA615F"/>
    <w:rsid w:val="00DA620C"/>
    <w:rsid w:val="00DA6CC1"/>
    <w:rsid w:val="00DA6ECD"/>
    <w:rsid w:val="00DA797E"/>
    <w:rsid w:val="00DA7C20"/>
    <w:rsid w:val="00DB01D1"/>
    <w:rsid w:val="00DB0409"/>
    <w:rsid w:val="00DB0642"/>
    <w:rsid w:val="00DB0687"/>
    <w:rsid w:val="00DB0D94"/>
    <w:rsid w:val="00DB182B"/>
    <w:rsid w:val="00DB1B2E"/>
    <w:rsid w:val="00DB1D72"/>
    <w:rsid w:val="00DB1EBF"/>
    <w:rsid w:val="00DB23E2"/>
    <w:rsid w:val="00DB23F7"/>
    <w:rsid w:val="00DB2E8E"/>
    <w:rsid w:val="00DB341B"/>
    <w:rsid w:val="00DB3917"/>
    <w:rsid w:val="00DB39BD"/>
    <w:rsid w:val="00DB3BEF"/>
    <w:rsid w:val="00DB429D"/>
    <w:rsid w:val="00DB44C2"/>
    <w:rsid w:val="00DB489F"/>
    <w:rsid w:val="00DB490A"/>
    <w:rsid w:val="00DB4A5F"/>
    <w:rsid w:val="00DB4E06"/>
    <w:rsid w:val="00DB5081"/>
    <w:rsid w:val="00DB55A8"/>
    <w:rsid w:val="00DB5C73"/>
    <w:rsid w:val="00DB5E17"/>
    <w:rsid w:val="00DB6FB3"/>
    <w:rsid w:val="00DB7585"/>
    <w:rsid w:val="00DB7A60"/>
    <w:rsid w:val="00DB7F53"/>
    <w:rsid w:val="00DC0182"/>
    <w:rsid w:val="00DC047F"/>
    <w:rsid w:val="00DC05C4"/>
    <w:rsid w:val="00DC05D9"/>
    <w:rsid w:val="00DC06CA"/>
    <w:rsid w:val="00DC0E27"/>
    <w:rsid w:val="00DC133E"/>
    <w:rsid w:val="00DC1572"/>
    <w:rsid w:val="00DC1599"/>
    <w:rsid w:val="00DC1E2C"/>
    <w:rsid w:val="00DC1E76"/>
    <w:rsid w:val="00DC1FE6"/>
    <w:rsid w:val="00DC28CA"/>
    <w:rsid w:val="00DC292F"/>
    <w:rsid w:val="00DC2F7C"/>
    <w:rsid w:val="00DC2FB3"/>
    <w:rsid w:val="00DC3566"/>
    <w:rsid w:val="00DC3717"/>
    <w:rsid w:val="00DC37DD"/>
    <w:rsid w:val="00DC399B"/>
    <w:rsid w:val="00DC3A92"/>
    <w:rsid w:val="00DC3B1F"/>
    <w:rsid w:val="00DC41C6"/>
    <w:rsid w:val="00DC4397"/>
    <w:rsid w:val="00DC46CC"/>
    <w:rsid w:val="00DC46E3"/>
    <w:rsid w:val="00DC4BDE"/>
    <w:rsid w:val="00DC504C"/>
    <w:rsid w:val="00DC520C"/>
    <w:rsid w:val="00DC561A"/>
    <w:rsid w:val="00DC5786"/>
    <w:rsid w:val="00DC5CE4"/>
    <w:rsid w:val="00DC5EA1"/>
    <w:rsid w:val="00DC5FFB"/>
    <w:rsid w:val="00DC6216"/>
    <w:rsid w:val="00DC647F"/>
    <w:rsid w:val="00DC64C2"/>
    <w:rsid w:val="00DC6521"/>
    <w:rsid w:val="00DC6903"/>
    <w:rsid w:val="00DC6CD3"/>
    <w:rsid w:val="00DC6D5B"/>
    <w:rsid w:val="00DC6F3E"/>
    <w:rsid w:val="00DC7041"/>
    <w:rsid w:val="00DC7057"/>
    <w:rsid w:val="00DC7073"/>
    <w:rsid w:val="00DC798B"/>
    <w:rsid w:val="00DC7C34"/>
    <w:rsid w:val="00DD0076"/>
    <w:rsid w:val="00DD00FF"/>
    <w:rsid w:val="00DD024D"/>
    <w:rsid w:val="00DD0B08"/>
    <w:rsid w:val="00DD102D"/>
    <w:rsid w:val="00DD10C3"/>
    <w:rsid w:val="00DD1331"/>
    <w:rsid w:val="00DD1358"/>
    <w:rsid w:val="00DD145D"/>
    <w:rsid w:val="00DD1461"/>
    <w:rsid w:val="00DD1B18"/>
    <w:rsid w:val="00DD1BEC"/>
    <w:rsid w:val="00DD1C92"/>
    <w:rsid w:val="00DD21CA"/>
    <w:rsid w:val="00DD2524"/>
    <w:rsid w:val="00DD2BD8"/>
    <w:rsid w:val="00DD30B0"/>
    <w:rsid w:val="00DD30D0"/>
    <w:rsid w:val="00DD3119"/>
    <w:rsid w:val="00DD3504"/>
    <w:rsid w:val="00DD3671"/>
    <w:rsid w:val="00DD37EF"/>
    <w:rsid w:val="00DD3814"/>
    <w:rsid w:val="00DD3B9B"/>
    <w:rsid w:val="00DD3CF8"/>
    <w:rsid w:val="00DD3DCA"/>
    <w:rsid w:val="00DD41C7"/>
    <w:rsid w:val="00DD43CC"/>
    <w:rsid w:val="00DD4448"/>
    <w:rsid w:val="00DD44E0"/>
    <w:rsid w:val="00DD46A5"/>
    <w:rsid w:val="00DD4D36"/>
    <w:rsid w:val="00DD4EA7"/>
    <w:rsid w:val="00DD51B2"/>
    <w:rsid w:val="00DD56AC"/>
    <w:rsid w:val="00DD6613"/>
    <w:rsid w:val="00DD67F0"/>
    <w:rsid w:val="00DD6BFB"/>
    <w:rsid w:val="00DD6DEA"/>
    <w:rsid w:val="00DD703D"/>
    <w:rsid w:val="00DD70BE"/>
    <w:rsid w:val="00DD75FD"/>
    <w:rsid w:val="00DD7FDE"/>
    <w:rsid w:val="00DE04F0"/>
    <w:rsid w:val="00DE053C"/>
    <w:rsid w:val="00DE055B"/>
    <w:rsid w:val="00DE1651"/>
    <w:rsid w:val="00DE1699"/>
    <w:rsid w:val="00DE17A2"/>
    <w:rsid w:val="00DE1806"/>
    <w:rsid w:val="00DE1947"/>
    <w:rsid w:val="00DE1C12"/>
    <w:rsid w:val="00DE1C20"/>
    <w:rsid w:val="00DE2550"/>
    <w:rsid w:val="00DE298A"/>
    <w:rsid w:val="00DE2A1F"/>
    <w:rsid w:val="00DE2B9A"/>
    <w:rsid w:val="00DE2D74"/>
    <w:rsid w:val="00DE2E44"/>
    <w:rsid w:val="00DE376B"/>
    <w:rsid w:val="00DE3974"/>
    <w:rsid w:val="00DE3B51"/>
    <w:rsid w:val="00DE3ECC"/>
    <w:rsid w:val="00DE48B0"/>
    <w:rsid w:val="00DE4AF3"/>
    <w:rsid w:val="00DE4FB7"/>
    <w:rsid w:val="00DE521C"/>
    <w:rsid w:val="00DE5B51"/>
    <w:rsid w:val="00DE5C39"/>
    <w:rsid w:val="00DE5DEE"/>
    <w:rsid w:val="00DE5FF4"/>
    <w:rsid w:val="00DE619C"/>
    <w:rsid w:val="00DE61E9"/>
    <w:rsid w:val="00DE64C6"/>
    <w:rsid w:val="00DE6D2C"/>
    <w:rsid w:val="00DE6E50"/>
    <w:rsid w:val="00DE731C"/>
    <w:rsid w:val="00DE7848"/>
    <w:rsid w:val="00DE7876"/>
    <w:rsid w:val="00DE789F"/>
    <w:rsid w:val="00DE7B4E"/>
    <w:rsid w:val="00DE7EDC"/>
    <w:rsid w:val="00DF02BD"/>
    <w:rsid w:val="00DF03A2"/>
    <w:rsid w:val="00DF03BF"/>
    <w:rsid w:val="00DF05AF"/>
    <w:rsid w:val="00DF0A76"/>
    <w:rsid w:val="00DF0B58"/>
    <w:rsid w:val="00DF0D4F"/>
    <w:rsid w:val="00DF11EA"/>
    <w:rsid w:val="00DF160A"/>
    <w:rsid w:val="00DF1822"/>
    <w:rsid w:val="00DF191A"/>
    <w:rsid w:val="00DF19A5"/>
    <w:rsid w:val="00DF1A77"/>
    <w:rsid w:val="00DF21DD"/>
    <w:rsid w:val="00DF2271"/>
    <w:rsid w:val="00DF23E1"/>
    <w:rsid w:val="00DF28F9"/>
    <w:rsid w:val="00DF2A42"/>
    <w:rsid w:val="00DF33A4"/>
    <w:rsid w:val="00DF35B7"/>
    <w:rsid w:val="00DF3727"/>
    <w:rsid w:val="00DF3B1C"/>
    <w:rsid w:val="00DF40E0"/>
    <w:rsid w:val="00DF4140"/>
    <w:rsid w:val="00DF45BE"/>
    <w:rsid w:val="00DF4EC1"/>
    <w:rsid w:val="00DF510D"/>
    <w:rsid w:val="00DF572D"/>
    <w:rsid w:val="00DF5B25"/>
    <w:rsid w:val="00DF5BBE"/>
    <w:rsid w:val="00DF5EAA"/>
    <w:rsid w:val="00DF6062"/>
    <w:rsid w:val="00DF6239"/>
    <w:rsid w:val="00DF6354"/>
    <w:rsid w:val="00DF64CD"/>
    <w:rsid w:val="00DF66EE"/>
    <w:rsid w:val="00DF68AC"/>
    <w:rsid w:val="00DF6AD6"/>
    <w:rsid w:val="00DF7307"/>
    <w:rsid w:val="00DF77DA"/>
    <w:rsid w:val="00DF7AA8"/>
    <w:rsid w:val="00DF7B04"/>
    <w:rsid w:val="00DF7D5A"/>
    <w:rsid w:val="00E000AC"/>
    <w:rsid w:val="00E00230"/>
    <w:rsid w:val="00E002F3"/>
    <w:rsid w:val="00E003B1"/>
    <w:rsid w:val="00E00500"/>
    <w:rsid w:val="00E00B6F"/>
    <w:rsid w:val="00E00D3B"/>
    <w:rsid w:val="00E00F94"/>
    <w:rsid w:val="00E01BC5"/>
    <w:rsid w:val="00E01BDE"/>
    <w:rsid w:val="00E01EB9"/>
    <w:rsid w:val="00E02486"/>
    <w:rsid w:val="00E026E8"/>
    <w:rsid w:val="00E0288E"/>
    <w:rsid w:val="00E02998"/>
    <w:rsid w:val="00E02BBC"/>
    <w:rsid w:val="00E03067"/>
    <w:rsid w:val="00E039A0"/>
    <w:rsid w:val="00E03B39"/>
    <w:rsid w:val="00E03E04"/>
    <w:rsid w:val="00E03E6F"/>
    <w:rsid w:val="00E0456C"/>
    <w:rsid w:val="00E04881"/>
    <w:rsid w:val="00E05075"/>
    <w:rsid w:val="00E05278"/>
    <w:rsid w:val="00E059DA"/>
    <w:rsid w:val="00E063FF"/>
    <w:rsid w:val="00E06456"/>
    <w:rsid w:val="00E06895"/>
    <w:rsid w:val="00E0697E"/>
    <w:rsid w:val="00E06D50"/>
    <w:rsid w:val="00E06FEF"/>
    <w:rsid w:val="00E0751B"/>
    <w:rsid w:val="00E0795A"/>
    <w:rsid w:val="00E07E54"/>
    <w:rsid w:val="00E1038E"/>
    <w:rsid w:val="00E10520"/>
    <w:rsid w:val="00E107AC"/>
    <w:rsid w:val="00E11094"/>
    <w:rsid w:val="00E11261"/>
    <w:rsid w:val="00E11881"/>
    <w:rsid w:val="00E11D18"/>
    <w:rsid w:val="00E11E15"/>
    <w:rsid w:val="00E11FEA"/>
    <w:rsid w:val="00E121E3"/>
    <w:rsid w:val="00E127D8"/>
    <w:rsid w:val="00E12BAA"/>
    <w:rsid w:val="00E12EBD"/>
    <w:rsid w:val="00E131C6"/>
    <w:rsid w:val="00E1383A"/>
    <w:rsid w:val="00E141F6"/>
    <w:rsid w:val="00E14386"/>
    <w:rsid w:val="00E145A9"/>
    <w:rsid w:val="00E1461E"/>
    <w:rsid w:val="00E1472D"/>
    <w:rsid w:val="00E14804"/>
    <w:rsid w:val="00E1484B"/>
    <w:rsid w:val="00E148BB"/>
    <w:rsid w:val="00E152F0"/>
    <w:rsid w:val="00E1558C"/>
    <w:rsid w:val="00E15743"/>
    <w:rsid w:val="00E158B2"/>
    <w:rsid w:val="00E15A05"/>
    <w:rsid w:val="00E16610"/>
    <w:rsid w:val="00E168A7"/>
    <w:rsid w:val="00E16F5C"/>
    <w:rsid w:val="00E17373"/>
    <w:rsid w:val="00E17642"/>
    <w:rsid w:val="00E1771F"/>
    <w:rsid w:val="00E17989"/>
    <w:rsid w:val="00E179B3"/>
    <w:rsid w:val="00E17C63"/>
    <w:rsid w:val="00E17D45"/>
    <w:rsid w:val="00E17FA1"/>
    <w:rsid w:val="00E200B6"/>
    <w:rsid w:val="00E203CF"/>
    <w:rsid w:val="00E20863"/>
    <w:rsid w:val="00E20C8E"/>
    <w:rsid w:val="00E20D4B"/>
    <w:rsid w:val="00E20EB4"/>
    <w:rsid w:val="00E21276"/>
    <w:rsid w:val="00E212BA"/>
    <w:rsid w:val="00E21453"/>
    <w:rsid w:val="00E214F9"/>
    <w:rsid w:val="00E216FD"/>
    <w:rsid w:val="00E21DAD"/>
    <w:rsid w:val="00E22571"/>
    <w:rsid w:val="00E22A56"/>
    <w:rsid w:val="00E22C05"/>
    <w:rsid w:val="00E23153"/>
    <w:rsid w:val="00E23385"/>
    <w:rsid w:val="00E2386A"/>
    <w:rsid w:val="00E23958"/>
    <w:rsid w:val="00E23C4B"/>
    <w:rsid w:val="00E24186"/>
    <w:rsid w:val="00E24278"/>
    <w:rsid w:val="00E24695"/>
    <w:rsid w:val="00E248FF"/>
    <w:rsid w:val="00E25057"/>
    <w:rsid w:val="00E25697"/>
    <w:rsid w:val="00E25B2F"/>
    <w:rsid w:val="00E25B75"/>
    <w:rsid w:val="00E25F3F"/>
    <w:rsid w:val="00E2667E"/>
    <w:rsid w:val="00E269D5"/>
    <w:rsid w:val="00E26B57"/>
    <w:rsid w:val="00E26C5C"/>
    <w:rsid w:val="00E26D3F"/>
    <w:rsid w:val="00E26FB4"/>
    <w:rsid w:val="00E27270"/>
    <w:rsid w:val="00E275E6"/>
    <w:rsid w:val="00E27C2F"/>
    <w:rsid w:val="00E27E59"/>
    <w:rsid w:val="00E306FA"/>
    <w:rsid w:val="00E30A57"/>
    <w:rsid w:val="00E30AB3"/>
    <w:rsid w:val="00E30E4D"/>
    <w:rsid w:val="00E30F0D"/>
    <w:rsid w:val="00E30F35"/>
    <w:rsid w:val="00E312AC"/>
    <w:rsid w:val="00E318EF"/>
    <w:rsid w:val="00E31AA2"/>
    <w:rsid w:val="00E31B6D"/>
    <w:rsid w:val="00E31C9F"/>
    <w:rsid w:val="00E31E35"/>
    <w:rsid w:val="00E3298D"/>
    <w:rsid w:val="00E329EC"/>
    <w:rsid w:val="00E334CB"/>
    <w:rsid w:val="00E335B2"/>
    <w:rsid w:val="00E3366A"/>
    <w:rsid w:val="00E33800"/>
    <w:rsid w:val="00E33919"/>
    <w:rsid w:val="00E33D5F"/>
    <w:rsid w:val="00E33F2F"/>
    <w:rsid w:val="00E344C9"/>
    <w:rsid w:val="00E345C4"/>
    <w:rsid w:val="00E3462C"/>
    <w:rsid w:val="00E347A2"/>
    <w:rsid w:val="00E34C32"/>
    <w:rsid w:val="00E34F7C"/>
    <w:rsid w:val="00E350FD"/>
    <w:rsid w:val="00E35558"/>
    <w:rsid w:val="00E35C3D"/>
    <w:rsid w:val="00E35C9C"/>
    <w:rsid w:val="00E35EF7"/>
    <w:rsid w:val="00E36843"/>
    <w:rsid w:val="00E36A9C"/>
    <w:rsid w:val="00E36BB1"/>
    <w:rsid w:val="00E36CAE"/>
    <w:rsid w:val="00E36FFE"/>
    <w:rsid w:val="00E371B8"/>
    <w:rsid w:val="00E374AB"/>
    <w:rsid w:val="00E374C5"/>
    <w:rsid w:val="00E374D5"/>
    <w:rsid w:val="00E37609"/>
    <w:rsid w:val="00E40072"/>
    <w:rsid w:val="00E400A9"/>
    <w:rsid w:val="00E400F1"/>
    <w:rsid w:val="00E402C4"/>
    <w:rsid w:val="00E4044E"/>
    <w:rsid w:val="00E409DF"/>
    <w:rsid w:val="00E40A44"/>
    <w:rsid w:val="00E41793"/>
    <w:rsid w:val="00E418FD"/>
    <w:rsid w:val="00E41EBC"/>
    <w:rsid w:val="00E41F50"/>
    <w:rsid w:val="00E4270B"/>
    <w:rsid w:val="00E42BBD"/>
    <w:rsid w:val="00E43003"/>
    <w:rsid w:val="00E4359F"/>
    <w:rsid w:val="00E43FE9"/>
    <w:rsid w:val="00E44517"/>
    <w:rsid w:val="00E445BE"/>
    <w:rsid w:val="00E44858"/>
    <w:rsid w:val="00E449BF"/>
    <w:rsid w:val="00E4526C"/>
    <w:rsid w:val="00E45602"/>
    <w:rsid w:val="00E45901"/>
    <w:rsid w:val="00E45DB0"/>
    <w:rsid w:val="00E461F4"/>
    <w:rsid w:val="00E46845"/>
    <w:rsid w:val="00E46A47"/>
    <w:rsid w:val="00E46F6E"/>
    <w:rsid w:val="00E470AF"/>
    <w:rsid w:val="00E472AE"/>
    <w:rsid w:val="00E47770"/>
    <w:rsid w:val="00E47B7B"/>
    <w:rsid w:val="00E47C14"/>
    <w:rsid w:val="00E47ED4"/>
    <w:rsid w:val="00E5007B"/>
    <w:rsid w:val="00E503C1"/>
    <w:rsid w:val="00E50429"/>
    <w:rsid w:val="00E5043C"/>
    <w:rsid w:val="00E5059D"/>
    <w:rsid w:val="00E5078B"/>
    <w:rsid w:val="00E50A13"/>
    <w:rsid w:val="00E5159A"/>
    <w:rsid w:val="00E516FF"/>
    <w:rsid w:val="00E51E6E"/>
    <w:rsid w:val="00E5204D"/>
    <w:rsid w:val="00E52CE2"/>
    <w:rsid w:val="00E535E5"/>
    <w:rsid w:val="00E53645"/>
    <w:rsid w:val="00E537A2"/>
    <w:rsid w:val="00E53F1B"/>
    <w:rsid w:val="00E54292"/>
    <w:rsid w:val="00E543BD"/>
    <w:rsid w:val="00E543E3"/>
    <w:rsid w:val="00E5446E"/>
    <w:rsid w:val="00E54D7E"/>
    <w:rsid w:val="00E553C6"/>
    <w:rsid w:val="00E558F7"/>
    <w:rsid w:val="00E5592C"/>
    <w:rsid w:val="00E564C5"/>
    <w:rsid w:val="00E564E2"/>
    <w:rsid w:val="00E56742"/>
    <w:rsid w:val="00E56CFA"/>
    <w:rsid w:val="00E57479"/>
    <w:rsid w:val="00E57634"/>
    <w:rsid w:val="00E57836"/>
    <w:rsid w:val="00E6005C"/>
    <w:rsid w:val="00E606EA"/>
    <w:rsid w:val="00E609CB"/>
    <w:rsid w:val="00E618DA"/>
    <w:rsid w:val="00E61998"/>
    <w:rsid w:val="00E61ADD"/>
    <w:rsid w:val="00E61EA1"/>
    <w:rsid w:val="00E620D0"/>
    <w:rsid w:val="00E620EA"/>
    <w:rsid w:val="00E627E5"/>
    <w:rsid w:val="00E62AFF"/>
    <w:rsid w:val="00E6300C"/>
    <w:rsid w:val="00E63458"/>
    <w:rsid w:val="00E634B2"/>
    <w:rsid w:val="00E6365F"/>
    <w:rsid w:val="00E63849"/>
    <w:rsid w:val="00E639E5"/>
    <w:rsid w:val="00E63BBD"/>
    <w:rsid w:val="00E63D53"/>
    <w:rsid w:val="00E64501"/>
    <w:rsid w:val="00E64872"/>
    <w:rsid w:val="00E64B19"/>
    <w:rsid w:val="00E65399"/>
    <w:rsid w:val="00E654AD"/>
    <w:rsid w:val="00E65502"/>
    <w:rsid w:val="00E65664"/>
    <w:rsid w:val="00E65C67"/>
    <w:rsid w:val="00E65DED"/>
    <w:rsid w:val="00E661DB"/>
    <w:rsid w:val="00E661E4"/>
    <w:rsid w:val="00E6628C"/>
    <w:rsid w:val="00E6641C"/>
    <w:rsid w:val="00E66789"/>
    <w:rsid w:val="00E6696A"/>
    <w:rsid w:val="00E66C31"/>
    <w:rsid w:val="00E67047"/>
    <w:rsid w:val="00E674F6"/>
    <w:rsid w:val="00E67D1E"/>
    <w:rsid w:val="00E67F99"/>
    <w:rsid w:val="00E67FDF"/>
    <w:rsid w:val="00E703E3"/>
    <w:rsid w:val="00E708DF"/>
    <w:rsid w:val="00E70989"/>
    <w:rsid w:val="00E7099B"/>
    <w:rsid w:val="00E70CF8"/>
    <w:rsid w:val="00E70F85"/>
    <w:rsid w:val="00E7100E"/>
    <w:rsid w:val="00E71172"/>
    <w:rsid w:val="00E71299"/>
    <w:rsid w:val="00E714F0"/>
    <w:rsid w:val="00E723CB"/>
    <w:rsid w:val="00E724EB"/>
    <w:rsid w:val="00E72A4E"/>
    <w:rsid w:val="00E72B53"/>
    <w:rsid w:val="00E72BE0"/>
    <w:rsid w:val="00E72F39"/>
    <w:rsid w:val="00E733B4"/>
    <w:rsid w:val="00E735FF"/>
    <w:rsid w:val="00E7385F"/>
    <w:rsid w:val="00E74039"/>
    <w:rsid w:val="00E74513"/>
    <w:rsid w:val="00E7451D"/>
    <w:rsid w:val="00E74681"/>
    <w:rsid w:val="00E74750"/>
    <w:rsid w:val="00E74B0B"/>
    <w:rsid w:val="00E74B2D"/>
    <w:rsid w:val="00E75355"/>
    <w:rsid w:val="00E75440"/>
    <w:rsid w:val="00E75686"/>
    <w:rsid w:val="00E75CB9"/>
    <w:rsid w:val="00E75D65"/>
    <w:rsid w:val="00E75FA2"/>
    <w:rsid w:val="00E763D2"/>
    <w:rsid w:val="00E765DB"/>
    <w:rsid w:val="00E765EA"/>
    <w:rsid w:val="00E76E95"/>
    <w:rsid w:val="00E77250"/>
    <w:rsid w:val="00E7746B"/>
    <w:rsid w:val="00E77497"/>
    <w:rsid w:val="00E77518"/>
    <w:rsid w:val="00E77BDF"/>
    <w:rsid w:val="00E77CED"/>
    <w:rsid w:val="00E77F83"/>
    <w:rsid w:val="00E801DF"/>
    <w:rsid w:val="00E802CC"/>
    <w:rsid w:val="00E803EC"/>
    <w:rsid w:val="00E8057F"/>
    <w:rsid w:val="00E805E1"/>
    <w:rsid w:val="00E806B3"/>
    <w:rsid w:val="00E80A9B"/>
    <w:rsid w:val="00E80C14"/>
    <w:rsid w:val="00E80E3E"/>
    <w:rsid w:val="00E81714"/>
    <w:rsid w:val="00E81740"/>
    <w:rsid w:val="00E81803"/>
    <w:rsid w:val="00E8184D"/>
    <w:rsid w:val="00E8209F"/>
    <w:rsid w:val="00E82255"/>
    <w:rsid w:val="00E8254C"/>
    <w:rsid w:val="00E825B5"/>
    <w:rsid w:val="00E82696"/>
    <w:rsid w:val="00E829FD"/>
    <w:rsid w:val="00E82D56"/>
    <w:rsid w:val="00E832D4"/>
    <w:rsid w:val="00E833F9"/>
    <w:rsid w:val="00E83D24"/>
    <w:rsid w:val="00E83FD1"/>
    <w:rsid w:val="00E845EC"/>
    <w:rsid w:val="00E846EA"/>
    <w:rsid w:val="00E8472B"/>
    <w:rsid w:val="00E84746"/>
    <w:rsid w:val="00E84786"/>
    <w:rsid w:val="00E84A43"/>
    <w:rsid w:val="00E852E1"/>
    <w:rsid w:val="00E85410"/>
    <w:rsid w:val="00E85704"/>
    <w:rsid w:val="00E85B44"/>
    <w:rsid w:val="00E85DC2"/>
    <w:rsid w:val="00E85E8D"/>
    <w:rsid w:val="00E85E8F"/>
    <w:rsid w:val="00E85F1F"/>
    <w:rsid w:val="00E85FE0"/>
    <w:rsid w:val="00E8604D"/>
    <w:rsid w:val="00E86C82"/>
    <w:rsid w:val="00E87246"/>
    <w:rsid w:val="00E87B1D"/>
    <w:rsid w:val="00E90246"/>
    <w:rsid w:val="00E9075C"/>
    <w:rsid w:val="00E908D2"/>
    <w:rsid w:val="00E90CF5"/>
    <w:rsid w:val="00E917AD"/>
    <w:rsid w:val="00E9182E"/>
    <w:rsid w:val="00E91B11"/>
    <w:rsid w:val="00E91FC3"/>
    <w:rsid w:val="00E920F3"/>
    <w:rsid w:val="00E92442"/>
    <w:rsid w:val="00E92657"/>
    <w:rsid w:val="00E9287A"/>
    <w:rsid w:val="00E92CD4"/>
    <w:rsid w:val="00E93538"/>
    <w:rsid w:val="00E93C61"/>
    <w:rsid w:val="00E93CDC"/>
    <w:rsid w:val="00E93DE9"/>
    <w:rsid w:val="00E93F59"/>
    <w:rsid w:val="00E93FB6"/>
    <w:rsid w:val="00E94392"/>
    <w:rsid w:val="00E94990"/>
    <w:rsid w:val="00E94B75"/>
    <w:rsid w:val="00E94DA3"/>
    <w:rsid w:val="00E94F55"/>
    <w:rsid w:val="00E9545A"/>
    <w:rsid w:val="00E95488"/>
    <w:rsid w:val="00E95713"/>
    <w:rsid w:val="00E95A3C"/>
    <w:rsid w:val="00E9602C"/>
    <w:rsid w:val="00E96109"/>
    <w:rsid w:val="00E96544"/>
    <w:rsid w:val="00E968DA"/>
    <w:rsid w:val="00E9692E"/>
    <w:rsid w:val="00E96F65"/>
    <w:rsid w:val="00E971AE"/>
    <w:rsid w:val="00E97F7B"/>
    <w:rsid w:val="00EA08C2"/>
    <w:rsid w:val="00EA154D"/>
    <w:rsid w:val="00EA1593"/>
    <w:rsid w:val="00EA1724"/>
    <w:rsid w:val="00EA1792"/>
    <w:rsid w:val="00EA1855"/>
    <w:rsid w:val="00EA1C03"/>
    <w:rsid w:val="00EA20A7"/>
    <w:rsid w:val="00EA2526"/>
    <w:rsid w:val="00EA2A21"/>
    <w:rsid w:val="00EA2B84"/>
    <w:rsid w:val="00EA2E92"/>
    <w:rsid w:val="00EA3113"/>
    <w:rsid w:val="00EA3A1C"/>
    <w:rsid w:val="00EA3DDD"/>
    <w:rsid w:val="00EA4293"/>
    <w:rsid w:val="00EA44B7"/>
    <w:rsid w:val="00EA4696"/>
    <w:rsid w:val="00EA470E"/>
    <w:rsid w:val="00EA4ACC"/>
    <w:rsid w:val="00EA4C30"/>
    <w:rsid w:val="00EA501C"/>
    <w:rsid w:val="00EA52FF"/>
    <w:rsid w:val="00EA5385"/>
    <w:rsid w:val="00EA563D"/>
    <w:rsid w:val="00EA5A29"/>
    <w:rsid w:val="00EA5A33"/>
    <w:rsid w:val="00EA5B13"/>
    <w:rsid w:val="00EA6355"/>
    <w:rsid w:val="00EA6B80"/>
    <w:rsid w:val="00EA6F6A"/>
    <w:rsid w:val="00EA725C"/>
    <w:rsid w:val="00EA72A2"/>
    <w:rsid w:val="00EA7420"/>
    <w:rsid w:val="00EA75EA"/>
    <w:rsid w:val="00EA78C8"/>
    <w:rsid w:val="00EA7AE9"/>
    <w:rsid w:val="00EA7D2C"/>
    <w:rsid w:val="00EA7E7E"/>
    <w:rsid w:val="00EB05D0"/>
    <w:rsid w:val="00EB07F3"/>
    <w:rsid w:val="00EB0B9B"/>
    <w:rsid w:val="00EB0E91"/>
    <w:rsid w:val="00EB0F2D"/>
    <w:rsid w:val="00EB1002"/>
    <w:rsid w:val="00EB1278"/>
    <w:rsid w:val="00EB1330"/>
    <w:rsid w:val="00EB157C"/>
    <w:rsid w:val="00EB19AD"/>
    <w:rsid w:val="00EB1CF0"/>
    <w:rsid w:val="00EB1D20"/>
    <w:rsid w:val="00EB1D30"/>
    <w:rsid w:val="00EB1EA5"/>
    <w:rsid w:val="00EB2101"/>
    <w:rsid w:val="00EB26C9"/>
    <w:rsid w:val="00EB2739"/>
    <w:rsid w:val="00EB291B"/>
    <w:rsid w:val="00EB2A90"/>
    <w:rsid w:val="00EB2CA1"/>
    <w:rsid w:val="00EB2CCB"/>
    <w:rsid w:val="00EB2D40"/>
    <w:rsid w:val="00EB33E9"/>
    <w:rsid w:val="00EB3463"/>
    <w:rsid w:val="00EB34C2"/>
    <w:rsid w:val="00EB3B72"/>
    <w:rsid w:val="00EB3C9C"/>
    <w:rsid w:val="00EB3F9D"/>
    <w:rsid w:val="00EB41E8"/>
    <w:rsid w:val="00EB441F"/>
    <w:rsid w:val="00EB4716"/>
    <w:rsid w:val="00EB50A1"/>
    <w:rsid w:val="00EB53D8"/>
    <w:rsid w:val="00EB543A"/>
    <w:rsid w:val="00EB5517"/>
    <w:rsid w:val="00EB594E"/>
    <w:rsid w:val="00EB5A59"/>
    <w:rsid w:val="00EB5C22"/>
    <w:rsid w:val="00EB6635"/>
    <w:rsid w:val="00EB6816"/>
    <w:rsid w:val="00EB7217"/>
    <w:rsid w:val="00EB765B"/>
    <w:rsid w:val="00EB7770"/>
    <w:rsid w:val="00EB7905"/>
    <w:rsid w:val="00EB7D63"/>
    <w:rsid w:val="00EB7F22"/>
    <w:rsid w:val="00EC0B36"/>
    <w:rsid w:val="00EC0BAB"/>
    <w:rsid w:val="00EC0D14"/>
    <w:rsid w:val="00EC0EE4"/>
    <w:rsid w:val="00EC17B8"/>
    <w:rsid w:val="00EC17EC"/>
    <w:rsid w:val="00EC1845"/>
    <w:rsid w:val="00EC1BB2"/>
    <w:rsid w:val="00EC1EA8"/>
    <w:rsid w:val="00EC20CB"/>
    <w:rsid w:val="00EC21E3"/>
    <w:rsid w:val="00EC25BA"/>
    <w:rsid w:val="00EC290E"/>
    <w:rsid w:val="00EC2D47"/>
    <w:rsid w:val="00EC2E9D"/>
    <w:rsid w:val="00EC2ECA"/>
    <w:rsid w:val="00EC30A5"/>
    <w:rsid w:val="00EC3244"/>
    <w:rsid w:val="00EC3671"/>
    <w:rsid w:val="00EC387F"/>
    <w:rsid w:val="00EC398F"/>
    <w:rsid w:val="00EC41A5"/>
    <w:rsid w:val="00EC4C9D"/>
    <w:rsid w:val="00EC4CF3"/>
    <w:rsid w:val="00EC4D06"/>
    <w:rsid w:val="00EC55F8"/>
    <w:rsid w:val="00EC56FB"/>
    <w:rsid w:val="00EC59A4"/>
    <w:rsid w:val="00EC5C63"/>
    <w:rsid w:val="00EC5C73"/>
    <w:rsid w:val="00EC60F4"/>
    <w:rsid w:val="00EC638D"/>
    <w:rsid w:val="00EC6509"/>
    <w:rsid w:val="00EC67C8"/>
    <w:rsid w:val="00EC6914"/>
    <w:rsid w:val="00EC6B35"/>
    <w:rsid w:val="00EC6FDB"/>
    <w:rsid w:val="00EC73FF"/>
    <w:rsid w:val="00EC74A2"/>
    <w:rsid w:val="00EC7562"/>
    <w:rsid w:val="00EC795D"/>
    <w:rsid w:val="00EC7D28"/>
    <w:rsid w:val="00EC7DC9"/>
    <w:rsid w:val="00EC7E16"/>
    <w:rsid w:val="00ED05EA"/>
    <w:rsid w:val="00ED0AC6"/>
    <w:rsid w:val="00ED1156"/>
    <w:rsid w:val="00ED13E1"/>
    <w:rsid w:val="00ED1402"/>
    <w:rsid w:val="00ED17E2"/>
    <w:rsid w:val="00ED1B83"/>
    <w:rsid w:val="00ED1BE9"/>
    <w:rsid w:val="00ED1CAF"/>
    <w:rsid w:val="00ED1D96"/>
    <w:rsid w:val="00ED249B"/>
    <w:rsid w:val="00ED2589"/>
    <w:rsid w:val="00ED2596"/>
    <w:rsid w:val="00ED2954"/>
    <w:rsid w:val="00ED2D33"/>
    <w:rsid w:val="00ED2DF4"/>
    <w:rsid w:val="00ED2E24"/>
    <w:rsid w:val="00ED2F6C"/>
    <w:rsid w:val="00ED31A4"/>
    <w:rsid w:val="00ED32C5"/>
    <w:rsid w:val="00ED3425"/>
    <w:rsid w:val="00ED36AE"/>
    <w:rsid w:val="00ED37F5"/>
    <w:rsid w:val="00ED3831"/>
    <w:rsid w:val="00ED38E8"/>
    <w:rsid w:val="00ED3F2D"/>
    <w:rsid w:val="00ED44A5"/>
    <w:rsid w:val="00ED49EC"/>
    <w:rsid w:val="00ED5B4F"/>
    <w:rsid w:val="00ED5CD7"/>
    <w:rsid w:val="00ED5D6F"/>
    <w:rsid w:val="00ED5E07"/>
    <w:rsid w:val="00ED6123"/>
    <w:rsid w:val="00ED6878"/>
    <w:rsid w:val="00ED69C6"/>
    <w:rsid w:val="00ED6B4F"/>
    <w:rsid w:val="00ED6FE3"/>
    <w:rsid w:val="00ED72FD"/>
    <w:rsid w:val="00ED7401"/>
    <w:rsid w:val="00ED7443"/>
    <w:rsid w:val="00ED74AD"/>
    <w:rsid w:val="00ED7668"/>
    <w:rsid w:val="00ED7AA7"/>
    <w:rsid w:val="00ED7C7D"/>
    <w:rsid w:val="00ED7EC6"/>
    <w:rsid w:val="00EE00B8"/>
    <w:rsid w:val="00EE00BA"/>
    <w:rsid w:val="00EE050E"/>
    <w:rsid w:val="00EE10A9"/>
    <w:rsid w:val="00EE10AB"/>
    <w:rsid w:val="00EE11BF"/>
    <w:rsid w:val="00EE190A"/>
    <w:rsid w:val="00EE1C6A"/>
    <w:rsid w:val="00EE283A"/>
    <w:rsid w:val="00EE30B4"/>
    <w:rsid w:val="00EE31D3"/>
    <w:rsid w:val="00EE3291"/>
    <w:rsid w:val="00EE391A"/>
    <w:rsid w:val="00EE3B08"/>
    <w:rsid w:val="00EE3EAE"/>
    <w:rsid w:val="00EE3F72"/>
    <w:rsid w:val="00EE414F"/>
    <w:rsid w:val="00EE4860"/>
    <w:rsid w:val="00EE4CA3"/>
    <w:rsid w:val="00EE4D36"/>
    <w:rsid w:val="00EE4E76"/>
    <w:rsid w:val="00EE4F3F"/>
    <w:rsid w:val="00EE4F9C"/>
    <w:rsid w:val="00EE50D2"/>
    <w:rsid w:val="00EE5246"/>
    <w:rsid w:val="00EE531D"/>
    <w:rsid w:val="00EE593E"/>
    <w:rsid w:val="00EE5C22"/>
    <w:rsid w:val="00EE630C"/>
    <w:rsid w:val="00EE66E0"/>
    <w:rsid w:val="00EE673B"/>
    <w:rsid w:val="00EE6954"/>
    <w:rsid w:val="00EE6C6B"/>
    <w:rsid w:val="00EE706F"/>
    <w:rsid w:val="00EE70D6"/>
    <w:rsid w:val="00EE7719"/>
    <w:rsid w:val="00EE79EC"/>
    <w:rsid w:val="00EF00BB"/>
    <w:rsid w:val="00EF0314"/>
    <w:rsid w:val="00EF061F"/>
    <w:rsid w:val="00EF064D"/>
    <w:rsid w:val="00EF06A2"/>
    <w:rsid w:val="00EF06C4"/>
    <w:rsid w:val="00EF0B3C"/>
    <w:rsid w:val="00EF0F94"/>
    <w:rsid w:val="00EF12D3"/>
    <w:rsid w:val="00EF1736"/>
    <w:rsid w:val="00EF1B44"/>
    <w:rsid w:val="00EF1FE5"/>
    <w:rsid w:val="00EF21AB"/>
    <w:rsid w:val="00EF23CF"/>
    <w:rsid w:val="00EF243E"/>
    <w:rsid w:val="00EF2455"/>
    <w:rsid w:val="00EF2916"/>
    <w:rsid w:val="00EF30A7"/>
    <w:rsid w:val="00EF344D"/>
    <w:rsid w:val="00EF453F"/>
    <w:rsid w:val="00EF4640"/>
    <w:rsid w:val="00EF46ED"/>
    <w:rsid w:val="00EF49AA"/>
    <w:rsid w:val="00EF4A1B"/>
    <w:rsid w:val="00EF4BAA"/>
    <w:rsid w:val="00EF4BE8"/>
    <w:rsid w:val="00EF54D8"/>
    <w:rsid w:val="00EF5801"/>
    <w:rsid w:val="00EF5820"/>
    <w:rsid w:val="00EF5E4A"/>
    <w:rsid w:val="00EF5F54"/>
    <w:rsid w:val="00EF5F79"/>
    <w:rsid w:val="00EF62D5"/>
    <w:rsid w:val="00EF66B3"/>
    <w:rsid w:val="00EF675C"/>
    <w:rsid w:val="00EF6928"/>
    <w:rsid w:val="00EF6AAF"/>
    <w:rsid w:val="00EF6DE6"/>
    <w:rsid w:val="00EF7305"/>
    <w:rsid w:val="00EF7890"/>
    <w:rsid w:val="00EF79F7"/>
    <w:rsid w:val="00EF7E45"/>
    <w:rsid w:val="00F00811"/>
    <w:rsid w:val="00F009E0"/>
    <w:rsid w:val="00F00F0E"/>
    <w:rsid w:val="00F00F4A"/>
    <w:rsid w:val="00F013E6"/>
    <w:rsid w:val="00F015EF"/>
    <w:rsid w:val="00F01C46"/>
    <w:rsid w:val="00F01C73"/>
    <w:rsid w:val="00F020C2"/>
    <w:rsid w:val="00F023F6"/>
    <w:rsid w:val="00F02CA6"/>
    <w:rsid w:val="00F02D0C"/>
    <w:rsid w:val="00F02E39"/>
    <w:rsid w:val="00F02EFD"/>
    <w:rsid w:val="00F030B1"/>
    <w:rsid w:val="00F035A3"/>
    <w:rsid w:val="00F035F7"/>
    <w:rsid w:val="00F0368B"/>
    <w:rsid w:val="00F037BB"/>
    <w:rsid w:val="00F03F8A"/>
    <w:rsid w:val="00F03F90"/>
    <w:rsid w:val="00F04254"/>
    <w:rsid w:val="00F046D3"/>
    <w:rsid w:val="00F04887"/>
    <w:rsid w:val="00F04DE0"/>
    <w:rsid w:val="00F04FF1"/>
    <w:rsid w:val="00F050D2"/>
    <w:rsid w:val="00F051BD"/>
    <w:rsid w:val="00F051DA"/>
    <w:rsid w:val="00F05241"/>
    <w:rsid w:val="00F0559C"/>
    <w:rsid w:val="00F05927"/>
    <w:rsid w:val="00F05C1A"/>
    <w:rsid w:val="00F05C25"/>
    <w:rsid w:val="00F05DBB"/>
    <w:rsid w:val="00F05E15"/>
    <w:rsid w:val="00F05E5F"/>
    <w:rsid w:val="00F062CC"/>
    <w:rsid w:val="00F0649A"/>
    <w:rsid w:val="00F06602"/>
    <w:rsid w:val="00F0673E"/>
    <w:rsid w:val="00F0676E"/>
    <w:rsid w:val="00F06893"/>
    <w:rsid w:val="00F06AA1"/>
    <w:rsid w:val="00F06BC1"/>
    <w:rsid w:val="00F06BC4"/>
    <w:rsid w:val="00F06C48"/>
    <w:rsid w:val="00F06C4A"/>
    <w:rsid w:val="00F0706A"/>
    <w:rsid w:val="00F0720A"/>
    <w:rsid w:val="00F07639"/>
    <w:rsid w:val="00F07994"/>
    <w:rsid w:val="00F1020C"/>
    <w:rsid w:val="00F10236"/>
    <w:rsid w:val="00F102D2"/>
    <w:rsid w:val="00F10580"/>
    <w:rsid w:val="00F10622"/>
    <w:rsid w:val="00F1090A"/>
    <w:rsid w:val="00F10CEE"/>
    <w:rsid w:val="00F11239"/>
    <w:rsid w:val="00F1138C"/>
    <w:rsid w:val="00F113CB"/>
    <w:rsid w:val="00F119B7"/>
    <w:rsid w:val="00F11BD4"/>
    <w:rsid w:val="00F11CF2"/>
    <w:rsid w:val="00F11DCB"/>
    <w:rsid w:val="00F12197"/>
    <w:rsid w:val="00F129FF"/>
    <w:rsid w:val="00F12B9B"/>
    <w:rsid w:val="00F13369"/>
    <w:rsid w:val="00F135E9"/>
    <w:rsid w:val="00F13640"/>
    <w:rsid w:val="00F13694"/>
    <w:rsid w:val="00F13916"/>
    <w:rsid w:val="00F13CD0"/>
    <w:rsid w:val="00F13E5B"/>
    <w:rsid w:val="00F14026"/>
    <w:rsid w:val="00F14405"/>
    <w:rsid w:val="00F14988"/>
    <w:rsid w:val="00F14A13"/>
    <w:rsid w:val="00F14D0D"/>
    <w:rsid w:val="00F15004"/>
    <w:rsid w:val="00F157DE"/>
    <w:rsid w:val="00F15872"/>
    <w:rsid w:val="00F1606E"/>
    <w:rsid w:val="00F165E7"/>
    <w:rsid w:val="00F16DFE"/>
    <w:rsid w:val="00F172EB"/>
    <w:rsid w:val="00F17407"/>
    <w:rsid w:val="00F17823"/>
    <w:rsid w:val="00F17829"/>
    <w:rsid w:val="00F1787D"/>
    <w:rsid w:val="00F17C3D"/>
    <w:rsid w:val="00F17CA1"/>
    <w:rsid w:val="00F17CB1"/>
    <w:rsid w:val="00F17E4A"/>
    <w:rsid w:val="00F17F0D"/>
    <w:rsid w:val="00F20198"/>
    <w:rsid w:val="00F204BB"/>
    <w:rsid w:val="00F208E8"/>
    <w:rsid w:val="00F20929"/>
    <w:rsid w:val="00F209B3"/>
    <w:rsid w:val="00F20A60"/>
    <w:rsid w:val="00F20B22"/>
    <w:rsid w:val="00F20C63"/>
    <w:rsid w:val="00F20CB5"/>
    <w:rsid w:val="00F20EA4"/>
    <w:rsid w:val="00F20F06"/>
    <w:rsid w:val="00F21562"/>
    <w:rsid w:val="00F217AE"/>
    <w:rsid w:val="00F21804"/>
    <w:rsid w:val="00F21B9A"/>
    <w:rsid w:val="00F2274B"/>
    <w:rsid w:val="00F229A6"/>
    <w:rsid w:val="00F22CC9"/>
    <w:rsid w:val="00F23010"/>
    <w:rsid w:val="00F23184"/>
    <w:rsid w:val="00F23321"/>
    <w:rsid w:val="00F233B2"/>
    <w:rsid w:val="00F23445"/>
    <w:rsid w:val="00F23475"/>
    <w:rsid w:val="00F23945"/>
    <w:rsid w:val="00F23CD1"/>
    <w:rsid w:val="00F24389"/>
    <w:rsid w:val="00F246E2"/>
    <w:rsid w:val="00F2493F"/>
    <w:rsid w:val="00F24C8F"/>
    <w:rsid w:val="00F24E8F"/>
    <w:rsid w:val="00F2501F"/>
    <w:rsid w:val="00F25488"/>
    <w:rsid w:val="00F2563C"/>
    <w:rsid w:val="00F25649"/>
    <w:rsid w:val="00F259DC"/>
    <w:rsid w:val="00F25D75"/>
    <w:rsid w:val="00F25E7E"/>
    <w:rsid w:val="00F25EC5"/>
    <w:rsid w:val="00F266B4"/>
    <w:rsid w:val="00F272F5"/>
    <w:rsid w:val="00F275EB"/>
    <w:rsid w:val="00F2785B"/>
    <w:rsid w:val="00F27FDA"/>
    <w:rsid w:val="00F3046C"/>
    <w:rsid w:val="00F3057F"/>
    <w:rsid w:val="00F30597"/>
    <w:rsid w:val="00F307D7"/>
    <w:rsid w:val="00F30DB0"/>
    <w:rsid w:val="00F31104"/>
    <w:rsid w:val="00F312C4"/>
    <w:rsid w:val="00F3175F"/>
    <w:rsid w:val="00F31C20"/>
    <w:rsid w:val="00F31D01"/>
    <w:rsid w:val="00F31D02"/>
    <w:rsid w:val="00F32671"/>
    <w:rsid w:val="00F32CB6"/>
    <w:rsid w:val="00F32DCB"/>
    <w:rsid w:val="00F337F0"/>
    <w:rsid w:val="00F337FB"/>
    <w:rsid w:val="00F3391D"/>
    <w:rsid w:val="00F33DAC"/>
    <w:rsid w:val="00F34354"/>
    <w:rsid w:val="00F343DA"/>
    <w:rsid w:val="00F3442A"/>
    <w:rsid w:val="00F34508"/>
    <w:rsid w:val="00F34DC5"/>
    <w:rsid w:val="00F34FE9"/>
    <w:rsid w:val="00F35285"/>
    <w:rsid w:val="00F35516"/>
    <w:rsid w:val="00F355BF"/>
    <w:rsid w:val="00F357F0"/>
    <w:rsid w:val="00F35D45"/>
    <w:rsid w:val="00F35EEF"/>
    <w:rsid w:val="00F36263"/>
    <w:rsid w:val="00F362A0"/>
    <w:rsid w:val="00F363CD"/>
    <w:rsid w:val="00F3668E"/>
    <w:rsid w:val="00F36827"/>
    <w:rsid w:val="00F36A8D"/>
    <w:rsid w:val="00F36E3D"/>
    <w:rsid w:val="00F36EED"/>
    <w:rsid w:val="00F36F3D"/>
    <w:rsid w:val="00F3745F"/>
    <w:rsid w:val="00F37873"/>
    <w:rsid w:val="00F37ADE"/>
    <w:rsid w:val="00F37E88"/>
    <w:rsid w:val="00F37FDC"/>
    <w:rsid w:val="00F4008B"/>
    <w:rsid w:val="00F400EF"/>
    <w:rsid w:val="00F401F1"/>
    <w:rsid w:val="00F40216"/>
    <w:rsid w:val="00F406E9"/>
    <w:rsid w:val="00F40ADA"/>
    <w:rsid w:val="00F41009"/>
    <w:rsid w:val="00F41456"/>
    <w:rsid w:val="00F415D4"/>
    <w:rsid w:val="00F415E9"/>
    <w:rsid w:val="00F41840"/>
    <w:rsid w:val="00F41A7F"/>
    <w:rsid w:val="00F41B4A"/>
    <w:rsid w:val="00F41C45"/>
    <w:rsid w:val="00F41D69"/>
    <w:rsid w:val="00F421B6"/>
    <w:rsid w:val="00F42E6A"/>
    <w:rsid w:val="00F438E0"/>
    <w:rsid w:val="00F43CEE"/>
    <w:rsid w:val="00F43EAC"/>
    <w:rsid w:val="00F43EDD"/>
    <w:rsid w:val="00F44507"/>
    <w:rsid w:val="00F445F9"/>
    <w:rsid w:val="00F44674"/>
    <w:rsid w:val="00F44A01"/>
    <w:rsid w:val="00F44A46"/>
    <w:rsid w:val="00F450E7"/>
    <w:rsid w:val="00F45261"/>
    <w:rsid w:val="00F45496"/>
    <w:rsid w:val="00F457B8"/>
    <w:rsid w:val="00F45B33"/>
    <w:rsid w:val="00F45C62"/>
    <w:rsid w:val="00F45D62"/>
    <w:rsid w:val="00F45DC4"/>
    <w:rsid w:val="00F4630F"/>
    <w:rsid w:val="00F46546"/>
    <w:rsid w:val="00F46C18"/>
    <w:rsid w:val="00F472D6"/>
    <w:rsid w:val="00F500B8"/>
    <w:rsid w:val="00F500F0"/>
    <w:rsid w:val="00F502DB"/>
    <w:rsid w:val="00F504C2"/>
    <w:rsid w:val="00F50596"/>
    <w:rsid w:val="00F50AE4"/>
    <w:rsid w:val="00F50E7B"/>
    <w:rsid w:val="00F5114E"/>
    <w:rsid w:val="00F516DE"/>
    <w:rsid w:val="00F51790"/>
    <w:rsid w:val="00F519B4"/>
    <w:rsid w:val="00F51A83"/>
    <w:rsid w:val="00F52040"/>
    <w:rsid w:val="00F526B2"/>
    <w:rsid w:val="00F527CA"/>
    <w:rsid w:val="00F52C60"/>
    <w:rsid w:val="00F52F5A"/>
    <w:rsid w:val="00F53010"/>
    <w:rsid w:val="00F5303C"/>
    <w:rsid w:val="00F534A9"/>
    <w:rsid w:val="00F5394F"/>
    <w:rsid w:val="00F53C2A"/>
    <w:rsid w:val="00F53E84"/>
    <w:rsid w:val="00F53EE4"/>
    <w:rsid w:val="00F54989"/>
    <w:rsid w:val="00F5545F"/>
    <w:rsid w:val="00F55F16"/>
    <w:rsid w:val="00F56329"/>
    <w:rsid w:val="00F5655E"/>
    <w:rsid w:val="00F568B0"/>
    <w:rsid w:val="00F56CD0"/>
    <w:rsid w:val="00F56F39"/>
    <w:rsid w:val="00F57B8D"/>
    <w:rsid w:val="00F57CAF"/>
    <w:rsid w:val="00F6013E"/>
    <w:rsid w:val="00F601A3"/>
    <w:rsid w:val="00F60AD4"/>
    <w:rsid w:val="00F60F42"/>
    <w:rsid w:val="00F60FD1"/>
    <w:rsid w:val="00F612ED"/>
    <w:rsid w:val="00F6175A"/>
    <w:rsid w:val="00F6178D"/>
    <w:rsid w:val="00F61A4F"/>
    <w:rsid w:val="00F61B21"/>
    <w:rsid w:val="00F62167"/>
    <w:rsid w:val="00F6250A"/>
    <w:rsid w:val="00F625FE"/>
    <w:rsid w:val="00F62A5A"/>
    <w:rsid w:val="00F62B83"/>
    <w:rsid w:val="00F62E7F"/>
    <w:rsid w:val="00F62F46"/>
    <w:rsid w:val="00F632E8"/>
    <w:rsid w:val="00F6338F"/>
    <w:rsid w:val="00F63B8D"/>
    <w:rsid w:val="00F63D02"/>
    <w:rsid w:val="00F63EB3"/>
    <w:rsid w:val="00F63F70"/>
    <w:rsid w:val="00F63F83"/>
    <w:rsid w:val="00F64348"/>
    <w:rsid w:val="00F646CE"/>
    <w:rsid w:val="00F64931"/>
    <w:rsid w:val="00F64A80"/>
    <w:rsid w:val="00F64ED8"/>
    <w:rsid w:val="00F6532B"/>
    <w:rsid w:val="00F6547F"/>
    <w:rsid w:val="00F655A6"/>
    <w:rsid w:val="00F6560D"/>
    <w:rsid w:val="00F6586F"/>
    <w:rsid w:val="00F6588E"/>
    <w:rsid w:val="00F65C72"/>
    <w:rsid w:val="00F65D99"/>
    <w:rsid w:val="00F65FEC"/>
    <w:rsid w:val="00F6620B"/>
    <w:rsid w:val="00F66361"/>
    <w:rsid w:val="00F66394"/>
    <w:rsid w:val="00F664EA"/>
    <w:rsid w:val="00F6690F"/>
    <w:rsid w:val="00F66FE2"/>
    <w:rsid w:val="00F6749E"/>
    <w:rsid w:val="00F67633"/>
    <w:rsid w:val="00F677CE"/>
    <w:rsid w:val="00F67C79"/>
    <w:rsid w:val="00F67D80"/>
    <w:rsid w:val="00F7002F"/>
    <w:rsid w:val="00F7030F"/>
    <w:rsid w:val="00F70BC9"/>
    <w:rsid w:val="00F71032"/>
    <w:rsid w:val="00F714CE"/>
    <w:rsid w:val="00F718FC"/>
    <w:rsid w:val="00F71C3A"/>
    <w:rsid w:val="00F720B6"/>
    <w:rsid w:val="00F722F6"/>
    <w:rsid w:val="00F72569"/>
    <w:rsid w:val="00F72D9A"/>
    <w:rsid w:val="00F732AF"/>
    <w:rsid w:val="00F733F1"/>
    <w:rsid w:val="00F7360E"/>
    <w:rsid w:val="00F73754"/>
    <w:rsid w:val="00F73866"/>
    <w:rsid w:val="00F738EC"/>
    <w:rsid w:val="00F73A3A"/>
    <w:rsid w:val="00F73BFE"/>
    <w:rsid w:val="00F73C5A"/>
    <w:rsid w:val="00F74784"/>
    <w:rsid w:val="00F7494F"/>
    <w:rsid w:val="00F750FE"/>
    <w:rsid w:val="00F75149"/>
    <w:rsid w:val="00F752BA"/>
    <w:rsid w:val="00F75329"/>
    <w:rsid w:val="00F75553"/>
    <w:rsid w:val="00F75740"/>
    <w:rsid w:val="00F75A4E"/>
    <w:rsid w:val="00F75C0C"/>
    <w:rsid w:val="00F75D9B"/>
    <w:rsid w:val="00F7615D"/>
    <w:rsid w:val="00F762C6"/>
    <w:rsid w:val="00F767BE"/>
    <w:rsid w:val="00F768E4"/>
    <w:rsid w:val="00F7725D"/>
    <w:rsid w:val="00F772C6"/>
    <w:rsid w:val="00F773D6"/>
    <w:rsid w:val="00F77B6A"/>
    <w:rsid w:val="00F77DE9"/>
    <w:rsid w:val="00F77FB7"/>
    <w:rsid w:val="00F802F7"/>
    <w:rsid w:val="00F806EE"/>
    <w:rsid w:val="00F80878"/>
    <w:rsid w:val="00F809FA"/>
    <w:rsid w:val="00F80A5A"/>
    <w:rsid w:val="00F80AC9"/>
    <w:rsid w:val="00F80D65"/>
    <w:rsid w:val="00F80F93"/>
    <w:rsid w:val="00F8138A"/>
    <w:rsid w:val="00F8181E"/>
    <w:rsid w:val="00F81A59"/>
    <w:rsid w:val="00F81B43"/>
    <w:rsid w:val="00F81B5E"/>
    <w:rsid w:val="00F81C2A"/>
    <w:rsid w:val="00F81CC4"/>
    <w:rsid w:val="00F81EB2"/>
    <w:rsid w:val="00F81FA5"/>
    <w:rsid w:val="00F820AC"/>
    <w:rsid w:val="00F820F8"/>
    <w:rsid w:val="00F82415"/>
    <w:rsid w:val="00F82421"/>
    <w:rsid w:val="00F82548"/>
    <w:rsid w:val="00F825F5"/>
    <w:rsid w:val="00F826FF"/>
    <w:rsid w:val="00F82729"/>
    <w:rsid w:val="00F82EA9"/>
    <w:rsid w:val="00F830F1"/>
    <w:rsid w:val="00F832E4"/>
    <w:rsid w:val="00F835BD"/>
    <w:rsid w:val="00F83C2D"/>
    <w:rsid w:val="00F83D5F"/>
    <w:rsid w:val="00F83F8F"/>
    <w:rsid w:val="00F84467"/>
    <w:rsid w:val="00F84771"/>
    <w:rsid w:val="00F848C1"/>
    <w:rsid w:val="00F84C1F"/>
    <w:rsid w:val="00F84CFB"/>
    <w:rsid w:val="00F84F67"/>
    <w:rsid w:val="00F8567A"/>
    <w:rsid w:val="00F85706"/>
    <w:rsid w:val="00F85897"/>
    <w:rsid w:val="00F85BBF"/>
    <w:rsid w:val="00F85BD8"/>
    <w:rsid w:val="00F85E37"/>
    <w:rsid w:val="00F86409"/>
    <w:rsid w:val="00F8650E"/>
    <w:rsid w:val="00F867AC"/>
    <w:rsid w:val="00F8682A"/>
    <w:rsid w:val="00F869F4"/>
    <w:rsid w:val="00F86C34"/>
    <w:rsid w:val="00F87205"/>
    <w:rsid w:val="00F876FC"/>
    <w:rsid w:val="00F87767"/>
    <w:rsid w:val="00F87886"/>
    <w:rsid w:val="00F87908"/>
    <w:rsid w:val="00F908A0"/>
    <w:rsid w:val="00F90D43"/>
    <w:rsid w:val="00F91649"/>
    <w:rsid w:val="00F91676"/>
    <w:rsid w:val="00F91733"/>
    <w:rsid w:val="00F917C8"/>
    <w:rsid w:val="00F9223B"/>
    <w:rsid w:val="00F9231E"/>
    <w:rsid w:val="00F92443"/>
    <w:rsid w:val="00F927CC"/>
    <w:rsid w:val="00F92EDD"/>
    <w:rsid w:val="00F9318A"/>
    <w:rsid w:val="00F934BF"/>
    <w:rsid w:val="00F9357F"/>
    <w:rsid w:val="00F93621"/>
    <w:rsid w:val="00F93947"/>
    <w:rsid w:val="00F93F9C"/>
    <w:rsid w:val="00F94760"/>
    <w:rsid w:val="00F947D0"/>
    <w:rsid w:val="00F94D79"/>
    <w:rsid w:val="00F95022"/>
    <w:rsid w:val="00F951A1"/>
    <w:rsid w:val="00F9554B"/>
    <w:rsid w:val="00F95865"/>
    <w:rsid w:val="00F95A69"/>
    <w:rsid w:val="00F95E29"/>
    <w:rsid w:val="00F960B8"/>
    <w:rsid w:val="00F96193"/>
    <w:rsid w:val="00F964A8"/>
    <w:rsid w:val="00F966CB"/>
    <w:rsid w:val="00F966ED"/>
    <w:rsid w:val="00F967DB"/>
    <w:rsid w:val="00F96B53"/>
    <w:rsid w:val="00F96D7D"/>
    <w:rsid w:val="00F96DA1"/>
    <w:rsid w:val="00F9738D"/>
    <w:rsid w:val="00F97588"/>
    <w:rsid w:val="00F975CD"/>
    <w:rsid w:val="00F97673"/>
    <w:rsid w:val="00F97828"/>
    <w:rsid w:val="00F97A9F"/>
    <w:rsid w:val="00F97D75"/>
    <w:rsid w:val="00FA016E"/>
    <w:rsid w:val="00FA02C1"/>
    <w:rsid w:val="00FA0551"/>
    <w:rsid w:val="00FA05C5"/>
    <w:rsid w:val="00FA05FC"/>
    <w:rsid w:val="00FA0CE2"/>
    <w:rsid w:val="00FA0CEC"/>
    <w:rsid w:val="00FA0D55"/>
    <w:rsid w:val="00FA0DCD"/>
    <w:rsid w:val="00FA12AA"/>
    <w:rsid w:val="00FA138B"/>
    <w:rsid w:val="00FA14AA"/>
    <w:rsid w:val="00FA15C0"/>
    <w:rsid w:val="00FA16CB"/>
    <w:rsid w:val="00FA1A6D"/>
    <w:rsid w:val="00FA2072"/>
    <w:rsid w:val="00FA234B"/>
    <w:rsid w:val="00FA23EC"/>
    <w:rsid w:val="00FA2706"/>
    <w:rsid w:val="00FA28FA"/>
    <w:rsid w:val="00FA2931"/>
    <w:rsid w:val="00FA2D11"/>
    <w:rsid w:val="00FA2D1E"/>
    <w:rsid w:val="00FA3080"/>
    <w:rsid w:val="00FA3695"/>
    <w:rsid w:val="00FA3749"/>
    <w:rsid w:val="00FA3A5A"/>
    <w:rsid w:val="00FA3A6F"/>
    <w:rsid w:val="00FA3A82"/>
    <w:rsid w:val="00FA3CB2"/>
    <w:rsid w:val="00FA4084"/>
    <w:rsid w:val="00FA41C1"/>
    <w:rsid w:val="00FA47DE"/>
    <w:rsid w:val="00FA4AD4"/>
    <w:rsid w:val="00FA4DEB"/>
    <w:rsid w:val="00FA4FE2"/>
    <w:rsid w:val="00FA5001"/>
    <w:rsid w:val="00FA50A5"/>
    <w:rsid w:val="00FA58C0"/>
    <w:rsid w:val="00FA5B40"/>
    <w:rsid w:val="00FA5F04"/>
    <w:rsid w:val="00FA5F82"/>
    <w:rsid w:val="00FA5F89"/>
    <w:rsid w:val="00FA65F7"/>
    <w:rsid w:val="00FA6979"/>
    <w:rsid w:val="00FA6C98"/>
    <w:rsid w:val="00FA6F47"/>
    <w:rsid w:val="00FA707E"/>
    <w:rsid w:val="00FA7330"/>
    <w:rsid w:val="00FA7359"/>
    <w:rsid w:val="00FA7636"/>
    <w:rsid w:val="00FA78D7"/>
    <w:rsid w:val="00FA7DE0"/>
    <w:rsid w:val="00FA7FCF"/>
    <w:rsid w:val="00FB0326"/>
    <w:rsid w:val="00FB0864"/>
    <w:rsid w:val="00FB0A9C"/>
    <w:rsid w:val="00FB0C08"/>
    <w:rsid w:val="00FB0F7B"/>
    <w:rsid w:val="00FB1222"/>
    <w:rsid w:val="00FB13D9"/>
    <w:rsid w:val="00FB1876"/>
    <w:rsid w:val="00FB1BD7"/>
    <w:rsid w:val="00FB2135"/>
    <w:rsid w:val="00FB2593"/>
    <w:rsid w:val="00FB27C8"/>
    <w:rsid w:val="00FB2873"/>
    <w:rsid w:val="00FB29B3"/>
    <w:rsid w:val="00FB2A96"/>
    <w:rsid w:val="00FB2BFC"/>
    <w:rsid w:val="00FB2D7D"/>
    <w:rsid w:val="00FB365F"/>
    <w:rsid w:val="00FB3AD5"/>
    <w:rsid w:val="00FB3B61"/>
    <w:rsid w:val="00FB3BEF"/>
    <w:rsid w:val="00FB3C1B"/>
    <w:rsid w:val="00FB40A0"/>
    <w:rsid w:val="00FB4152"/>
    <w:rsid w:val="00FB4424"/>
    <w:rsid w:val="00FB4B91"/>
    <w:rsid w:val="00FB509B"/>
    <w:rsid w:val="00FB5153"/>
    <w:rsid w:val="00FB5316"/>
    <w:rsid w:val="00FB5468"/>
    <w:rsid w:val="00FB5936"/>
    <w:rsid w:val="00FB5C2F"/>
    <w:rsid w:val="00FB60A5"/>
    <w:rsid w:val="00FB657E"/>
    <w:rsid w:val="00FB6635"/>
    <w:rsid w:val="00FB6DB5"/>
    <w:rsid w:val="00FB7187"/>
    <w:rsid w:val="00FB7565"/>
    <w:rsid w:val="00FB75DE"/>
    <w:rsid w:val="00FB76C9"/>
    <w:rsid w:val="00FB7A53"/>
    <w:rsid w:val="00FB7C31"/>
    <w:rsid w:val="00FB7DD1"/>
    <w:rsid w:val="00FB7F1B"/>
    <w:rsid w:val="00FC03D6"/>
    <w:rsid w:val="00FC0CEC"/>
    <w:rsid w:val="00FC0D87"/>
    <w:rsid w:val="00FC0DF3"/>
    <w:rsid w:val="00FC14B2"/>
    <w:rsid w:val="00FC1E78"/>
    <w:rsid w:val="00FC2150"/>
    <w:rsid w:val="00FC23D4"/>
    <w:rsid w:val="00FC24B8"/>
    <w:rsid w:val="00FC3224"/>
    <w:rsid w:val="00FC352C"/>
    <w:rsid w:val="00FC359A"/>
    <w:rsid w:val="00FC35D1"/>
    <w:rsid w:val="00FC382B"/>
    <w:rsid w:val="00FC38CE"/>
    <w:rsid w:val="00FC3987"/>
    <w:rsid w:val="00FC3C6B"/>
    <w:rsid w:val="00FC3E17"/>
    <w:rsid w:val="00FC3F68"/>
    <w:rsid w:val="00FC3FCD"/>
    <w:rsid w:val="00FC4058"/>
    <w:rsid w:val="00FC4287"/>
    <w:rsid w:val="00FC4646"/>
    <w:rsid w:val="00FC4B7B"/>
    <w:rsid w:val="00FC4D44"/>
    <w:rsid w:val="00FC4F98"/>
    <w:rsid w:val="00FC5160"/>
    <w:rsid w:val="00FC51CE"/>
    <w:rsid w:val="00FC52C4"/>
    <w:rsid w:val="00FC57F1"/>
    <w:rsid w:val="00FC597D"/>
    <w:rsid w:val="00FC6116"/>
    <w:rsid w:val="00FC61BA"/>
    <w:rsid w:val="00FC6402"/>
    <w:rsid w:val="00FC6635"/>
    <w:rsid w:val="00FC66B6"/>
    <w:rsid w:val="00FC6CBD"/>
    <w:rsid w:val="00FC703F"/>
    <w:rsid w:val="00FC7079"/>
    <w:rsid w:val="00FC70AF"/>
    <w:rsid w:val="00FC7736"/>
    <w:rsid w:val="00FC7838"/>
    <w:rsid w:val="00FD0993"/>
    <w:rsid w:val="00FD09EB"/>
    <w:rsid w:val="00FD0F57"/>
    <w:rsid w:val="00FD1516"/>
    <w:rsid w:val="00FD17CE"/>
    <w:rsid w:val="00FD1A4D"/>
    <w:rsid w:val="00FD1F26"/>
    <w:rsid w:val="00FD222A"/>
    <w:rsid w:val="00FD22F8"/>
    <w:rsid w:val="00FD245D"/>
    <w:rsid w:val="00FD29E3"/>
    <w:rsid w:val="00FD2C6A"/>
    <w:rsid w:val="00FD2E7F"/>
    <w:rsid w:val="00FD2EC7"/>
    <w:rsid w:val="00FD2FA3"/>
    <w:rsid w:val="00FD2FED"/>
    <w:rsid w:val="00FD32F1"/>
    <w:rsid w:val="00FD346F"/>
    <w:rsid w:val="00FD372C"/>
    <w:rsid w:val="00FD4001"/>
    <w:rsid w:val="00FD408A"/>
    <w:rsid w:val="00FD4593"/>
    <w:rsid w:val="00FD4985"/>
    <w:rsid w:val="00FD4C7B"/>
    <w:rsid w:val="00FD4D2E"/>
    <w:rsid w:val="00FD4F09"/>
    <w:rsid w:val="00FD5430"/>
    <w:rsid w:val="00FD54C6"/>
    <w:rsid w:val="00FD5688"/>
    <w:rsid w:val="00FD56F8"/>
    <w:rsid w:val="00FD5E1D"/>
    <w:rsid w:val="00FD5E3E"/>
    <w:rsid w:val="00FD6125"/>
    <w:rsid w:val="00FD64E2"/>
    <w:rsid w:val="00FD662B"/>
    <w:rsid w:val="00FD679B"/>
    <w:rsid w:val="00FD7082"/>
    <w:rsid w:val="00FD7378"/>
    <w:rsid w:val="00FD747B"/>
    <w:rsid w:val="00FD78BF"/>
    <w:rsid w:val="00FD7B04"/>
    <w:rsid w:val="00FD7B89"/>
    <w:rsid w:val="00FE01F8"/>
    <w:rsid w:val="00FE0825"/>
    <w:rsid w:val="00FE0B0A"/>
    <w:rsid w:val="00FE1032"/>
    <w:rsid w:val="00FE150E"/>
    <w:rsid w:val="00FE1586"/>
    <w:rsid w:val="00FE17F5"/>
    <w:rsid w:val="00FE1C3A"/>
    <w:rsid w:val="00FE232C"/>
    <w:rsid w:val="00FE2391"/>
    <w:rsid w:val="00FE250F"/>
    <w:rsid w:val="00FE2AB9"/>
    <w:rsid w:val="00FE3077"/>
    <w:rsid w:val="00FE31BB"/>
    <w:rsid w:val="00FE31FB"/>
    <w:rsid w:val="00FE33E1"/>
    <w:rsid w:val="00FE3807"/>
    <w:rsid w:val="00FE38E1"/>
    <w:rsid w:val="00FE3C52"/>
    <w:rsid w:val="00FE3FA6"/>
    <w:rsid w:val="00FE418D"/>
    <w:rsid w:val="00FE4566"/>
    <w:rsid w:val="00FE4668"/>
    <w:rsid w:val="00FE4798"/>
    <w:rsid w:val="00FE47E5"/>
    <w:rsid w:val="00FE4932"/>
    <w:rsid w:val="00FE4D5F"/>
    <w:rsid w:val="00FE4F71"/>
    <w:rsid w:val="00FE503C"/>
    <w:rsid w:val="00FE5131"/>
    <w:rsid w:val="00FE54E0"/>
    <w:rsid w:val="00FE5517"/>
    <w:rsid w:val="00FE5692"/>
    <w:rsid w:val="00FE5B96"/>
    <w:rsid w:val="00FE5DB8"/>
    <w:rsid w:val="00FE5EC3"/>
    <w:rsid w:val="00FE5F47"/>
    <w:rsid w:val="00FE5FE1"/>
    <w:rsid w:val="00FE64FF"/>
    <w:rsid w:val="00FE74BA"/>
    <w:rsid w:val="00FE7916"/>
    <w:rsid w:val="00FF0162"/>
    <w:rsid w:val="00FF0409"/>
    <w:rsid w:val="00FF086A"/>
    <w:rsid w:val="00FF0D01"/>
    <w:rsid w:val="00FF0EE7"/>
    <w:rsid w:val="00FF11B0"/>
    <w:rsid w:val="00FF137E"/>
    <w:rsid w:val="00FF1B99"/>
    <w:rsid w:val="00FF1DBB"/>
    <w:rsid w:val="00FF297F"/>
    <w:rsid w:val="00FF29A5"/>
    <w:rsid w:val="00FF2A6F"/>
    <w:rsid w:val="00FF2D2F"/>
    <w:rsid w:val="00FF2E98"/>
    <w:rsid w:val="00FF310A"/>
    <w:rsid w:val="00FF32B6"/>
    <w:rsid w:val="00FF3389"/>
    <w:rsid w:val="00FF3990"/>
    <w:rsid w:val="00FF3A45"/>
    <w:rsid w:val="00FF3CFA"/>
    <w:rsid w:val="00FF3E20"/>
    <w:rsid w:val="00FF42C6"/>
    <w:rsid w:val="00FF4310"/>
    <w:rsid w:val="00FF4621"/>
    <w:rsid w:val="00FF4B45"/>
    <w:rsid w:val="00FF4E07"/>
    <w:rsid w:val="00FF545C"/>
    <w:rsid w:val="00FF54EE"/>
    <w:rsid w:val="00FF5814"/>
    <w:rsid w:val="00FF5B1E"/>
    <w:rsid w:val="00FF5D31"/>
    <w:rsid w:val="00FF61AA"/>
    <w:rsid w:val="00FF6824"/>
    <w:rsid w:val="00FF698D"/>
    <w:rsid w:val="00FF70EB"/>
    <w:rsid w:val="00FF7219"/>
    <w:rsid w:val="00FF72D8"/>
    <w:rsid w:val="00FF79E2"/>
    <w:rsid w:val="00FF7AB0"/>
    <w:rsid w:val="00FF7C41"/>
    <w:rsid w:val="00FF7CA7"/>
    <w:rsid w:val="0159FC0C"/>
    <w:rsid w:val="01A03816"/>
    <w:rsid w:val="02186F50"/>
    <w:rsid w:val="0239C1A1"/>
    <w:rsid w:val="02DDB805"/>
    <w:rsid w:val="0326DDD4"/>
    <w:rsid w:val="032A9C7A"/>
    <w:rsid w:val="032C6137"/>
    <w:rsid w:val="032F61D7"/>
    <w:rsid w:val="04076074"/>
    <w:rsid w:val="04588F74"/>
    <w:rsid w:val="04643AA5"/>
    <w:rsid w:val="04924A71"/>
    <w:rsid w:val="0495CBAE"/>
    <w:rsid w:val="049F957C"/>
    <w:rsid w:val="050BC6C6"/>
    <w:rsid w:val="05114041"/>
    <w:rsid w:val="05D0AFA4"/>
    <w:rsid w:val="062152BF"/>
    <w:rsid w:val="0675E08B"/>
    <w:rsid w:val="06796C60"/>
    <w:rsid w:val="0695E17E"/>
    <w:rsid w:val="06F2D1DA"/>
    <w:rsid w:val="06F972CF"/>
    <w:rsid w:val="07845CCC"/>
    <w:rsid w:val="0787DE09"/>
    <w:rsid w:val="07B1451E"/>
    <w:rsid w:val="07B406AA"/>
    <w:rsid w:val="07C953BB"/>
    <w:rsid w:val="08353DB4"/>
    <w:rsid w:val="0867FDAD"/>
    <w:rsid w:val="088E3C99"/>
    <w:rsid w:val="0913651A"/>
    <w:rsid w:val="09CD3474"/>
    <w:rsid w:val="09EE9728"/>
    <w:rsid w:val="0A8BA7B8"/>
    <w:rsid w:val="0B3A0F15"/>
    <w:rsid w:val="0C168B0E"/>
    <w:rsid w:val="0C37AA8E"/>
    <w:rsid w:val="0D109C5D"/>
    <w:rsid w:val="0D60FB49"/>
    <w:rsid w:val="0E53DD18"/>
    <w:rsid w:val="0E6F13DE"/>
    <w:rsid w:val="0E7F2B69"/>
    <w:rsid w:val="0E8D82E5"/>
    <w:rsid w:val="0E9DE310"/>
    <w:rsid w:val="0EBA9692"/>
    <w:rsid w:val="0EFE7B37"/>
    <w:rsid w:val="0F248752"/>
    <w:rsid w:val="0F2D8722"/>
    <w:rsid w:val="0F3AD22D"/>
    <w:rsid w:val="0F3F978A"/>
    <w:rsid w:val="0F5D3100"/>
    <w:rsid w:val="0F703CD7"/>
    <w:rsid w:val="0FA4429B"/>
    <w:rsid w:val="0FE2FA96"/>
    <w:rsid w:val="115E655D"/>
    <w:rsid w:val="120462B7"/>
    <w:rsid w:val="120886FF"/>
    <w:rsid w:val="1231A9E5"/>
    <w:rsid w:val="1249A352"/>
    <w:rsid w:val="124F435B"/>
    <w:rsid w:val="129915D2"/>
    <w:rsid w:val="12C8BFB0"/>
    <w:rsid w:val="12F4C113"/>
    <w:rsid w:val="12F80AAF"/>
    <w:rsid w:val="13180BA2"/>
    <w:rsid w:val="131FC657"/>
    <w:rsid w:val="13510994"/>
    <w:rsid w:val="13856D87"/>
    <w:rsid w:val="13960083"/>
    <w:rsid w:val="1399BF29"/>
    <w:rsid w:val="13C2A9C1"/>
    <w:rsid w:val="1492F9EC"/>
    <w:rsid w:val="153BB5AD"/>
    <w:rsid w:val="1590A1A8"/>
    <w:rsid w:val="15D15A4F"/>
    <w:rsid w:val="1611D8B2"/>
    <w:rsid w:val="166EC90E"/>
    <w:rsid w:val="167587A4"/>
    <w:rsid w:val="16A203D9"/>
    <w:rsid w:val="16D04BF6"/>
    <w:rsid w:val="16EF03F9"/>
    <w:rsid w:val="172D3C52"/>
    <w:rsid w:val="176A788C"/>
    <w:rsid w:val="17703B03"/>
    <w:rsid w:val="17850C47"/>
    <w:rsid w:val="17D82EB5"/>
    <w:rsid w:val="187F1D96"/>
    <w:rsid w:val="18C36CAA"/>
    <w:rsid w:val="194DCF92"/>
    <w:rsid w:val="1969923D"/>
    <w:rsid w:val="197B6F24"/>
    <w:rsid w:val="19A25D5E"/>
    <w:rsid w:val="19BFC403"/>
    <w:rsid w:val="19E11654"/>
    <w:rsid w:val="1A03E046"/>
    <w:rsid w:val="1A0963A9"/>
    <w:rsid w:val="1A48B5C2"/>
    <w:rsid w:val="1A84F5DD"/>
    <w:rsid w:val="1B1AFE2B"/>
    <w:rsid w:val="1B9D3154"/>
    <w:rsid w:val="1BA9D99F"/>
    <w:rsid w:val="1C52EDC4"/>
    <w:rsid w:val="1C946FB9"/>
    <w:rsid w:val="1CB8E938"/>
    <w:rsid w:val="1CD328AF"/>
    <w:rsid w:val="1CE4E003"/>
    <w:rsid w:val="1D1B2A26"/>
    <w:rsid w:val="1D30884A"/>
    <w:rsid w:val="1D86947D"/>
    <w:rsid w:val="1DA818A4"/>
    <w:rsid w:val="1DB44472"/>
    <w:rsid w:val="1DBDC494"/>
    <w:rsid w:val="1DF4CA48"/>
    <w:rsid w:val="1E04D62F"/>
    <w:rsid w:val="1E369A09"/>
    <w:rsid w:val="1E4E927B"/>
    <w:rsid w:val="1ECFC985"/>
    <w:rsid w:val="1ED3882B"/>
    <w:rsid w:val="1F2CB9E1"/>
    <w:rsid w:val="1F4BBEB5"/>
    <w:rsid w:val="1F8D1F37"/>
    <w:rsid w:val="1FD31245"/>
    <w:rsid w:val="1FD6F25E"/>
    <w:rsid w:val="1FDEAD13"/>
    <w:rsid w:val="2018D282"/>
    <w:rsid w:val="202BDE59"/>
    <w:rsid w:val="20467214"/>
    <w:rsid w:val="20691A93"/>
    <w:rsid w:val="20A55AAE"/>
    <w:rsid w:val="20C8A53D"/>
    <w:rsid w:val="22416878"/>
    <w:rsid w:val="225D8532"/>
    <w:rsid w:val="226F3C86"/>
    <w:rsid w:val="22D0F23F"/>
    <w:rsid w:val="232DAFCA"/>
    <w:rsid w:val="24B89320"/>
    <w:rsid w:val="24F5CF5A"/>
    <w:rsid w:val="2521F7FB"/>
    <w:rsid w:val="254C1650"/>
    <w:rsid w:val="254F978D"/>
    <w:rsid w:val="255345D0"/>
    <w:rsid w:val="257143ED"/>
    <w:rsid w:val="25FF7786"/>
    <w:rsid w:val="2685E8F7"/>
    <w:rsid w:val="2759767B"/>
    <w:rsid w:val="27AAA57B"/>
    <w:rsid w:val="284E8504"/>
    <w:rsid w:val="284F8123"/>
    <w:rsid w:val="28E58971"/>
    <w:rsid w:val="2A08A7C6"/>
    <w:rsid w:val="2A6077BB"/>
    <w:rsid w:val="2A626FF9"/>
    <w:rsid w:val="2A9CB7D6"/>
    <w:rsid w:val="2AC1A18F"/>
    <w:rsid w:val="2AE3BDDE"/>
    <w:rsid w:val="2B13E389"/>
    <w:rsid w:val="2B4D2E4C"/>
    <w:rsid w:val="2B5D2358"/>
    <w:rsid w:val="2BF86CD0"/>
    <w:rsid w:val="2CBD94C2"/>
    <w:rsid w:val="2D3501FE"/>
    <w:rsid w:val="2D36FA3C"/>
    <w:rsid w:val="2D6EBCFB"/>
    <w:rsid w:val="2DBA2984"/>
    <w:rsid w:val="2DDDBDBF"/>
    <w:rsid w:val="2DEDB2CB"/>
    <w:rsid w:val="2DF56D80"/>
    <w:rsid w:val="2E3F40A7"/>
    <w:rsid w:val="2E442D8D"/>
    <w:rsid w:val="2E8A79AF"/>
    <w:rsid w:val="2F8F8F4F"/>
    <w:rsid w:val="2FAC1B48"/>
    <w:rsid w:val="2FECCC7C"/>
    <w:rsid w:val="3004E6AC"/>
    <w:rsid w:val="30A7A953"/>
    <w:rsid w:val="30CFD01A"/>
    <w:rsid w:val="311C81BE"/>
    <w:rsid w:val="314D270B"/>
    <w:rsid w:val="31A5F31F"/>
    <w:rsid w:val="31B39789"/>
    <w:rsid w:val="3261CC15"/>
    <w:rsid w:val="3291AD91"/>
    <w:rsid w:val="335662EE"/>
    <w:rsid w:val="349C7E06"/>
    <w:rsid w:val="34B07B64"/>
    <w:rsid w:val="35DDED11"/>
    <w:rsid w:val="35E86AFD"/>
    <w:rsid w:val="35F0A554"/>
    <w:rsid w:val="360B390F"/>
    <w:rsid w:val="36564C84"/>
    <w:rsid w:val="365FCCA6"/>
    <w:rsid w:val="36771E38"/>
    <w:rsid w:val="370893FA"/>
    <w:rsid w:val="3795F6D2"/>
    <w:rsid w:val="37D236ED"/>
    <w:rsid w:val="37E50FF3"/>
    <w:rsid w:val="37EC2898"/>
    <w:rsid w:val="38693B5A"/>
    <w:rsid w:val="38A38337"/>
    <w:rsid w:val="38A67794"/>
    <w:rsid w:val="38AF2E68"/>
    <w:rsid w:val="38DF2142"/>
    <w:rsid w:val="3928AABD"/>
    <w:rsid w:val="394F1D75"/>
    <w:rsid w:val="39506DD8"/>
    <w:rsid w:val="39C0DF15"/>
    <w:rsid w:val="39C995E9"/>
    <w:rsid w:val="3A63E3F2"/>
    <w:rsid w:val="3A696755"/>
    <w:rsid w:val="3A7F5259"/>
    <w:rsid w:val="3AA8DAE1"/>
    <w:rsid w:val="3B039E83"/>
    <w:rsid w:val="3B2A44BC"/>
    <w:rsid w:val="3C8FA6E1"/>
    <w:rsid w:val="3D332C5B"/>
    <w:rsid w:val="3D7A1B88"/>
    <w:rsid w:val="3DF00170"/>
    <w:rsid w:val="3DF397DD"/>
    <w:rsid w:val="3E296CF6"/>
    <w:rsid w:val="3E697DC5"/>
    <w:rsid w:val="3EEF475B"/>
    <w:rsid w:val="3F7D4823"/>
    <w:rsid w:val="3FADBA9F"/>
    <w:rsid w:val="40142B1D"/>
    <w:rsid w:val="4090BE3D"/>
    <w:rsid w:val="40D8AA84"/>
    <w:rsid w:val="4159AD12"/>
    <w:rsid w:val="42259E32"/>
    <w:rsid w:val="422F1DA4"/>
    <w:rsid w:val="42A16C24"/>
    <w:rsid w:val="42D51DF8"/>
    <w:rsid w:val="436AE889"/>
    <w:rsid w:val="43BF7655"/>
    <w:rsid w:val="43D42626"/>
    <w:rsid w:val="449A7592"/>
    <w:rsid w:val="450C5EBB"/>
    <w:rsid w:val="451C123E"/>
    <w:rsid w:val="453399C6"/>
    <w:rsid w:val="45361EE4"/>
    <w:rsid w:val="45381722"/>
    <w:rsid w:val="45629B19"/>
    <w:rsid w:val="4581FBA7"/>
    <w:rsid w:val="45D9024E"/>
    <w:rsid w:val="463C939F"/>
    <w:rsid w:val="46E17B8A"/>
    <w:rsid w:val="473FB4D6"/>
    <w:rsid w:val="47FE7116"/>
    <w:rsid w:val="480E66D2"/>
    <w:rsid w:val="482A297D"/>
    <w:rsid w:val="489E2C57"/>
    <w:rsid w:val="48B4175B"/>
    <w:rsid w:val="496020D8"/>
    <w:rsid w:val="498E96F6"/>
    <w:rsid w:val="49D7FEFE"/>
    <w:rsid w:val="49ED193E"/>
    <w:rsid w:val="4A6A70DF"/>
    <w:rsid w:val="4ABA394E"/>
    <w:rsid w:val="4AC273A5"/>
    <w:rsid w:val="4AE34559"/>
    <w:rsid w:val="4BE75767"/>
    <w:rsid w:val="4BF6CCD1"/>
    <w:rsid w:val="4C379F78"/>
    <w:rsid w:val="4C472BBD"/>
    <w:rsid w:val="4C7B9A48"/>
    <w:rsid w:val="4CE14178"/>
    <w:rsid w:val="4CF612BC"/>
    <w:rsid w:val="4D1D986E"/>
    <w:rsid w:val="4DB28DC2"/>
    <w:rsid w:val="4DB4065E"/>
    <w:rsid w:val="4DCEC0A7"/>
    <w:rsid w:val="4DD43A22"/>
    <w:rsid w:val="4E55712C"/>
    <w:rsid w:val="4E9F4453"/>
    <w:rsid w:val="4EA2052F"/>
    <w:rsid w:val="4F42A75F"/>
    <w:rsid w:val="500D9BB0"/>
    <w:rsid w:val="502C1FE7"/>
    <w:rsid w:val="5065C5B4"/>
    <w:rsid w:val="51580BEB"/>
    <w:rsid w:val="51DC8FB6"/>
    <w:rsid w:val="51EA66F1"/>
    <w:rsid w:val="521F409B"/>
    <w:rsid w:val="524B3766"/>
    <w:rsid w:val="52A8DA35"/>
    <w:rsid w:val="52D74315"/>
    <w:rsid w:val="52E1A556"/>
    <w:rsid w:val="531D3623"/>
    <w:rsid w:val="5336A82C"/>
    <w:rsid w:val="534EA199"/>
    <w:rsid w:val="53B85ED8"/>
    <w:rsid w:val="53E28F3B"/>
    <w:rsid w:val="53FE51E6"/>
    <w:rsid w:val="541E0608"/>
    <w:rsid w:val="5429D3A7"/>
    <w:rsid w:val="543995E2"/>
    <w:rsid w:val="547E8CD1"/>
    <w:rsid w:val="54FC81B2"/>
    <w:rsid w:val="55A3A364"/>
    <w:rsid w:val="56486EA9"/>
    <w:rsid w:val="570F1C44"/>
    <w:rsid w:val="57D54A3D"/>
    <w:rsid w:val="5802916B"/>
    <w:rsid w:val="581A412C"/>
    <w:rsid w:val="58B0C5F7"/>
    <w:rsid w:val="58C3C58B"/>
    <w:rsid w:val="58C93F06"/>
    <w:rsid w:val="58E8F328"/>
    <w:rsid w:val="5A12B272"/>
    <w:rsid w:val="5A6C7AA5"/>
    <w:rsid w:val="5A8500F2"/>
    <w:rsid w:val="5AE80CD9"/>
    <w:rsid w:val="5B5626AE"/>
    <w:rsid w:val="5B7E2C02"/>
    <w:rsid w:val="5BE9612D"/>
    <w:rsid w:val="5C2F543B"/>
    <w:rsid w:val="5C34CDB6"/>
    <w:rsid w:val="5CB604C0"/>
    <w:rsid w:val="5D55F3CD"/>
    <w:rsid w:val="5D77134D"/>
    <w:rsid w:val="5D8DC1D4"/>
    <w:rsid w:val="5E4E220E"/>
    <w:rsid w:val="5EA06408"/>
    <w:rsid w:val="5EE7AB99"/>
    <w:rsid w:val="5F4C56AA"/>
    <w:rsid w:val="5F4F4B07"/>
    <w:rsid w:val="5F58CB29"/>
    <w:rsid w:val="5F8B8B22"/>
    <w:rsid w:val="5FD88672"/>
    <w:rsid w:val="5FE1BCE8"/>
    <w:rsid w:val="6029FD73"/>
    <w:rsid w:val="60742EC9"/>
    <w:rsid w:val="60AB814E"/>
    <w:rsid w:val="60AD8FB7"/>
    <w:rsid w:val="6106796C"/>
    <w:rsid w:val="6215A4FB"/>
    <w:rsid w:val="627E999C"/>
    <w:rsid w:val="63275658"/>
    <w:rsid w:val="63890C11"/>
    <w:rsid w:val="63A0BBD2"/>
    <w:rsid w:val="6408286F"/>
    <w:rsid w:val="6437C03F"/>
    <w:rsid w:val="643F2C78"/>
    <w:rsid w:val="643F91CF"/>
    <w:rsid w:val="645F2F16"/>
    <w:rsid w:val="649108D0"/>
    <w:rsid w:val="64A6346E"/>
    <w:rsid w:val="6577B439"/>
    <w:rsid w:val="6635DDD1"/>
    <w:rsid w:val="667B1E6C"/>
    <w:rsid w:val="6692CE2D"/>
    <w:rsid w:val="66FA3ACA"/>
    <w:rsid w:val="674986BC"/>
    <w:rsid w:val="680FB4B5"/>
    <w:rsid w:val="685E74C2"/>
    <w:rsid w:val="688A2D29"/>
    <w:rsid w:val="68C47506"/>
    <w:rsid w:val="68E59486"/>
    <w:rsid w:val="68EB6340"/>
    <w:rsid w:val="692C68B8"/>
    <w:rsid w:val="6948A06D"/>
    <w:rsid w:val="69C02484"/>
    <w:rsid w:val="69F407DA"/>
    <w:rsid w:val="6A02D569"/>
    <w:rsid w:val="6A2FD2EB"/>
    <w:rsid w:val="6A4353CC"/>
    <w:rsid w:val="6A9213D9"/>
    <w:rsid w:val="6AA8FAFC"/>
    <w:rsid w:val="6AE1C61D"/>
    <w:rsid w:val="6B01C710"/>
    <w:rsid w:val="6B26BD0C"/>
    <w:rsid w:val="6B3B6CDD"/>
    <w:rsid w:val="6B48CC68"/>
    <w:rsid w:val="6C9BE8DF"/>
    <w:rsid w:val="6CB098B0"/>
    <w:rsid w:val="6D725590"/>
    <w:rsid w:val="6D87F07E"/>
    <w:rsid w:val="6E12916E"/>
    <w:rsid w:val="6E6FF109"/>
    <w:rsid w:val="6E95D791"/>
    <w:rsid w:val="6EE78163"/>
    <w:rsid w:val="6EFD2D53"/>
    <w:rsid w:val="6F74E43B"/>
    <w:rsid w:val="6F89B57F"/>
    <w:rsid w:val="6FC5F59A"/>
    <w:rsid w:val="6FCDB04F"/>
    <w:rsid w:val="7033577F"/>
    <w:rsid w:val="70FF6867"/>
    <w:rsid w:val="71061C65"/>
    <w:rsid w:val="7140E3E4"/>
    <w:rsid w:val="716C4337"/>
    <w:rsid w:val="71B80F97"/>
    <w:rsid w:val="72391225"/>
    <w:rsid w:val="7266F696"/>
    <w:rsid w:val="7268BC03"/>
    <w:rsid w:val="728B541F"/>
    <w:rsid w:val="729C98DE"/>
    <w:rsid w:val="72F96877"/>
    <w:rsid w:val="737E35EE"/>
    <w:rsid w:val="73B7DBBB"/>
    <w:rsid w:val="73F6B624"/>
    <w:rsid w:val="74186284"/>
    <w:rsid w:val="744292E7"/>
    <w:rsid w:val="748618AD"/>
    <w:rsid w:val="74F16983"/>
    <w:rsid w:val="74FD2ADF"/>
    <w:rsid w:val="752EA5BD"/>
    <w:rsid w:val="766DADFB"/>
    <w:rsid w:val="76A0B7A0"/>
    <w:rsid w:val="76B0ACAC"/>
    <w:rsid w:val="76B1CA3E"/>
    <w:rsid w:val="7732DFD5"/>
    <w:rsid w:val="78912485"/>
    <w:rsid w:val="7898DF3A"/>
    <w:rsid w:val="7905F823"/>
    <w:rsid w:val="79274A74"/>
    <w:rsid w:val="794259B1"/>
    <w:rsid w:val="798112A7"/>
    <w:rsid w:val="79A2BF07"/>
    <w:rsid w:val="79AA79BC"/>
    <w:rsid w:val="7A7DBE44"/>
    <w:rsid w:val="7AE16D36"/>
    <w:rsid w:val="7B40AA14"/>
    <w:rsid w:val="7B6D74C5"/>
    <w:rsid w:val="7B7DB37D"/>
    <w:rsid w:val="7B817223"/>
    <w:rsid w:val="7B8AF195"/>
    <w:rsid w:val="7C15DB92"/>
    <w:rsid w:val="7CDAC470"/>
    <w:rsid w:val="7D37D58F"/>
    <w:rsid w:val="7DD577CF"/>
    <w:rsid w:val="7E32BC6F"/>
    <w:rsid w:val="7E7662FB"/>
    <w:rsid w:val="7EAE25BA"/>
    <w:rsid w:val="7ECCB634"/>
    <w:rsid w:val="7F11AC73"/>
    <w:rsid w:val="7F1D267E"/>
    <w:rsid w:val="7F2D1B8A"/>
    <w:rsid w:val="7F66AFF9"/>
    <w:rsid w:val="7FB8CED5"/>
    <w:rsid w:val="7FF499E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764D0"/>
  <w15:chartTrackingRefBased/>
  <w15:docId w15:val="{A89077BC-06C4-364B-9745-1A65761CF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CAF"/>
  </w:style>
  <w:style w:type="paragraph" w:styleId="Heading1">
    <w:name w:val="heading 1"/>
    <w:basedOn w:val="Normal"/>
    <w:next w:val="Normal"/>
    <w:link w:val="Heading1Char"/>
    <w:uiPriority w:val="9"/>
    <w:qFormat/>
    <w:rsid w:val="00DA03C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03C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021E"/>
    <w:pPr>
      <w:keepNext/>
      <w:keepLines/>
      <w:numPr>
        <w:numId w:val="15"/>
      </w:numPr>
      <w:spacing w:before="2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03C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03C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C021E"/>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704522"/>
    <w:pPr>
      <w:ind w:left="720"/>
      <w:contextualSpacing/>
    </w:pPr>
  </w:style>
  <w:style w:type="paragraph" w:styleId="Bibliography">
    <w:name w:val="Bibliography"/>
    <w:basedOn w:val="Normal"/>
    <w:next w:val="Normal"/>
    <w:uiPriority w:val="37"/>
    <w:unhideWhenUsed/>
    <w:rsid w:val="00632C64"/>
    <w:pPr>
      <w:ind w:left="720" w:hanging="720"/>
    </w:pPr>
  </w:style>
  <w:style w:type="character" w:styleId="Hyperlink">
    <w:name w:val="Hyperlink"/>
    <w:basedOn w:val="DefaultParagraphFont"/>
    <w:uiPriority w:val="99"/>
    <w:unhideWhenUsed/>
    <w:rsid w:val="004360CA"/>
    <w:rPr>
      <w:color w:val="0563C1" w:themeColor="hyperlink"/>
      <w:u w:val="single"/>
    </w:rPr>
  </w:style>
  <w:style w:type="character" w:styleId="UnresolvedMention">
    <w:name w:val="Unresolved Mention"/>
    <w:basedOn w:val="DefaultParagraphFont"/>
    <w:uiPriority w:val="99"/>
    <w:semiHidden/>
    <w:unhideWhenUsed/>
    <w:rsid w:val="004360CA"/>
    <w:rPr>
      <w:color w:val="605E5C"/>
      <w:shd w:val="clear" w:color="auto" w:fill="E1DFDD"/>
    </w:rPr>
  </w:style>
  <w:style w:type="paragraph" w:styleId="Footer">
    <w:name w:val="footer"/>
    <w:basedOn w:val="Normal"/>
    <w:link w:val="FooterChar"/>
    <w:uiPriority w:val="99"/>
    <w:unhideWhenUsed/>
    <w:rsid w:val="00640FAC"/>
    <w:pPr>
      <w:tabs>
        <w:tab w:val="center" w:pos="4680"/>
        <w:tab w:val="right" w:pos="9360"/>
      </w:tabs>
    </w:pPr>
  </w:style>
  <w:style w:type="character" w:customStyle="1" w:styleId="FooterChar">
    <w:name w:val="Footer Char"/>
    <w:basedOn w:val="DefaultParagraphFont"/>
    <w:link w:val="Footer"/>
    <w:uiPriority w:val="99"/>
    <w:rsid w:val="00640FAC"/>
  </w:style>
  <w:style w:type="character" w:styleId="PageNumber">
    <w:name w:val="page number"/>
    <w:basedOn w:val="DefaultParagraphFont"/>
    <w:uiPriority w:val="99"/>
    <w:semiHidden/>
    <w:unhideWhenUsed/>
    <w:rsid w:val="00640FAC"/>
  </w:style>
  <w:style w:type="paragraph" w:styleId="Revision">
    <w:name w:val="Revision"/>
    <w:hidden/>
    <w:uiPriority w:val="99"/>
    <w:semiHidden/>
    <w:rsid w:val="00114042"/>
  </w:style>
  <w:style w:type="character" w:styleId="CommentReference">
    <w:name w:val="annotation reference"/>
    <w:basedOn w:val="DefaultParagraphFont"/>
    <w:uiPriority w:val="99"/>
    <w:semiHidden/>
    <w:unhideWhenUsed/>
    <w:rsid w:val="00F25649"/>
    <w:rPr>
      <w:sz w:val="16"/>
      <w:szCs w:val="16"/>
    </w:rPr>
  </w:style>
  <w:style w:type="paragraph" w:styleId="CommentText">
    <w:name w:val="annotation text"/>
    <w:basedOn w:val="Normal"/>
    <w:link w:val="CommentTextChar"/>
    <w:uiPriority w:val="99"/>
    <w:semiHidden/>
    <w:unhideWhenUsed/>
    <w:rsid w:val="00F25649"/>
    <w:rPr>
      <w:sz w:val="20"/>
      <w:szCs w:val="20"/>
    </w:rPr>
  </w:style>
  <w:style w:type="character" w:customStyle="1" w:styleId="CommentTextChar">
    <w:name w:val="Comment Text Char"/>
    <w:basedOn w:val="DefaultParagraphFont"/>
    <w:link w:val="CommentText"/>
    <w:uiPriority w:val="99"/>
    <w:semiHidden/>
    <w:rsid w:val="00F25649"/>
    <w:rPr>
      <w:sz w:val="20"/>
      <w:szCs w:val="20"/>
    </w:rPr>
  </w:style>
  <w:style w:type="paragraph" w:styleId="CommentSubject">
    <w:name w:val="annotation subject"/>
    <w:basedOn w:val="CommentText"/>
    <w:next w:val="CommentText"/>
    <w:link w:val="CommentSubjectChar"/>
    <w:uiPriority w:val="99"/>
    <w:semiHidden/>
    <w:unhideWhenUsed/>
    <w:rsid w:val="00F25649"/>
    <w:rPr>
      <w:b/>
      <w:bCs/>
    </w:rPr>
  </w:style>
  <w:style w:type="character" w:customStyle="1" w:styleId="CommentSubjectChar">
    <w:name w:val="Comment Subject Char"/>
    <w:basedOn w:val="CommentTextChar"/>
    <w:link w:val="CommentSubject"/>
    <w:uiPriority w:val="99"/>
    <w:semiHidden/>
    <w:rsid w:val="00F25649"/>
    <w:rPr>
      <w:b/>
      <w:bCs/>
      <w:sz w:val="20"/>
      <w:szCs w:val="20"/>
    </w:rPr>
  </w:style>
  <w:style w:type="paragraph" w:styleId="Header">
    <w:name w:val="header"/>
    <w:basedOn w:val="Normal"/>
    <w:link w:val="HeaderChar"/>
    <w:uiPriority w:val="99"/>
    <w:semiHidden/>
    <w:unhideWhenUsed/>
    <w:rsid w:val="009D43F3"/>
    <w:pPr>
      <w:tabs>
        <w:tab w:val="center" w:pos="4513"/>
        <w:tab w:val="right" w:pos="9026"/>
      </w:tabs>
    </w:pPr>
  </w:style>
  <w:style w:type="character" w:customStyle="1" w:styleId="HeaderChar">
    <w:name w:val="Header Char"/>
    <w:basedOn w:val="DefaultParagraphFont"/>
    <w:link w:val="Header"/>
    <w:uiPriority w:val="99"/>
    <w:semiHidden/>
    <w:rsid w:val="007C173B"/>
  </w:style>
  <w:style w:type="paragraph" w:styleId="FootnoteText">
    <w:name w:val="footnote text"/>
    <w:aliases w:val="Schriftart: 9 pt,Schriftart: 10 pt,Schriftart: 8 pt,WB-Fußnotentext,fn,Footnotes,Footnote ak,Fußnotentext Char Char Char,Fußnotentext Char Char Char Char,Fußnotentext Char Char"/>
    <w:basedOn w:val="Normal"/>
    <w:link w:val="FootnoteTextChar"/>
    <w:unhideWhenUsed/>
    <w:rsid w:val="009A0614"/>
    <w:rPr>
      <w:rFonts w:eastAsia="Times New Roman" w:cs="Times New Roman"/>
      <w:kern w:val="0"/>
      <w:sz w:val="20"/>
      <w:szCs w:val="20"/>
      <w14:ligatures w14:val="none"/>
    </w:rPr>
  </w:style>
  <w:style w:type="character" w:customStyle="1" w:styleId="FootnoteTextChar">
    <w:name w:val="Footnote Text Char"/>
    <w:aliases w:val="Schriftart: 9 pt Char,Schriftart: 10 pt Char,Schriftart: 8 pt Char,WB-Fußnotentext Char,fn Char,Footnotes Char,Footnote ak Char,Fußnotentext Char Char Char Char1,Fußnotentext Char Char Char Char Char,Fußnotentext Char Char Char1"/>
    <w:basedOn w:val="DefaultParagraphFont"/>
    <w:link w:val="FootnoteText"/>
    <w:rsid w:val="009A0614"/>
    <w:rPr>
      <w:rFonts w:eastAsia="Times New Roman" w:cs="Times New Roman"/>
      <w:kern w:val="0"/>
      <w:sz w:val="20"/>
      <w:szCs w:val="20"/>
      <w14:ligatures w14:val="none"/>
    </w:rPr>
  </w:style>
  <w:style w:type="character" w:styleId="FootnoteReference">
    <w:name w:val="footnote reference"/>
    <w:aliases w:val="JFR-Fußnotenzeichen,Fz•"/>
    <w:basedOn w:val="DefaultParagraphFont"/>
    <w:unhideWhenUsed/>
    <w:rsid w:val="009A0614"/>
    <w:rPr>
      <w:vertAlign w:val="superscript"/>
    </w:rPr>
  </w:style>
  <w:style w:type="character" w:customStyle="1" w:styleId="ipa">
    <w:name w:val="ipa"/>
    <w:basedOn w:val="DefaultParagraphFont"/>
    <w:rsid w:val="0030044D"/>
  </w:style>
  <w:style w:type="character" w:customStyle="1" w:styleId="apple-converted-space">
    <w:name w:val="apple-converted-space"/>
    <w:basedOn w:val="DefaultParagraphFont"/>
    <w:rsid w:val="003862C9"/>
  </w:style>
  <w:style w:type="paragraph" w:customStyle="1" w:styleId="Style1">
    <w:name w:val="Style1"/>
    <w:basedOn w:val="Normal"/>
    <w:link w:val="Style1Char"/>
    <w:qFormat/>
    <w:rsid w:val="00A15C11"/>
  </w:style>
  <w:style w:type="character" w:customStyle="1" w:styleId="Style1Char">
    <w:name w:val="Style1 Char"/>
    <w:basedOn w:val="DefaultParagraphFont"/>
    <w:link w:val="Style1"/>
    <w:rsid w:val="00A15C11"/>
  </w:style>
  <w:style w:type="paragraph" w:customStyle="1" w:styleId="Style2">
    <w:name w:val="Style2"/>
    <w:basedOn w:val="Normal"/>
    <w:link w:val="Style2Char"/>
    <w:qFormat/>
    <w:rsid w:val="00A15C11"/>
  </w:style>
  <w:style w:type="character" w:customStyle="1" w:styleId="Style2Char">
    <w:name w:val="Style2 Char"/>
    <w:basedOn w:val="DefaultParagraphFont"/>
    <w:link w:val="Style2"/>
    <w:rsid w:val="00A15C11"/>
  </w:style>
  <w:style w:type="paragraph" w:styleId="NormalIndent">
    <w:name w:val="Normal Indent"/>
    <w:basedOn w:val="Normal"/>
    <w:uiPriority w:val="99"/>
    <w:unhideWhenUsed/>
    <w:rsid w:val="00B96515"/>
    <w:pPr>
      <w:ind w:left="720"/>
    </w:pPr>
  </w:style>
  <w:style w:type="character" w:styleId="EndnoteReference">
    <w:name w:val="endnote reference"/>
    <w:basedOn w:val="DefaultParagraphFont"/>
    <w:uiPriority w:val="99"/>
    <w:semiHidden/>
    <w:unhideWhenUsed/>
    <w:rsid w:val="009F74D7"/>
    <w:rPr>
      <w:vertAlign w:val="superscript"/>
    </w:rPr>
  </w:style>
  <w:style w:type="numbering" w:customStyle="1" w:styleId="CurrentList1">
    <w:name w:val="Current List1"/>
    <w:uiPriority w:val="99"/>
    <w:rsid w:val="00192B14"/>
    <w:pPr>
      <w:numPr>
        <w:numId w:val="21"/>
      </w:numPr>
    </w:pPr>
  </w:style>
  <w:style w:type="numbering" w:customStyle="1" w:styleId="CurrentList2">
    <w:name w:val="Current List2"/>
    <w:uiPriority w:val="99"/>
    <w:rsid w:val="00192B14"/>
    <w:pPr>
      <w:numPr>
        <w:numId w:val="23"/>
      </w:numPr>
    </w:pPr>
  </w:style>
  <w:style w:type="numbering" w:customStyle="1" w:styleId="CurrentList3">
    <w:name w:val="Current List3"/>
    <w:uiPriority w:val="99"/>
    <w:rsid w:val="002D698B"/>
    <w:pPr>
      <w:numPr>
        <w:numId w:val="25"/>
      </w:numPr>
    </w:pPr>
  </w:style>
  <w:style w:type="numbering" w:customStyle="1" w:styleId="CurrentList4">
    <w:name w:val="Current List4"/>
    <w:uiPriority w:val="99"/>
    <w:rsid w:val="005B0916"/>
    <w:pPr>
      <w:numPr>
        <w:numId w:val="30"/>
      </w:numPr>
    </w:pPr>
  </w:style>
  <w:style w:type="paragraph" w:customStyle="1" w:styleId="Style3">
    <w:name w:val="Style3"/>
    <w:basedOn w:val="Normal"/>
    <w:link w:val="Style3Char"/>
    <w:qFormat/>
    <w:rsid w:val="007E1E4C"/>
  </w:style>
  <w:style w:type="character" w:customStyle="1" w:styleId="Style3Char">
    <w:name w:val="Style3 Char"/>
    <w:basedOn w:val="DefaultParagraphFont"/>
    <w:link w:val="Style3"/>
    <w:rsid w:val="007E1E4C"/>
  </w:style>
  <w:style w:type="paragraph" w:customStyle="1" w:styleId="Style4">
    <w:name w:val="Style4"/>
    <w:basedOn w:val="Normal"/>
    <w:link w:val="Style4Char"/>
    <w:qFormat/>
    <w:rsid w:val="007E1E4C"/>
  </w:style>
  <w:style w:type="character" w:customStyle="1" w:styleId="Style4Char">
    <w:name w:val="Style4 Char"/>
    <w:basedOn w:val="DefaultParagraphFont"/>
    <w:link w:val="Style4"/>
    <w:rsid w:val="007E1E4C"/>
  </w:style>
  <w:style w:type="paragraph" w:customStyle="1" w:styleId="Style5">
    <w:name w:val="Style5"/>
    <w:basedOn w:val="Normal"/>
    <w:link w:val="Style5Char"/>
    <w:qFormat/>
    <w:rsid w:val="00347926"/>
    <w:rPr>
      <w:rFonts w:cs="Times New Roman"/>
      <w:lang w:val="en-GB"/>
    </w:rPr>
  </w:style>
  <w:style w:type="character" w:customStyle="1" w:styleId="Style5Char">
    <w:name w:val="Style5 Char"/>
    <w:basedOn w:val="DefaultParagraphFont"/>
    <w:link w:val="Style5"/>
    <w:rsid w:val="00347926"/>
    <w:rPr>
      <w:rFonts w:cs="Times New Roman"/>
      <w:lang w:val="en-GB"/>
    </w:rPr>
  </w:style>
  <w:style w:type="numbering" w:customStyle="1" w:styleId="CurrentList5">
    <w:name w:val="Current List5"/>
    <w:uiPriority w:val="99"/>
    <w:rsid w:val="00F534A9"/>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316072">
      <w:bodyDiv w:val="1"/>
      <w:marLeft w:val="0"/>
      <w:marRight w:val="0"/>
      <w:marTop w:val="0"/>
      <w:marBottom w:val="0"/>
      <w:divBdr>
        <w:top w:val="none" w:sz="0" w:space="0" w:color="auto"/>
        <w:left w:val="none" w:sz="0" w:space="0" w:color="auto"/>
        <w:bottom w:val="none" w:sz="0" w:space="0" w:color="auto"/>
        <w:right w:val="none" w:sz="0" w:space="0" w:color="auto"/>
      </w:divBdr>
    </w:div>
    <w:div w:id="386681226">
      <w:bodyDiv w:val="1"/>
      <w:marLeft w:val="0"/>
      <w:marRight w:val="0"/>
      <w:marTop w:val="0"/>
      <w:marBottom w:val="0"/>
      <w:divBdr>
        <w:top w:val="none" w:sz="0" w:space="0" w:color="auto"/>
        <w:left w:val="none" w:sz="0" w:space="0" w:color="auto"/>
        <w:bottom w:val="none" w:sz="0" w:space="0" w:color="auto"/>
        <w:right w:val="none" w:sz="0" w:space="0" w:color="auto"/>
      </w:divBdr>
    </w:div>
    <w:div w:id="431705715">
      <w:bodyDiv w:val="1"/>
      <w:marLeft w:val="0"/>
      <w:marRight w:val="0"/>
      <w:marTop w:val="0"/>
      <w:marBottom w:val="0"/>
      <w:divBdr>
        <w:top w:val="none" w:sz="0" w:space="0" w:color="auto"/>
        <w:left w:val="none" w:sz="0" w:space="0" w:color="auto"/>
        <w:bottom w:val="none" w:sz="0" w:space="0" w:color="auto"/>
        <w:right w:val="none" w:sz="0" w:space="0" w:color="auto"/>
      </w:divBdr>
    </w:div>
    <w:div w:id="675421449">
      <w:bodyDiv w:val="1"/>
      <w:marLeft w:val="0"/>
      <w:marRight w:val="0"/>
      <w:marTop w:val="0"/>
      <w:marBottom w:val="0"/>
      <w:divBdr>
        <w:top w:val="none" w:sz="0" w:space="0" w:color="auto"/>
        <w:left w:val="none" w:sz="0" w:space="0" w:color="auto"/>
        <w:bottom w:val="none" w:sz="0" w:space="0" w:color="auto"/>
        <w:right w:val="none" w:sz="0" w:space="0" w:color="auto"/>
      </w:divBdr>
    </w:div>
    <w:div w:id="705524971">
      <w:bodyDiv w:val="1"/>
      <w:marLeft w:val="0"/>
      <w:marRight w:val="0"/>
      <w:marTop w:val="0"/>
      <w:marBottom w:val="0"/>
      <w:divBdr>
        <w:top w:val="none" w:sz="0" w:space="0" w:color="auto"/>
        <w:left w:val="none" w:sz="0" w:space="0" w:color="auto"/>
        <w:bottom w:val="none" w:sz="0" w:space="0" w:color="auto"/>
        <w:right w:val="none" w:sz="0" w:space="0" w:color="auto"/>
      </w:divBdr>
    </w:div>
    <w:div w:id="813911196">
      <w:bodyDiv w:val="1"/>
      <w:marLeft w:val="0"/>
      <w:marRight w:val="0"/>
      <w:marTop w:val="0"/>
      <w:marBottom w:val="0"/>
      <w:divBdr>
        <w:top w:val="none" w:sz="0" w:space="0" w:color="auto"/>
        <w:left w:val="none" w:sz="0" w:space="0" w:color="auto"/>
        <w:bottom w:val="none" w:sz="0" w:space="0" w:color="auto"/>
        <w:right w:val="none" w:sz="0" w:space="0" w:color="auto"/>
      </w:divBdr>
    </w:div>
    <w:div w:id="886139944">
      <w:bodyDiv w:val="1"/>
      <w:marLeft w:val="0"/>
      <w:marRight w:val="0"/>
      <w:marTop w:val="0"/>
      <w:marBottom w:val="0"/>
      <w:divBdr>
        <w:top w:val="none" w:sz="0" w:space="0" w:color="auto"/>
        <w:left w:val="none" w:sz="0" w:space="0" w:color="auto"/>
        <w:bottom w:val="none" w:sz="0" w:space="0" w:color="auto"/>
        <w:right w:val="none" w:sz="0" w:space="0" w:color="auto"/>
      </w:divBdr>
    </w:div>
    <w:div w:id="959339976">
      <w:bodyDiv w:val="1"/>
      <w:marLeft w:val="0"/>
      <w:marRight w:val="0"/>
      <w:marTop w:val="0"/>
      <w:marBottom w:val="0"/>
      <w:divBdr>
        <w:top w:val="none" w:sz="0" w:space="0" w:color="auto"/>
        <w:left w:val="none" w:sz="0" w:space="0" w:color="auto"/>
        <w:bottom w:val="none" w:sz="0" w:space="0" w:color="auto"/>
        <w:right w:val="none" w:sz="0" w:space="0" w:color="auto"/>
      </w:divBdr>
    </w:div>
    <w:div w:id="962811130">
      <w:bodyDiv w:val="1"/>
      <w:marLeft w:val="0"/>
      <w:marRight w:val="0"/>
      <w:marTop w:val="0"/>
      <w:marBottom w:val="0"/>
      <w:divBdr>
        <w:top w:val="none" w:sz="0" w:space="0" w:color="auto"/>
        <w:left w:val="none" w:sz="0" w:space="0" w:color="auto"/>
        <w:bottom w:val="none" w:sz="0" w:space="0" w:color="auto"/>
        <w:right w:val="none" w:sz="0" w:space="0" w:color="auto"/>
      </w:divBdr>
    </w:div>
    <w:div w:id="991759536">
      <w:bodyDiv w:val="1"/>
      <w:marLeft w:val="0"/>
      <w:marRight w:val="0"/>
      <w:marTop w:val="0"/>
      <w:marBottom w:val="0"/>
      <w:divBdr>
        <w:top w:val="none" w:sz="0" w:space="0" w:color="auto"/>
        <w:left w:val="none" w:sz="0" w:space="0" w:color="auto"/>
        <w:bottom w:val="none" w:sz="0" w:space="0" w:color="auto"/>
        <w:right w:val="none" w:sz="0" w:space="0" w:color="auto"/>
      </w:divBdr>
    </w:div>
    <w:div w:id="1133644545">
      <w:bodyDiv w:val="1"/>
      <w:marLeft w:val="0"/>
      <w:marRight w:val="0"/>
      <w:marTop w:val="0"/>
      <w:marBottom w:val="0"/>
      <w:divBdr>
        <w:top w:val="none" w:sz="0" w:space="0" w:color="auto"/>
        <w:left w:val="none" w:sz="0" w:space="0" w:color="auto"/>
        <w:bottom w:val="none" w:sz="0" w:space="0" w:color="auto"/>
        <w:right w:val="none" w:sz="0" w:space="0" w:color="auto"/>
      </w:divBdr>
    </w:div>
    <w:div w:id="1195114598">
      <w:bodyDiv w:val="1"/>
      <w:marLeft w:val="0"/>
      <w:marRight w:val="0"/>
      <w:marTop w:val="0"/>
      <w:marBottom w:val="0"/>
      <w:divBdr>
        <w:top w:val="none" w:sz="0" w:space="0" w:color="auto"/>
        <w:left w:val="none" w:sz="0" w:space="0" w:color="auto"/>
        <w:bottom w:val="none" w:sz="0" w:space="0" w:color="auto"/>
        <w:right w:val="none" w:sz="0" w:space="0" w:color="auto"/>
      </w:divBdr>
    </w:div>
    <w:div w:id="1403219522">
      <w:bodyDiv w:val="1"/>
      <w:marLeft w:val="0"/>
      <w:marRight w:val="0"/>
      <w:marTop w:val="0"/>
      <w:marBottom w:val="0"/>
      <w:divBdr>
        <w:top w:val="none" w:sz="0" w:space="0" w:color="auto"/>
        <w:left w:val="none" w:sz="0" w:space="0" w:color="auto"/>
        <w:bottom w:val="none" w:sz="0" w:space="0" w:color="auto"/>
        <w:right w:val="none" w:sz="0" w:space="0" w:color="auto"/>
      </w:divBdr>
    </w:div>
    <w:div w:id="1695960275">
      <w:bodyDiv w:val="1"/>
      <w:marLeft w:val="0"/>
      <w:marRight w:val="0"/>
      <w:marTop w:val="0"/>
      <w:marBottom w:val="0"/>
      <w:divBdr>
        <w:top w:val="none" w:sz="0" w:space="0" w:color="auto"/>
        <w:left w:val="none" w:sz="0" w:space="0" w:color="auto"/>
        <w:bottom w:val="none" w:sz="0" w:space="0" w:color="auto"/>
        <w:right w:val="none" w:sz="0" w:space="0" w:color="auto"/>
      </w:divBdr>
    </w:div>
    <w:div w:id="1711496794">
      <w:bodyDiv w:val="1"/>
      <w:marLeft w:val="0"/>
      <w:marRight w:val="0"/>
      <w:marTop w:val="0"/>
      <w:marBottom w:val="0"/>
      <w:divBdr>
        <w:top w:val="none" w:sz="0" w:space="0" w:color="auto"/>
        <w:left w:val="none" w:sz="0" w:space="0" w:color="auto"/>
        <w:bottom w:val="none" w:sz="0" w:space="0" w:color="auto"/>
        <w:right w:val="none" w:sz="0" w:space="0" w:color="auto"/>
      </w:divBdr>
    </w:div>
    <w:div w:id="1736198783">
      <w:bodyDiv w:val="1"/>
      <w:marLeft w:val="0"/>
      <w:marRight w:val="0"/>
      <w:marTop w:val="0"/>
      <w:marBottom w:val="0"/>
      <w:divBdr>
        <w:top w:val="none" w:sz="0" w:space="0" w:color="auto"/>
        <w:left w:val="none" w:sz="0" w:space="0" w:color="auto"/>
        <w:bottom w:val="none" w:sz="0" w:space="0" w:color="auto"/>
        <w:right w:val="none" w:sz="0" w:space="0" w:color="auto"/>
      </w:divBdr>
      <w:divsChild>
        <w:div w:id="1363238948">
          <w:marLeft w:val="0"/>
          <w:marRight w:val="0"/>
          <w:marTop w:val="0"/>
          <w:marBottom w:val="0"/>
          <w:divBdr>
            <w:top w:val="none" w:sz="0" w:space="0" w:color="auto"/>
            <w:left w:val="none" w:sz="0" w:space="0" w:color="auto"/>
            <w:bottom w:val="none" w:sz="0" w:space="0" w:color="auto"/>
            <w:right w:val="none" w:sz="0" w:space="0" w:color="auto"/>
          </w:divBdr>
        </w:div>
        <w:div w:id="1629166766">
          <w:marLeft w:val="0"/>
          <w:marRight w:val="0"/>
          <w:marTop w:val="0"/>
          <w:marBottom w:val="0"/>
          <w:divBdr>
            <w:top w:val="none" w:sz="0" w:space="0" w:color="auto"/>
            <w:left w:val="none" w:sz="0" w:space="0" w:color="auto"/>
            <w:bottom w:val="none" w:sz="0" w:space="0" w:color="auto"/>
            <w:right w:val="none" w:sz="0" w:space="0" w:color="auto"/>
          </w:divBdr>
        </w:div>
      </w:divsChild>
    </w:div>
    <w:div w:id="1818959755">
      <w:bodyDiv w:val="1"/>
      <w:marLeft w:val="0"/>
      <w:marRight w:val="0"/>
      <w:marTop w:val="0"/>
      <w:marBottom w:val="0"/>
      <w:divBdr>
        <w:top w:val="none" w:sz="0" w:space="0" w:color="auto"/>
        <w:left w:val="none" w:sz="0" w:space="0" w:color="auto"/>
        <w:bottom w:val="none" w:sz="0" w:space="0" w:color="auto"/>
        <w:right w:val="none" w:sz="0" w:space="0" w:color="auto"/>
      </w:divBdr>
    </w:div>
    <w:div w:id="1994867150">
      <w:bodyDiv w:val="1"/>
      <w:marLeft w:val="0"/>
      <w:marRight w:val="0"/>
      <w:marTop w:val="0"/>
      <w:marBottom w:val="0"/>
      <w:divBdr>
        <w:top w:val="none" w:sz="0" w:space="0" w:color="auto"/>
        <w:left w:val="none" w:sz="0" w:space="0" w:color="auto"/>
        <w:bottom w:val="none" w:sz="0" w:space="0" w:color="auto"/>
        <w:right w:val="none" w:sz="0" w:space="0" w:color="auto"/>
      </w:divBdr>
    </w:div>
    <w:div w:id="2039232623">
      <w:bodyDiv w:val="1"/>
      <w:marLeft w:val="0"/>
      <w:marRight w:val="0"/>
      <w:marTop w:val="0"/>
      <w:marBottom w:val="0"/>
      <w:divBdr>
        <w:top w:val="none" w:sz="0" w:space="0" w:color="auto"/>
        <w:left w:val="none" w:sz="0" w:space="0" w:color="auto"/>
        <w:bottom w:val="none" w:sz="0" w:space="0" w:color="auto"/>
        <w:right w:val="none" w:sz="0" w:space="0" w:color="auto"/>
      </w:divBdr>
    </w:div>
    <w:div w:id="205353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00078-87D9-450A-9F08-BA1A2ACD4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9472</Words>
  <Characters>108463</Characters>
  <Application>Microsoft Office Word</Application>
  <DocSecurity>0</DocSecurity>
  <Lines>1549</Lines>
  <Paragraphs>2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toph Durt</cp:lastModifiedBy>
  <cp:revision>4</cp:revision>
  <cp:lastPrinted>2023-04-10T07:33:00Z</cp:lastPrinted>
  <dcterms:created xsi:type="dcterms:W3CDTF">2023-03-27T14:51:00Z</dcterms:created>
  <dcterms:modified xsi:type="dcterms:W3CDTF">2023-04-1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ield"/&gt;&lt;/prefs&gt;&lt;/data&gt;</vt:lpwstr>
  </property>
  <property fmtid="{D5CDD505-2E9C-101B-9397-08002B2CF9AE}" pid="3" name="ZOTERO_PREF_1">
    <vt:lpwstr>&lt;data data-version="3" zotero-version="6.0.23-beta.6+bc07bf803"&gt;&lt;session id="hosaWtgP"/&gt;&lt;style id="http://www.zotero.org/styles/chicago-author-date" locale="en-US" hasBibliography="1" bibliographyStyleHasBeenSet="1"/&gt;&lt;prefs&gt;&lt;pref name="fieldType" value="F</vt:lpwstr>
  </property>
</Properties>
</file>